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4A5A" w:rsidRPr="00C6005A" w:rsidRDefault="00545370">
      <w:pPr>
        <w:rPr>
          <w:rFonts w:ascii="Times New Roman" w:hAnsi="Times New Roman"/>
          <w:b/>
          <w:sz w:val="24"/>
          <w:szCs w:val="24"/>
          <w:lang w:val="en-AU"/>
        </w:rPr>
      </w:pPr>
      <w:r>
        <w:rPr>
          <w:rFonts w:ascii="Times New Roman" w:hAnsi="Times New Roman"/>
          <w:b/>
          <w:sz w:val="24"/>
          <w:szCs w:val="24"/>
          <w:lang w:val="en-AU"/>
        </w:rPr>
        <w:t xml:space="preserve">REJUVENIATION OF MATURE NATIVE TEA TREE </w:t>
      </w:r>
      <w:r w:rsidR="00AF6764">
        <w:rPr>
          <w:rFonts w:ascii="Times New Roman" w:hAnsi="Times New Roman"/>
          <w:b/>
          <w:sz w:val="24"/>
          <w:szCs w:val="24"/>
          <w:lang w:val="en-AU"/>
        </w:rPr>
        <w:t>(</w:t>
      </w:r>
      <w:r w:rsidR="00AF6764" w:rsidRPr="003078A7">
        <w:rPr>
          <w:rFonts w:ascii="Times New Roman" w:hAnsi="Times New Roman"/>
          <w:i/>
          <w:sz w:val="24"/>
          <w:szCs w:val="24"/>
        </w:rPr>
        <w:t>M</w:t>
      </w:r>
      <w:r w:rsidR="00AF6764">
        <w:rPr>
          <w:rFonts w:ascii="Times New Roman" w:hAnsi="Times New Roman"/>
          <w:i/>
          <w:sz w:val="24"/>
          <w:szCs w:val="24"/>
        </w:rPr>
        <w:t xml:space="preserve">ELALEUCA ALTERNIFOLIA </w:t>
      </w:r>
      <w:r w:rsidR="00AF6764">
        <w:rPr>
          <w:rFonts w:ascii="Times New Roman" w:hAnsi="Times New Roman"/>
          <w:sz w:val="24"/>
          <w:szCs w:val="24"/>
        </w:rPr>
        <w:t xml:space="preserve">(MAIDEN &amp; BETCHE) CHEEL) </w:t>
      </w:r>
      <w:r>
        <w:rPr>
          <w:rFonts w:ascii="Times New Roman" w:hAnsi="Times New Roman"/>
          <w:b/>
          <w:sz w:val="24"/>
          <w:szCs w:val="24"/>
          <w:lang w:val="en-AU"/>
        </w:rPr>
        <w:t>FOR VEGETATIVE PROPAGATION</w:t>
      </w: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b/>
          <w:sz w:val="24"/>
          <w:szCs w:val="24"/>
          <w:lang w:val="en-AU"/>
        </w:rPr>
      </w:pPr>
      <w:r w:rsidRPr="003078A7">
        <w:rPr>
          <w:rFonts w:ascii="Times New Roman" w:hAnsi="Times New Roman"/>
          <w:b/>
          <w:sz w:val="24"/>
          <w:szCs w:val="24"/>
          <w:lang w:val="en-AU"/>
        </w:rPr>
        <w:t>Mervyn Shepherd*, Terry Rose and Carolyn Raymond</w:t>
      </w:r>
    </w:p>
    <w:p w:rsidR="00334A5A" w:rsidRPr="00C6005A" w:rsidRDefault="003078A7" w:rsidP="00D37E73">
      <w:pPr>
        <w:rPr>
          <w:rFonts w:ascii="Times New Roman" w:hAnsi="Times New Roman"/>
          <w:sz w:val="24"/>
          <w:szCs w:val="24"/>
        </w:rPr>
      </w:pPr>
      <w:r w:rsidRPr="003078A7">
        <w:rPr>
          <w:rFonts w:ascii="Times New Roman" w:hAnsi="Times New Roman"/>
          <w:sz w:val="24"/>
          <w:szCs w:val="24"/>
        </w:rPr>
        <w:t>Southern Cross Plant Science, Southern Cross University, PO Box 157, Lismo</w:t>
      </w:r>
      <w:r w:rsidR="00EB27BB">
        <w:rPr>
          <w:rFonts w:ascii="Times New Roman" w:hAnsi="Times New Roman"/>
          <w:sz w:val="24"/>
          <w:szCs w:val="24"/>
        </w:rPr>
        <w:t>re, NSW 2480 Australia,*Fax +61</w:t>
      </w:r>
      <w:r w:rsidR="00545370">
        <w:rPr>
          <w:rFonts w:ascii="Times New Roman" w:hAnsi="Times New Roman"/>
          <w:sz w:val="24"/>
          <w:szCs w:val="24"/>
        </w:rPr>
        <w:t xml:space="preserve"> </w:t>
      </w:r>
      <w:r w:rsidR="00EB27BB">
        <w:rPr>
          <w:rFonts w:ascii="Times New Roman" w:hAnsi="Times New Roman"/>
          <w:sz w:val="24"/>
          <w:szCs w:val="24"/>
        </w:rPr>
        <w:t>266222080</w:t>
      </w:r>
      <w:r w:rsidRPr="003078A7">
        <w:rPr>
          <w:rFonts w:ascii="Times New Roman" w:hAnsi="Times New Roman"/>
          <w:sz w:val="24"/>
          <w:szCs w:val="24"/>
        </w:rPr>
        <w:t xml:space="preserve">, *E-mail: </w:t>
      </w:r>
      <w:hyperlink r:id="rId7" w:history="1">
        <w:r w:rsidRPr="003078A7">
          <w:rPr>
            <w:rStyle w:val="Hyperlink"/>
            <w:rFonts w:ascii="Times New Roman" w:hAnsi="Times New Roman"/>
            <w:sz w:val="24"/>
            <w:szCs w:val="24"/>
          </w:rPr>
          <w:t>mervyn.shepherd@scu.edu.au</w:t>
        </w:r>
      </w:hyperlink>
    </w:p>
    <w:p w:rsidR="00334A5A" w:rsidRPr="00C6005A" w:rsidRDefault="00334A5A">
      <w:pPr>
        <w:rPr>
          <w:rFonts w:ascii="Times New Roman" w:hAnsi="Times New Roman"/>
          <w:sz w:val="24"/>
          <w:szCs w:val="24"/>
          <w:lang w:val="en-AU"/>
        </w:rPr>
      </w:pPr>
    </w:p>
    <w:p w:rsidR="00334A5A" w:rsidRPr="00C6005A" w:rsidRDefault="00334A5A">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FE1CF8">
      <w:pPr>
        <w:rPr>
          <w:rFonts w:ascii="Times New Roman" w:hAnsi="Times New Roman"/>
          <w:b/>
          <w:sz w:val="24"/>
          <w:szCs w:val="24"/>
          <w:lang w:val="en-AU"/>
        </w:rPr>
      </w:pPr>
      <w:r>
        <w:rPr>
          <w:rFonts w:ascii="Times New Roman" w:hAnsi="Times New Roman"/>
          <w:b/>
          <w:sz w:val="24"/>
          <w:szCs w:val="24"/>
          <w:lang w:val="en-AU"/>
        </w:rPr>
        <w:lastRenderedPageBreak/>
        <w:t>ABSTRACT</w:t>
      </w:r>
    </w:p>
    <w:p w:rsidR="00334A5A" w:rsidRPr="00C6005A" w:rsidRDefault="00334A5A" w:rsidP="00316D6F">
      <w:pPr>
        <w:pStyle w:val="ListParagraph"/>
        <w:rPr>
          <w:rFonts w:ascii="Times New Roman" w:hAnsi="Times New Roman"/>
          <w:sz w:val="24"/>
          <w:szCs w:val="24"/>
          <w:lang w:val="en-AU"/>
        </w:rPr>
      </w:pPr>
    </w:p>
    <w:p w:rsidR="00334A5A" w:rsidRPr="00DB2051" w:rsidRDefault="003078A7" w:rsidP="00D95D07">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 xml:space="preserve">Many situations arise in horticulture where it is desirable to vegetatively propagate mature specimens of woody species. Circumventing maturation effects often necessitates rejuvenation following decapitation or wounding but severe treatments may unacceptably modify plant form or </w:t>
      </w:r>
      <w:r w:rsidR="008F5FF6">
        <w:rPr>
          <w:rFonts w:ascii="Times New Roman" w:hAnsi="Times New Roman"/>
          <w:sz w:val="24"/>
          <w:szCs w:val="24"/>
          <w:lang w:val="en-AU"/>
        </w:rPr>
        <w:t>endanger</w:t>
      </w:r>
      <w:r w:rsidR="008F5FF6"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survival of individuals of high intrinsic value. This study quantified the maturation effect on strike rates for rooted cuttings and compared mild rejuvenation techniques for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Paired samples of juvenile and mature foliage were obtained from most trees (37 out of 40) from one of four native stands. Juvenile foliage was sourced from epicormic shoots that were artificially induced or stimulated by natural stresses. Most trees could be cultured, with 33 out of 40 genotypes captured by vegetative propagation. Roots were first detected on cuttings around 41 days post-setting and rates continued to increase to at least 69 days post-setting. Cuttings derived from epicormic shoots rooted at significantly higher rates under a range of propagation conditions (rooting percentage for epicormic shoots over three experiments; </w:t>
      </w:r>
      <w:r w:rsidR="0099675C">
        <w:rPr>
          <w:rFonts w:ascii="Times New Roman" w:hAnsi="Times New Roman"/>
          <w:sz w:val="24"/>
          <w:szCs w:val="24"/>
        </w:rPr>
        <w:t>26</w:t>
      </w:r>
      <w:r w:rsidR="00543585">
        <w:rPr>
          <w:rFonts w:ascii="Times New Roman" w:hAnsi="Times New Roman"/>
          <w:sz w:val="24"/>
          <w:szCs w:val="24"/>
        </w:rPr>
        <w:t>.1</w:t>
      </w:r>
      <w:r w:rsidR="0099675C">
        <w:rPr>
          <w:rFonts w:ascii="Times New Roman" w:hAnsi="Times New Roman"/>
          <w:sz w:val="24"/>
          <w:szCs w:val="24"/>
        </w:rPr>
        <w:t xml:space="preserve"> </w:t>
      </w:r>
      <w:r w:rsidR="0099675C">
        <w:rPr>
          <w:rFonts w:ascii="Symbol" w:hAnsi="Symbol" w:cs="Symbol"/>
          <w:sz w:val="24"/>
          <w:szCs w:val="24"/>
          <w:lang w:eastAsia="bg-BG"/>
        </w:rPr>
        <w:t></w:t>
      </w:r>
      <w:r w:rsidR="0099675C">
        <w:rPr>
          <w:rFonts w:ascii="MS Shell Dlg" w:hAnsi="MS Shell Dlg" w:cs="MS Shell Dlg"/>
          <w:sz w:val="17"/>
          <w:szCs w:val="17"/>
          <w:lang w:eastAsia="bg-BG"/>
        </w:rPr>
        <w:t xml:space="preserve"> </w:t>
      </w:r>
      <w:r w:rsidRPr="003078A7">
        <w:rPr>
          <w:rFonts w:ascii="Times New Roman" w:hAnsi="Times New Roman"/>
          <w:sz w:val="24"/>
          <w:szCs w:val="24"/>
          <w:lang w:val="en-AU"/>
        </w:rPr>
        <w:t>3</w:t>
      </w:r>
      <w:r w:rsidR="00543585">
        <w:rPr>
          <w:rFonts w:ascii="Times New Roman" w:hAnsi="Times New Roman"/>
          <w:sz w:val="24"/>
          <w:szCs w:val="24"/>
          <w:lang w:val="en-AU"/>
        </w:rPr>
        <w:t>.4</w:t>
      </w:r>
      <w:r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Pr="003078A7">
        <w:rPr>
          <w:rFonts w:ascii="Times New Roman" w:hAnsi="Times New Roman"/>
          <w:sz w:val="24"/>
          <w:szCs w:val="24"/>
          <w:lang w:val="en-AU"/>
        </w:rPr>
        <w:t xml:space="preserve">12-42 %; </w:t>
      </w:r>
      <w:r w:rsidR="00EC597D">
        <w:rPr>
          <w:rFonts w:ascii="Times New Roman" w:hAnsi="Times New Roman"/>
          <w:sz w:val="24"/>
          <w:szCs w:val="24"/>
          <w:lang w:val="en-AU"/>
        </w:rPr>
        <w:t>for m</w:t>
      </w:r>
      <w:r w:rsidR="00165096" w:rsidRPr="003078A7">
        <w:rPr>
          <w:rFonts w:ascii="Times New Roman" w:hAnsi="Times New Roman"/>
          <w:sz w:val="24"/>
          <w:szCs w:val="24"/>
          <w:lang w:val="en-AU"/>
        </w:rPr>
        <w:t>ature</w:t>
      </w:r>
      <w:r w:rsidR="008F5FF6" w:rsidRPr="003078A7">
        <w:rPr>
          <w:rFonts w:ascii="Times New Roman" w:hAnsi="Times New Roman"/>
          <w:sz w:val="24"/>
          <w:szCs w:val="24"/>
          <w:lang w:val="en-AU"/>
        </w:rPr>
        <w:t xml:space="preserve"> </w:t>
      </w:r>
      <w:r w:rsidRPr="003078A7">
        <w:rPr>
          <w:rFonts w:ascii="Times New Roman" w:hAnsi="Times New Roman"/>
          <w:sz w:val="24"/>
          <w:szCs w:val="24"/>
          <w:lang w:val="en-AU"/>
        </w:rPr>
        <w:t>shoots 11</w:t>
      </w:r>
      <w:r w:rsidR="00543585">
        <w:rPr>
          <w:rFonts w:ascii="Times New Roman" w:hAnsi="Times New Roman"/>
          <w:sz w:val="24"/>
          <w:szCs w:val="24"/>
          <w:lang w:val="en-AU"/>
        </w:rPr>
        <w:t>.2</w:t>
      </w:r>
      <w:r w:rsidR="00DB2051">
        <w:rPr>
          <w:rFonts w:ascii="Times New Roman" w:hAnsi="Times New Roman"/>
          <w:sz w:val="24"/>
          <w:szCs w:val="24"/>
          <w:lang w:val="en-AU"/>
        </w:rPr>
        <w:t xml:space="preserve"> </w:t>
      </w:r>
      <w:r w:rsidR="00DB2051">
        <w:rPr>
          <w:rFonts w:ascii="Symbol" w:hAnsi="Symbol" w:cs="Symbol"/>
          <w:sz w:val="24"/>
          <w:szCs w:val="24"/>
          <w:lang w:eastAsia="bg-BG"/>
        </w:rPr>
        <w:t></w:t>
      </w:r>
      <w:r w:rsidR="00DB2051">
        <w:rPr>
          <w:rFonts w:ascii="Times New Roman" w:hAnsi="Times New Roman"/>
          <w:sz w:val="24"/>
          <w:szCs w:val="24"/>
          <w:lang w:val="en-AU"/>
        </w:rPr>
        <w:t xml:space="preserve"> </w:t>
      </w:r>
      <w:r w:rsidR="00543585">
        <w:rPr>
          <w:rFonts w:ascii="Times New Roman" w:hAnsi="Times New Roman"/>
          <w:sz w:val="24"/>
          <w:szCs w:val="24"/>
          <w:lang w:val="en-AU"/>
        </w:rPr>
        <w:t>1.9</w:t>
      </w:r>
      <w:r w:rsidRPr="003078A7">
        <w:rPr>
          <w:rFonts w:ascii="Times New Roman" w:hAnsi="Times New Roman"/>
          <w:sz w:val="24"/>
          <w:szCs w:val="24"/>
          <w:lang w:val="en-AU"/>
        </w:rPr>
        <w:t xml:space="preserve"> </w:t>
      </w:r>
      <w:r w:rsidR="00165096" w:rsidRPr="003078A7">
        <w:rPr>
          <w:rFonts w:ascii="Times New Roman" w:hAnsi="Times New Roman"/>
          <w:sz w:val="24"/>
          <w:szCs w:val="24"/>
          <w:lang w:val="en-AU"/>
        </w:rPr>
        <w:t>%</w:t>
      </w:r>
      <w:r w:rsidR="00EC597D">
        <w:rPr>
          <w:rFonts w:ascii="Times New Roman" w:hAnsi="Times New Roman"/>
          <w:sz w:val="24"/>
          <w:szCs w:val="24"/>
          <w:lang w:val="en-AU"/>
        </w:rPr>
        <w:t>,</w:t>
      </w:r>
      <w:r w:rsidRPr="003078A7">
        <w:rPr>
          <w:rFonts w:ascii="Times New Roman" w:hAnsi="Times New Roman"/>
          <w:sz w:val="24"/>
          <w:szCs w:val="24"/>
          <w:lang w:val="en-AU"/>
        </w:rPr>
        <w:t xml:space="preserve"> </w:t>
      </w:r>
      <w:r w:rsidR="008F5FF6">
        <w:rPr>
          <w:rFonts w:ascii="Times New Roman" w:hAnsi="Times New Roman"/>
          <w:sz w:val="24"/>
          <w:szCs w:val="24"/>
          <w:lang w:val="en-AU"/>
        </w:rPr>
        <w:t>r</w:t>
      </w:r>
      <w:r w:rsidR="008F5FF6" w:rsidRPr="003078A7">
        <w:rPr>
          <w:rFonts w:ascii="Times New Roman" w:hAnsi="Times New Roman"/>
          <w:sz w:val="24"/>
          <w:szCs w:val="24"/>
          <w:lang w:val="en-AU"/>
        </w:rPr>
        <w:t xml:space="preserve">ange </w:t>
      </w:r>
      <w:r w:rsidRPr="003078A7">
        <w:rPr>
          <w:rFonts w:ascii="Times New Roman" w:hAnsi="Times New Roman"/>
          <w:sz w:val="24"/>
          <w:szCs w:val="24"/>
          <w:lang w:val="en-AU"/>
        </w:rPr>
        <w:t xml:space="preserve">6-20 %), and those originating closer to the plant base rooted more frequently. Relative to the large tissue-type effect, differences in stock-plant age and site </w:t>
      </w:r>
      <w:r w:rsidR="008F5FF6" w:rsidRPr="003078A7">
        <w:rPr>
          <w:rFonts w:ascii="Times New Roman" w:hAnsi="Times New Roman"/>
          <w:sz w:val="24"/>
          <w:szCs w:val="24"/>
          <w:lang w:val="en-AU"/>
        </w:rPr>
        <w:t>condition</w:t>
      </w:r>
      <w:r w:rsidR="00EF796E">
        <w:rPr>
          <w:rFonts w:ascii="Times New Roman" w:hAnsi="Times New Roman"/>
          <w:sz w:val="24"/>
          <w:szCs w:val="24"/>
          <w:lang w:val="en-AU"/>
        </w:rPr>
        <w:t>s</w:t>
      </w:r>
      <w:r w:rsidR="008F5FF6"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were small and non-significant, as were </w:t>
      </w:r>
      <w:r w:rsidR="008F5FF6">
        <w:rPr>
          <w:rFonts w:ascii="Times New Roman" w:hAnsi="Times New Roman"/>
          <w:sz w:val="24"/>
          <w:szCs w:val="24"/>
          <w:lang w:val="en-AU"/>
        </w:rPr>
        <w:t xml:space="preserve">the </w:t>
      </w:r>
      <w:r w:rsidRPr="003078A7">
        <w:rPr>
          <w:rFonts w:ascii="Times New Roman" w:hAnsi="Times New Roman"/>
          <w:sz w:val="24"/>
          <w:szCs w:val="24"/>
          <w:lang w:val="en-AU"/>
        </w:rPr>
        <w:t xml:space="preserve">differences between stands from the same region. The highest strike rates were obtained by inducing epicormic shoots late in winter, harvesting shoots </w:t>
      </w:r>
      <w:r w:rsidR="008F5FF6">
        <w:rPr>
          <w:rFonts w:ascii="Times New Roman" w:hAnsi="Times New Roman"/>
          <w:sz w:val="24"/>
          <w:szCs w:val="24"/>
          <w:lang w:val="en-AU"/>
        </w:rPr>
        <w:t xml:space="preserve">in </w:t>
      </w:r>
      <w:r w:rsidRPr="003078A7">
        <w:rPr>
          <w:rFonts w:ascii="Times New Roman" w:hAnsi="Times New Roman"/>
          <w:sz w:val="24"/>
          <w:szCs w:val="24"/>
          <w:lang w:val="en-AU"/>
        </w:rPr>
        <w:t>mid-summer, and setting cuttings</w:t>
      </w:r>
      <w:r w:rsidR="00FA30C4">
        <w:rPr>
          <w:rFonts w:ascii="Times New Roman" w:hAnsi="Times New Roman"/>
          <w:sz w:val="24"/>
          <w:szCs w:val="24"/>
          <w:lang w:val="en-AU"/>
        </w:rPr>
        <w:t xml:space="preserve"> (with a 3 g l</w:t>
      </w:r>
      <w:r w:rsidR="00FA30C4" w:rsidRPr="00ED2E66">
        <w:rPr>
          <w:rFonts w:ascii="Times New Roman" w:hAnsi="Times New Roman"/>
          <w:sz w:val="24"/>
          <w:szCs w:val="24"/>
          <w:vertAlign w:val="superscript"/>
          <w:lang w:val="en-AU"/>
        </w:rPr>
        <w:t>-1</w:t>
      </w:r>
      <w:r w:rsidR="00FA30C4">
        <w:rPr>
          <w:rFonts w:ascii="Times New Roman" w:hAnsi="Times New Roman"/>
          <w:sz w:val="24"/>
          <w:szCs w:val="24"/>
          <w:lang w:val="en-AU"/>
        </w:rPr>
        <w:t xml:space="preserve"> IBA treatment) </w:t>
      </w:r>
      <w:r w:rsidRPr="003078A7">
        <w:rPr>
          <w:rFonts w:ascii="Times New Roman" w:hAnsi="Times New Roman"/>
          <w:sz w:val="24"/>
          <w:szCs w:val="24"/>
          <w:lang w:val="en-AU"/>
        </w:rPr>
        <w:t>under a misting system with &gt;97% h</w:t>
      </w:r>
      <w:r w:rsidR="00AD122D">
        <w:rPr>
          <w:rFonts w:ascii="Times New Roman" w:hAnsi="Times New Roman"/>
          <w:sz w:val="24"/>
          <w:szCs w:val="24"/>
          <w:lang w:val="en-AU"/>
        </w:rPr>
        <w:t>umidity and bottom heating of 20</w:t>
      </w:r>
      <w:r w:rsidRPr="00435540">
        <w:rPr>
          <w:rFonts w:ascii="Symbol" w:hAnsi="Symbol"/>
          <w:sz w:val="24"/>
          <w:szCs w:val="24"/>
        </w:rPr>
        <w:t></w:t>
      </w:r>
      <w:r w:rsidR="00435540">
        <w:rPr>
          <w:rFonts w:ascii="Times New Roman" w:hAnsi="Times New Roman"/>
          <w:sz w:val="24"/>
          <w:szCs w:val="24"/>
        </w:rPr>
        <w:t xml:space="preserve"> </w:t>
      </w:r>
      <w:r w:rsidRPr="003078A7">
        <w:rPr>
          <w:rFonts w:ascii="Times New Roman" w:hAnsi="Times New Roman"/>
          <w:sz w:val="24"/>
          <w:szCs w:val="24"/>
          <w:lang w:val="en-AU"/>
        </w:rPr>
        <w:t>C.</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D37E73">
      <w:pPr>
        <w:rPr>
          <w:rFonts w:ascii="Times New Roman" w:hAnsi="Times New Roman"/>
          <w:sz w:val="24"/>
          <w:szCs w:val="24"/>
          <w:lang w:val="en-AU"/>
        </w:rPr>
      </w:pPr>
      <w:r w:rsidRPr="003078A7">
        <w:rPr>
          <w:rFonts w:ascii="Times New Roman" w:hAnsi="Times New Roman"/>
          <w:b/>
          <w:sz w:val="24"/>
          <w:szCs w:val="24"/>
          <w:lang w:val="en-AU"/>
        </w:rPr>
        <w:t>Key words:</w:t>
      </w:r>
      <w:r w:rsidRPr="003078A7">
        <w:rPr>
          <w:rFonts w:ascii="Times New Roman" w:hAnsi="Times New Roman"/>
          <w:sz w:val="24"/>
          <w:szCs w:val="24"/>
          <w:lang w:val="en-AU"/>
        </w:rPr>
        <w:t xml:space="preserve"> epicormic</w:t>
      </w:r>
      <w:r w:rsidR="008F5FF6">
        <w:rPr>
          <w:rFonts w:ascii="Times New Roman" w:hAnsi="Times New Roman"/>
          <w:sz w:val="24"/>
          <w:szCs w:val="24"/>
          <w:lang w:val="en-AU"/>
        </w:rPr>
        <w:t xml:space="preserve"> shoots</w:t>
      </w:r>
      <w:r w:rsidR="0071250B">
        <w:rPr>
          <w:rFonts w:ascii="Times New Roman" w:hAnsi="Times New Roman"/>
          <w:sz w:val="24"/>
          <w:szCs w:val="24"/>
          <w:lang w:val="en-AU"/>
        </w:rPr>
        <w:t xml:space="preserve">, </w:t>
      </w:r>
      <w:r w:rsidRPr="003078A7">
        <w:rPr>
          <w:rFonts w:ascii="Times New Roman" w:hAnsi="Times New Roman"/>
          <w:sz w:val="24"/>
          <w:szCs w:val="24"/>
          <w:lang w:val="en-AU"/>
        </w:rPr>
        <w:t>matur</w:t>
      </w:r>
      <w:r w:rsidR="007F34B4">
        <w:rPr>
          <w:rFonts w:ascii="Times New Roman" w:hAnsi="Times New Roman"/>
          <w:sz w:val="24"/>
          <w:szCs w:val="24"/>
          <w:lang w:val="en-AU"/>
        </w:rPr>
        <w:t xml:space="preserve">ation, Myrtaceae, </w:t>
      </w:r>
      <w:r w:rsidRPr="003078A7">
        <w:rPr>
          <w:rFonts w:ascii="Times New Roman" w:hAnsi="Times New Roman"/>
          <w:sz w:val="24"/>
          <w:szCs w:val="24"/>
          <w:lang w:val="en-AU"/>
        </w:rPr>
        <w:t xml:space="preserve">rooted cuttings </w:t>
      </w:r>
    </w:p>
    <w:p w:rsidR="00F536F6" w:rsidRPr="00C6005A" w:rsidRDefault="00F536F6" w:rsidP="00F536F6">
      <w:pPr>
        <w:rPr>
          <w:rFonts w:ascii="Times New Roman" w:hAnsi="Times New Roman"/>
          <w:b/>
          <w:sz w:val="24"/>
          <w:szCs w:val="24"/>
          <w:lang w:val="en-AU"/>
        </w:rPr>
      </w:pPr>
      <w:r>
        <w:rPr>
          <w:rFonts w:ascii="Times New Roman" w:hAnsi="Times New Roman"/>
          <w:b/>
          <w:sz w:val="24"/>
          <w:szCs w:val="24"/>
          <w:lang w:val="en-AU"/>
        </w:rPr>
        <w:t xml:space="preserve">Running title: REJUVENIATION OF TEA TREE </w:t>
      </w: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FF09C6">
          <w:headerReference w:type="default" r:id="rId8"/>
          <w:footerReference w:type="default" r:id="rId9"/>
          <w:type w:val="continuous"/>
          <w:pgSz w:w="11906" w:h="16838"/>
          <w:pgMar w:top="1440" w:right="1440" w:bottom="1440" w:left="1440" w:header="708" w:footer="708" w:gutter="0"/>
          <w:lnNumType w:countBy="1" w:restart="continuous"/>
          <w:cols w:space="708"/>
          <w:docGrid w:linePitch="360"/>
        </w:sectPr>
      </w:pPr>
    </w:p>
    <w:p w:rsidR="00334A5A" w:rsidRPr="00C6005A" w:rsidRDefault="00334A5A" w:rsidP="00D32CC9">
      <w:pPr>
        <w:autoSpaceDE w:val="0"/>
        <w:autoSpaceDN w:val="0"/>
        <w:adjustRightInd w:val="0"/>
        <w:spacing w:after="0" w:line="480" w:lineRule="auto"/>
        <w:rPr>
          <w:rFonts w:ascii="Times New Roman" w:hAnsi="Times New Roman"/>
          <w:sz w:val="24"/>
          <w:szCs w:val="24"/>
          <w:lang w:val="en-AU"/>
        </w:rPr>
        <w:sectPr w:rsidR="00334A5A" w:rsidRPr="00C6005A" w:rsidSect="008A0ED2">
          <w:pgSz w:w="11906" w:h="16838"/>
          <w:pgMar w:top="1440" w:right="1440" w:bottom="1440" w:left="1440" w:header="708" w:footer="708" w:gutter="0"/>
          <w:lnNumType w:countBy="1" w:restart="continuous"/>
          <w:cols w:space="708"/>
          <w:docGrid w:linePitch="360"/>
        </w:sectPr>
      </w:pPr>
    </w:p>
    <w:p w:rsidR="00334A5A" w:rsidRPr="00C6005A" w:rsidRDefault="003078A7" w:rsidP="00BD759E">
      <w:pPr>
        <w:rPr>
          <w:rFonts w:ascii="Times New Roman" w:hAnsi="Times New Roman"/>
          <w:b/>
          <w:sz w:val="24"/>
          <w:szCs w:val="24"/>
          <w:lang w:val="en-AU"/>
        </w:rPr>
      </w:pPr>
      <w:r w:rsidRPr="003078A7">
        <w:rPr>
          <w:rFonts w:ascii="Times New Roman" w:hAnsi="Times New Roman"/>
          <w:b/>
          <w:sz w:val="24"/>
          <w:szCs w:val="24"/>
          <w:lang w:val="en-AU"/>
        </w:rPr>
        <w:lastRenderedPageBreak/>
        <w:t>INTRODUCTION</w:t>
      </w:r>
    </w:p>
    <w:p w:rsidR="00334A5A" w:rsidRPr="00C6005A" w:rsidRDefault="00334A5A" w:rsidP="00A36797">
      <w:pPr>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re are often situations in horticulture where it is desirable to vegetatively propagate woody plants that have reached reproductive maturity or where the stock-plants cannot be managed to produce optimal cutting material. This arises, for example, when it is necessary to assess floral attributes or other features i.e. bark, foliage, or form, of the mature plant, prior to mass propagation, or to facilitate the infusion of genes into domesticated populations via sexual reproduction. Vegetative propagation from mature trees is often difficult due to maturation effects, however, that may both reduce adventitious rooting rates on cuttings, as well as give rise to </w:t>
      </w:r>
      <w:proofErr w:type="spellStart"/>
      <w:r w:rsidRPr="003078A7">
        <w:rPr>
          <w:rFonts w:ascii="Times New Roman" w:hAnsi="Times New Roman"/>
          <w:sz w:val="24"/>
          <w:szCs w:val="24"/>
          <w:lang w:val="en-AU"/>
        </w:rPr>
        <w:t>propagules</w:t>
      </w:r>
      <w:proofErr w:type="spellEnd"/>
      <w:r w:rsidRPr="003078A7">
        <w:rPr>
          <w:rFonts w:ascii="Times New Roman" w:hAnsi="Times New Roman"/>
          <w:sz w:val="24"/>
          <w:szCs w:val="24"/>
          <w:lang w:val="en-AU"/>
        </w:rPr>
        <w:t xml:space="preserve"> that by virtue of their physiological age, exhibit undesirable growth and form i</w:t>
      </w:r>
      <w:r w:rsidR="008F5FF6">
        <w:rPr>
          <w:rFonts w:ascii="Times New Roman" w:hAnsi="Times New Roman"/>
          <w:sz w:val="24"/>
          <w:szCs w:val="24"/>
          <w:lang w:val="en-AU"/>
        </w:rPr>
        <w:t>.</w:t>
      </w:r>
      <w:r w:rsidRPr="003078A7">
        <w:rPr>
          <w:rFonts w:ascii="Times New Roman" w:hAnsi="Times New Roman"/>
          <w:sz w:val="24"/>
          <w:szCs w:val="24"/>
          <w:lang w:val="en-AU"/>
        </w:rPr>
        <w:t xml:space="preserve">e. cyclophysi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Greenwood&lt;/Author&gt;&lt;Year&gt;1993&lt;/Year&gt;&lt;RecNum&gt;3319&lt;/RecNum&gt;&lt;DisplayText&gt;(Greenwood and Hutchison 1993, Olesen 1978)&lt;/DisplayText&gt;&lt;record&gt;&lt;rec-number&gt;3319&lt;/rec-number&gt;&lt;foreign-keys&gt;&lt;key app="EN" db-id="9taxvpr2nzrwaaex9sp50f0stp25pre00vst"&gt;3319&lt;/key&gt;&lt;/foreign-keys&gt;&lt;ref-type name="Book Section"&gt;5&lt;/ref-type&gt;&lt;contributors&gt;&lt;authors&gt;&lt;author&gt;M.S. Greenwood&lt;/author&gt;&lt;author&gt;K.W. Hutchison&lt;/author&gt;&lt;/authors&gt;&lt;secondary-authors&gt;&lt;author&gt;M.R. Ahuja&lt;/author&gt;&lt;author&gt;W.J. Libby&lt;/author&gt;&lt;/secondary-authors&gt;&lt;/contributors&gt;&lt;titles&gt;&lt;title&gt;Maturation as a developmental process&lt;/title&gt;&lt;secondary-title&gt;Clonal Forestry I - Genetics and Biotechnology&lt;/secondary-title&gt;&lt;/titles&gt;&lt;pages&gt;14-33&lt;/pages&gt;&lt;volume&gt;1&lt;/volume&gt;&lt;keywords&gt;&lt;keyword&gt;clones&lt;/keyword&gt;&lt;keyword&gt;development&lt;/keyword&gt;&lt;keyword&gt;phase change&lt;/keyword&gt;&lt;keyword&gt;ARC Discovery&lt;/keyword&gt;&lt;keyword&gt;Corymbia&lt;/keyword&gt;&lt;keyword&gt;Epigenetic&lt;/keyword&gt;&lt;keyword&gt;cyclophytic&lt;/keyword&gt;&lt;keyword&gt;gene expression&lt;/keyword&gt;&lt;/keywords&gt;&lt;dates&gt;&lt;year&gt;1993&lt;/year&gt;&lt;/dates&gt;&lt;pub-location&gt;Berlin&lt;/pub-location&gt;&lt;publisher&gt;Springer-Verlag&lt;/publisher&gt;&lt;label&gt;3319&lt;/label&gt;&lt;urls&gt;&lt;/urls&gt;&lt;custom1&gt;3&lt;/custom1&gt;&lt;/record&gt;&lt;/Cite&gt;&lt;Cite&gt;&lt;Author&gt;Olesen&lt;/Author&gt;&lt;Year&gt;1978&lt;/Year&gt;&lt;RecNum&gt;12728&lt;/RecNum&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1" w:tooltip="Greenwood, 1993 #3319" w:history="1">
        <w:r w:rsidR="001D273F"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19" w:tooltip="Olesen, 1978 #12728" w:history="1">
        <w:r w:rsidR="001D273F"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Typically</w:t>
      </w:r>
      <w:r w:rsidR="008F5FF6">
        <w:rPr>
          <w:rFonts w:ascii="Times New Roman" w:hAnsi="Times New Roman"/>
          <w:sz w:val="24"/>
          <w:szCs w:val="24"/>
          <w:lang w:val="en-AU"/>
        </w:rPr>
        <w:t>,</w:t>
      </w:r>
      <w:r w:rsidRPr="003078A7">
        <w:rPr>
          <w:rFonts w:ascii="Times New Roman" w:hAnsi="Times New Roman"/>
          <w:sz w:val="24"/>
          <w:szCs w:val="24"/>
          <w:lang w:val="en-AU"/>
        </w:rPr>
        <w:t xml:space="preserve"> maturation-related rooting problems in trees can be overcome through rejuvenation by wounding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5" w:tooltip="Libby, 1993 #7543" w:history="1">
        <w:r w:rsidR="001D273F"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w:t>
      </w:r>
      <w:r w:rsidR="00165096" w:rsidRPr="003078A7">
        <w:rPr>
          <w:rFonts w:ascii="Times New Roman" w:hAnsi="Times New Roman"/>
          <w:sz w:val="24"/>
          <w:szCs w:val="24"/>
          <w:lang w:val="en-AU"/>
        </w:rPr>
        <w:t xml:space="preserve"> However,</w:t>
      </w:r>
      <w:r w:rsidR="0052751E">
        <w:rPr>
          <w:rFonts w:ascii="Times New Roman" w:hAnsi="Times New Roman"/>
          <w:sz w:val="24"/>
          <w:szCs w:val="24"/>
          <w:lang w:val="en-AU"/>
        </w:rPr>
        <w:t xml:space="preserve"> </w:t>
      </w:r>
      <w:r w:rsidRPr="003078A7">
        <w:rPr>
          <w:rFonts w:ascii="Times New Roman" w:hAnsi="Times New Roman"/>
          <w:sz w:val="24"/>
          <w:szCs w:val="24"/>
          <w:lang w:val="en-AU"/>
        </w:rPr>
        <w:t xml:space="preserve">optimal induction treatments may involve decapitation or severe wounding </w:t>
      </w:r>
      <w:r w:rsidR="000B562F"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 </w:instrText>
      </w:r>
      <w:r w:rsidR="000B562F">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FtaXNzYWggYW5kIEJhc3N1ayAyMDA5KTwvRGlzcGxheVRleHQ+PHJlY29yZD48cmVjLW51bWJl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</w:fldData>
        </w:fldChar>
      </w:r>
      <w:r w:rsidR="002C0029">
        <w:rPr>
          <w:rFonts w:ascii="Times New Roman" w:hAnsi="Times New Roman"/>
          <w:sz w:val="24"/>
          <w:szCs w:val="24"/>
          <w:lang w:val="en-AU"/>
        </w:rPr>
        <w:instrText xml:space="preserve"> ADDIN EN.CITE.DATA </w:instrText>
      </w:r>
      <w:r w:rsidR="000B562F">
        <w:rPr>
          <w:rFonts w:ascii="Times New Roman" w:hAnsi="Times New Roman"/>
          <w:sz w:val="24"/>
          <w:szCs w:val="24"/>
          <w:lang w:val="en-AU"/>
        </w:rPr>
      </w:r>
      <w:r w:rsidR="000B562F">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9" w:tooltip="Eldridge, 1994 #12408" w:history="1">
        <w:r w:rsidR="001D273F">
          <w:rPr>
            <w:rFonts w:ascii="Times New Roman" w:hAnsi="Times New Roman"/>
            <w:noProof/>
            <w:sz w:val="24"/>
            <w:szCs w:val="24"/>
            <w:lang w:val="en-AU"/>
          </w:rPr>
          <w:t>Eldridge et al. 1994</w:t>
        </w:r>
      </w:hyperlink>
      <w:r w:rsidR="0056431B">
        <w:rPr>
          <w:rFonts w:ascii="Times New Roman" w:hAnsi="Times New Roman"/>
          <w:noProof/>
          <w:sz w:val="24"/>
          <w:szCs w:val="24"/>
          <w:lang w:val="en-AU"/>
        </w:rPr>
        <w:t xml:space="preserve">, </w:t>
      </w:r>
      <w:hyperlink w:anchor="_ENREF_1" w:tooltip="Amissah, 2009 #12794" w:history="1">
        <w:r w:rsidR="001D273F">
          <w:rPr>
            <w:rFonts w:ascii="Times New Roman" w:hAnsi="Times New Roman"/>
            <w:noProof/>
            <w:sz w:val="24"/>
            <w:szCs w:val="24"/>
            <w:lang w:val="en-AU"/>
          </w:rPr>
          <w:t>Amissah and Bassuk 2009</w:t>
        </w:r>
      </w:hyperlink>
      <w:r w:rsidR="0056431B">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which may not be feasible in some situations, for example, where the risk of the loss due to extreme treatments for individuals of high value for conservation or uniqueness is too high</w:t>
      </w:r>
      <w:r w:rsidR="00C707FC">
        <w:rPr>
          <w:rFonts w:ascii="Times New Roman" w:hAnsi="Times New Roman"/>
          <w:sz w:val="24"/>
          <w:szCs w:val="24"/>
          <w:lang w:val="en-AU"/>
        </w:rPr>
        <w:t>,</w:t>
      </w:r>
      <w:r w:rsidRPr="003078A7">
        <w:rPr>
          <w:rFonts w:ascii="Times New Roman" w:hAnsi="Times New Roman"/>
          <w:sz w:val="24"/>
          <w:szCs w:val="24"/>
          <w:lang w:val="en-AU"/>
        </w:rPr>
        <w:t xml:space="preserve"> or severe alteration of the tree form is unacceptable for aesthetic reason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i/>
          <w:sz w:val="24"/>
          <w:szCs w:val="24"/>
        </w:rPr>
        <w:t>Melaleuca alternifolia</w:t>
      </w:r>
      <w:r w:rsidRPr="003078A7">
        <w:rPr>
          <w:rFonts w:ascii="Times New Roman" w:hAnsi="Times New Roman"/>
          <w:sz w:val="24"/>
          <w:szCs w:val="24"/>
        </w:rPr>
        <w:t xml:space="preserve"> (Maiden &amp; </w:t>
      </w:r>
      <w:proofErr w:type="spellStart"/>
      <w:r w:rsidRPr="003078A7">
        <w:rPr>
          <w:rFonts w:ascii="Times New Roman" w:hAnsi="Times New Roman"/>
          <w:sz w:val="24"/>
          <w:szCs w:val="24"/>
        </w:rPr>
        <w:t>Betche</w:t>
      </w:r>
      <w:proofErr w:type="spellEnd"/>
      <w:r w:rsidRPr="003078A7">
        <w:rPr>
          <w:rFonts w:ascii="Times New Roman" w:hAnsi="Times New Roman"/>
          <w:sz w:val="24"/>
          <w:szCs w:val="24"/>
        </w:rPr>
        <w:t xml:space="preserve">) </w:t>
      </w:r>
      <w:proofErr w:type="spellStart"/>
      <w:r w:rsidRPr="003078A7">
        <w:rPr>
          <w:rFonts w:ascii="Times New Roman" w:hAnsi="Times New Roman"/>
          <w:sz w:val="24"/>
          <w:szCs w:val="24"/>
        </w:rPr>
        <w:t>Cheel</w:t>
      </w:r>
      <w:proofErr w:type="spellEnd"/>
      <w:r w:rsidRPr="003078A7">
        <w:rPr>
          <w:rFonts w:ascii="Times New Roman" w:hAnsi="Times New Roman"/>
          <w:sz w:val="24"/>
          <w:szCs w:val="24"/>
        </w:rPr>
        <w:t xml:space="preserve"> is a small tree</w:t>
      </w:r>
      <w:r w:rsidR="00C707FC">
        <w:rPr>
          <w:rFonts w:ascii="Times New Roman" w:hAnsi="Times New Roman"/>
          <w:sz w:val="24"/>
          <w:szCs w:val="24"/>
        </w:rPr>
        <w:t>,</w:t>
      </w:r>
      <w:r w:rsidRPr="003078A7">
        <w:rPr>
          <w:rFonts w:ascii="Times New Roman" w:hAnsi="Times New Roman"/>
          <w:sz w:val="24"/>
          <w:szCs w:val="24"/>
        </w:rPr>
        <w:t xml:space="preserve"> native to the subtropics of eastern Australia</w:t>
      </w:r>
      <w:r w:rsidR="00C707FC">
        <w:rPr>
          <w:rFonts w:ascii="Times New Roman" w:hAnsi="Times New Roman"/>
          <w:sz w:val="24"/>
          <w:szCs w:val="24"/>
        </w:rPr>
        <w:t>.</w:t>
      </w:r>
      <w:r w:rsidRPr="003078A7">
        <w:rPr>
          <w:rFonts w:ascii="Times New Roman" w:hAnsi="Times New Roman"/>
          <w:sz w:val="24"/>
          <w:szCs w:val="24"/>
        </w:rPr>
        <w:t xml:space="preserve"> </w:t>
      </w:r>
      <w:r w:rsidR="00474EEE">
        <w:rPr>
          <w:rFonts w:ascii="Times New Roman" w:hAnsi="Times New Roman"/>
          <w:sz w:val="24"/>
          <w:szCs w:val="24"/>
        </w:rPr>
        <w:t>L</w:t>
      </w:r>
      <w:r w:rsidR="00C707FC">
        <w:rPr>
          <w:rFonts w:ascii="Times New Roman" w:hAnsi="Times New Roman"/>
          <w:sz w:val="24"/>
          <w:szCs w:val="24"/>
        </w:rPr>
        <w:t xml:space="preserve">ike many in the genus, it </w:t>
      </w:r>
      <w:r w:rsidRPr="003078A7">
        <w:rPr>
          <w:rFonts w:ascii="Times New Roman" w:hAnsi="Times New Roman"/>
          <w:sz w:val="24"/>
          <w:szCs w:val="24"/>
        </w:rPr>
        <w:t xml:space="preserve">has a history of cultivation for its ornamental and amenity value </w:t>
      </w:r>
      <w:r w:rsidR="000B562F" w:rsidRPr="003078A7">
        <w:rPr>
          <w:rFonts w:ascii="Times New Roman" w:hAnsi="Times New Roman"/>
          <w:sz w:val="24"/>
          <w:szCs w:val="24"/>
          <w:lang w:val="en-AU"/>
        </w:rPr>
        <w:fldChar w:fldCharType="begin"/>
      </w:r>
      <w:r w:rsidR="0047679D">
        <w:rPr>
          <w:rFonts w:ascii="Times New Roman" w:hAnsi="Times New Roman"/>
          <w:sz w:val="24"/>
          <w:szCs w:val="24"/>
          <w:lang w:val="en-AU"/>
        </w:rPr>
        <w:instrText xml:space="preserve"> ADDIN EN.CITE &lt;EndNote&gt;&lt;Cite&gt;&lt;Author&gt;ANPS&lt;/Author&gt;&lt;Year&gt;2012&lt;/Year&gt;&lt;RecNum&gt;12095&lt;/RecNum&gt;&lt;DisplayText&gt;(ANPSA 2012)&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3" w:tooltip="ANPSA, 2012 #12095" w:history="1">
        <w:r w:rsidR="001D273F" w:rsidRPr="003078A7">
          <w:rPr>
            <w:rFonts w:ascii="Times New Roman" w:hAnsi="Times New Roman"/>
            <w:noProof/>
            <w:sz w:val="24"/>
            <w:szCs w:val="24"/>
            <w:lang w:val="en-AU"/>
          </w:rPr>
          <w:t>ANPSA 2012</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rPr>
        <w:t xml:space="preserve">. Over the past few decades, </w:t>
      </w:r>
      <w:r w:rsidRPr="003078A7">
        <w:rPr>
          <w:rFonts w:ascii="Times New Roman" w:hAnsi="Times New Roman"/>
          <w:i/>
          <w:sz w:val="24"/>
          <w:szCs w:val="24"/>
        </w:rPr>
        <w:t>M. alternifolia</w:t>
      </w:r>
      <w:r w:rsidRPr="003078A7">
        <w:rPr>
          <w:rFonts w:ascii="Times New Roman" w:hAnsi="Times New Roman"/>
          <w:sz w:val="24"/>
          <w:szCs w:val="24"/>
        </w:rPr>
        <w:t xml:space="preserve"> (or Tea Tree) has been planted for the production of essential oil in Australia and overseas </w:t>
      </w:r>
      <w:r w:rsidR="000B562F" w:rsidRPr="003078A7">
        <w:rPr>
          <w:rFonts w:ascii="Times New Roman" w:hAnsi="Times New Roman"/>
          <w:sz w:val="24"/>
          <w:szCs w:val="24"/>
        </w:rPr>
        <w:fldChar w:fldCharType="begin"/>
      </w:r>
      <w:r w:rsidRPr="003078A7">
        <w:rPr>
          <w:rFonts w:ascii="Times New Roman" w:hAnsi="Times New Roman"/>
          <w:sz w:val="24"/>
          <w:szCs w:val="24"/>
        </w:rPr>
        <w:instrText xml:space="preserve"> ADDIN EN.CITE &lt;EndNote&gt;&lt;Cite&gt;&lt;Author&gt;Baker&lt;/Author&gt;&lt;Year&gt;1999&lt;/Year&gt;&lt;RecNum&gt;11591&lt;/RecNum&gt;&lt;DisplayText&gt;(Baker 1999)&lt;/DisplayText&gt;&lt;record&gt;&lt;rec-number&gt;11591&lt;/rec-number&gt;&lt;foreign-keys&gt;&lt;key app="EN" db-id="9taxvpr2nzrwaaex9sp50f0stp25pre00vst"&gt;11591&lt;/key&gt;&lt;/foreign-keys&gt;&lt;ref-type name="Book Section"&gt;5&lt;/ref-type&gt;&lt;contributors&gt;&lt;authors&gt;&lt;author&gt;Baker, G.&lt;/author&gt;&lt;/authors&gt;&lt;secondary-authors&gt;&lt;author&gt;Southwell, I. A.&lt;/author&gt;&lt;author&gt;Lowe, R.&lt;/author&gt;&lt;/secondary-authors&gt;&lt;/contributors&gt;&lt;titles&gt;&lt;title&gt;Tea tree breeding&lt;/title&gt;&lt;secondary-title&gt;&lt;style face="normal" font="default" size="100%"&gt;Tea Tree - The genus &lt;/style&gt;&lt;style face="italic" font="default" size="100%"&gt;Melaleuca&lt;/style&gt;&lt;/secondary-title&gt;&lt;/titles&gt;&lt;pages&gt;135-151&lt;/pages&gt;&lt;volume&gt;9&lt;/volume&gt;&lt;number&gt;Medicinal and Aromatic Plants - Industrial Profiles&lt;/number&gt;&lt;keywords&gt;&lt;keyword&gt;Melaleuca&lt;/keyword&gt;&lt;keyword&gt;tea tree&lt;/keyword&gt;&lt;keyword&gt;breeding&lt;/keyword&gt;&lt;keyword&gt;breeding plan&lt;/keyword&gt;&lt;keyword&gt;clones&lt;/keyword&gt;&lt;keyword&gt;alterniflora&lt;/keyword&gt;&lt;keyword&gt;Pyrgo beetes&lt;/keyword&gt;&lt;keyword&gt;low GXE&lt;/keyword&gt;&lt;keyword&gt;GXE&lt;/keyword&gt;&lt;keyword&gt;Breeding objectives&lt;/keyword&gt;&lt;keyword&gt;adaptability&lt;/keyword&gt;&lt;keyword&gt;Parapsisterna tigrina&lt;/keyword&gt;&lt;keyword&gt;zero chemicals&lt;/keyword&gt;&lt;keyword&gt;Northern Queensland&lt;/keyword&gt;&lt;keyword&gt;insect resistance&lt;/keyword&gt;&lt;keyword&gt;biology&lt;/keyword&gt;&lt;keyword&gt;species information&lt;/keyword&gt;&lt;keyword&gt;morphology&lt;/keyword&gt;&lt;keyword&gt;flowering&lt;/keyword&gt;&lt;keyword&gt;pollination&lt;/keyword&gt;&lt;keyword&gt;Propagation&lt;/keyword&gt;&lt;keyword&gt;distribution&lt;/keyword&gt;&lt;keyword&gt;genetic parameters&lt;/keyword&gt;&lt;/keywords&gt;&lt;dates&gt;&lt;year&gt;1999&lt;/year&gt;&lt;/dates&gt;&lt;pub-location&gt;Amsterdam&lt;/pub-location&gt;&lt;publisher&gt;Harwood Publishers&lt;/publisher&gt;&lt;urls&gt;&lt;/urls&gt;&lt;/record&gt;&lt;/Cite&gt;&lt;/EndNote&gt;</w:instrText>
      </w:r>
      <w:r w:rsidR="000B562F"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4" w:tooltip="Baker, 1999 #11591" w:history="1">
        <w:r w:rsidR="001D273F" w:rsidRPr="003078A7">
          <w:rPr>
            <w:rFonts w:ascii="Times New Roman" w:hAnsi="Times New Roman"/>
            <w:noProof/>
            <w:sz w:val="24"/>
            <w:szCs w:val="24"/>
          </w:rPr>
          <w:t>Baker 1999</w:t>
        </w:r>
      </w:hyperlink>
      <w:r w:rsidRPr="003078A7">
        <w:rPr>
          <w:rFonts w:ascii="Times New Roman" w:hAnsi="Times New Roman"/>
          <w:noProof/>
          <w:sz w:val="24"/>
          <w:szCs w:val="24"/>
        </w:rPr>
        <w:t>)</w:t>
      </w:r>
      <w:r w:rsidR="000B562F" w:rsidRPr="003078A7">
        <w:rPr>
          <w:rFonts w:ascii="Times New Roman" w:hAnsi="Times New Roman"/>
          <w:sz w:val="24"/>
          <w:szCs w:val="24"/>
        </w:rPr>
        <w:fldChar w:fldCharType="end"/>
      </w:r>
      <w:r w:rsidRPr="003078A7">
        <w:rPr>
          <w:rFonts w:ascii="Times New Roman" w:hAnsi="Times New Roman"/>
          <w:sz w:val="24"/>
          <w:szCs w:val="24"/>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Style w:val="googqs-tidbit1"/>
          <w:rFonts w:ascii="Times New Roman" w:hAnsi="Times New Roman"/>
          <w:sz w:val="24"/>
          <w:szCs w:val="24"/>
        </w:rPr>
        <w:lastRenderedPageBreak/>
        <w:t xml:space="preserve">Like many </w:t>
      </w:r>
      <w:r w:rsidRPr="003078A7">
        <w:rPr>
          <w:rStyle w:val="googqs-tidbit1"/>
          <w:rFonts w:ascii="Times New Roman" w:hAnsi="Times New Roman"/>
          <w:i/>
          <w:sz w:val="24"/>
          <w:szCs w:val="24"/>
        </w:rPr>
        <w:t>Melaleuca</w:t>
      </w:r>
      <w:r w:rsidRPr="003078A7">
        <w:rPr>
          <w:rStyle w:val="googqs-tidbit1"/>
          <w:rFonts w:ascii="Times New Roman" w:hAnsi="Times New Roman"/>
          <w:sz w:val="24"/>
          <w:szCs w:val="24"/>
        </w:rPr>
        <w:t xml:space="preserve"> spp., </w:t>
      </w:r>
      <w:r w:rsidRPr="003078A7">
        <w:rPr>
          <w:rFonts w:ascii="Times New Roman" w:hAnsi="Times New Roman"/>
          <w:i/>
          <w:sz w:val="24"/>
          <w:szCs w:val="24"/>
          <w:lang w:val="en-AU"/>
        </w:rPr>
        <w:t>M. alternifolia</w:t>
      </w:r>
      <w:r w:rsidRPr="003078A7">
        <w:rPr>
          <w:rStyle w:val="googqs-tidbit1"/>
          <w:rFonts w:ascii="Times New Roman" w:hAnsi="Times New Roman"/>
          <w:sz w:val="24"/>
          <w:szCs w:val="24"/>
        </w:rPr>
        <w:t xml:space="preserve"> can be propagated from current</w:t>
      </w:r>
      <w:r w:rsidRPr="003078A7">
        <w:rPr>
          <w:rFonts w:ascii="Times New Roman" w:hAnsi="Times New Roman"/>
          <w:sz w:val="24"/>
          <w:szCs w:val="24"/>
        </w:rPr>
        <w:t xml:space="preserve"> season’s growth </w:t>
      </w:r>
      <w:r w:rsidRPr="003078A7">
        <w:rPr>
          <w:rStyle w:val="googqs-tidbit1"/>
          <w:rFonts w:ascii="Times New Roman" w:hAnsi="Times New Roman"/>
          <w:sz w:val="24"/>
          <w:szCs w:val="24"/>
        </w:rPr>
        <w:t>tip cuttings or seed</w:t>
      </w:r>
      <w:r w:rsidR="008F5FF6">
        <w:rPr>
          <w:rStyle w:val="googqs-tidbit1"/>
          <w:rFonts w:ascii="Times New Roman" w:hAnsi="Times New Roman"/>
          <w:sz w:val="24"/>
          <w:szCs w:val="24"/>
        </w:rPr>
        <w:t>s</w:t>
      </w:r>
      <w:r w:rsidRPr="003078A7">
        <w:rPr>
          <w:rStyle w:val="googqs-tidbit1"/>
          <w:rFonts w:ascii="Times New Roman" w:hAnsi="Times New Roman"/>
          <w:sz w:val="24"/>
          <w:szCs w:val="24"/>
        </w:rPr>
        <w:t xml:space="preserve"> </w:t>
      </w:r>
      <w:r w:rsidR="000B562F" w:rsidRPr="003078A7">
        <w:rPr>
          <w:rFonts w:ascii="Times New Roman" w:hAnsi="Times New Roman"/>
          <w:sz w:val="24"/>
          <w:szCs w:val="24"/>
        </w:rPr>
        <w:fldChar w:fldCharType="begin"/>
      </w:r>
      <w:r w:rsidR="0047679D">
        <w:rPr>
          <w:rFonts w:ascii="Times New Roman" w:hAnsi="Times New Roman"/>
          <w:sz w:val="24"/>
          <w:szCs w:val="24"/>
        </w:rPr>
        <w:instrText xml:space="preserve"> ADDIN EN.CITE &lt;EndNote&gt;&lt;Cite&gt;&lt;Author&gt;ANPS&lt;/Author&gt;&lt;Year&gt;2012&lt;/Year&gt;&lt;RecNum&gt;12095&lt;/RecNum&gt;&lt;DisplayText&gt;(ANPSA 2012, ANBG 2013)&lt;/DisplayText&gt;&lt;record&gt;&lt;rec-number&gt;12095&lt;/rec-number&gt;&lt;foreign-keys&gt;&lt;key app="EN" db-id="9taxvpr2nzrwaaex9sp50f0stp25pre00vst"&gt;12095&lt;/key&gt;&lt;/foreign-keys&gt;&lt;ref-type name="Web Page"&gt;12&lt;/ref-type&gt;&lt;contributors&gt;&lt;authors&gt;&lt;author&gt;ANPSA&lt;/author&gt;&lt;/authors&gt;&lt;/contributors&gt;&lt;titles&gt;&lt;title&gt;&lt;style face="normal" font="default" size="100%"&gt;Propagation of &lt;/style&gt;&lt;style face="italic" font="default" size="100%"&gt;Melaleuca&lt;/style&gt;&lt;/title&gt;&lt;/titles&gt;&lt;number&gt;July 2012&lt;/number&gt;&lt;keywords&gt;&lt;keyword&gt;Melaleuca&lt;/keyword&gt;&lt;keyword&gt;Alternifolia&lt;/keyword&gt;&lt;keyword&gt;Propagation&lt;/keyword&gt;&lt;keyword&gt;cuttings&lt;/keyword&gt;&lt;keyword&gt;seed&lt;/keyword&gt;&lt;keyword&gt;methods&lt;/keyword&gt;&lt;/keywords&gt;&lt;dates&gt;&lt;year&gt;2012&lt;/year&gt;&lt;/dates&gt;&lt;publisher&gt;Australian Native Plants Society&lt;/publisher&gt;&lt;urls&gt;&lt;related-urls&gt;&lt;url&gt;http://anpsa.org.au/melaleu2.html&lt;/url&gt;&lt;/related-urls&gt;&lt;/urls&gt;&lt;/record&gt;&lt;/Cite&gt;&lt;Cite&gt;&lt;Author&gt;ANBG&lt;/Author&gt;&lt;Year&gt;2013&lt;/Year&gt;&lt;RecNum&gt;12763&lt;/RecNum&gt;&lt;record&gt;&lt;rec-number&gt;12763&lt;/rec-number&gt;&lt;foreign-keys&gt;&lt;key app="EN" db-id="9taxvpr2nzrwaaex9sp50f0stp25pre00vst"&gt;12763&lt;/key&gt;&lt;/foreign-keys&gt;&lt;ref-type name="Web Page"&gt;12&lt;/ref-type&gt;&lt;contributors&gt;&lt;authors&gt;&lt;author&gt;ANBG&lt;/author&gt;&lt;/authors&gt;&lt;/contributors&gt;&lt;titles&gt;&lt;title&gt;&lt;style face="italic" font="default" size="100%"&gt;Melaleuca exuvia&lt;/style&gt;&lt;/title&gt;&lt;/titles&gt;&lt;number&gt;June 2013&lt;/number&gt;&lt;keywords&gt;&lt;keyword&gt;Propagation&lt;/keyword&gt;&lt;keyword&gt;vegetative&lt;/keyword&gt;&lt;/keywords&gt;&lt;dates&gt;&lt;year&gt;2013&lt;/year&gt;&lt;/dates&gt;&lt;publisher&gt;Australian National Botanical Garden&lt;/publisher&gt;&lt;urls&gt;&lt;related-urls&gt;&lt;url&gt;http://www.anbg.gov.au/gnp/interns-2003/melaleuca-exuvia.html&lt;/url&gt;&lt;/related-urls&gt;&lt;/urls&gt;&lt;/record&gt;&lt;/Cite&gt;&lt;/EndNote&gt;</w:instrText>
      </w:r>
      <w:r w:rsidR="000B562F" w:rsidRPr="003078A7">
        <w:rPr>
          <w:rFonts w:ascii="Times New Roman" w:hAnsi="Times New Roman"/>
          <w:sz w:val="24"/>
          <w:szCs w:val="24"/>
        </w:rPr>
        <w:fldChar w:fldCharType="separate"/>
      </w:r>
      <w:r w:rsidRPr="003078A7">
        <w:rPr>
          <w:rFonts w:ascii="Times New Roman" w:hAnsi="Times New Roman"/>
          <w:noProof/>
          <w:sz w:val="24"/>
          <w:szCs w:val="24"/>
        </w:rPr>
        <w:t>(</w:t>
      </w:r>
      <w:hyperlink w:anchor="_ENREF_3" w:tooltip="ANPSA, 2012 #12095" w:history="1">
        <w:r w:rsidR="001D273F" w:rsidRPr="003078A7">
          <w:rPr>
            <w:rFonts w:ascii="Times New Roman" w:hAnsi="Times New Roman"/>
            <w:noProof/>
            <w:sz w:val="24"/>
            <w:szCs w:val="24"/>
          </w:rPr>
          <w:t>ANPSA 2012</w:t>
        </w:r>
      </w:hyperlink>
      <w:r w:rsidRPr="003078A7">
        <w:rPr>
          <w:rFonts w:ascii="Times New Roman" w:hAnsi="Times New Roman"/>
          <w:noProof/>
          <w:sz w:val="24"/>
          <w:szCs w:val="24"/>
        </w:rPr>
        <w:t xml:space="preserve">, </w:t>
      </w:r>
      <w:hyperlink w:anchor="_ENREF_2" w:tooltip="ANBG, 2013 #12763" w:history="1">
        <w:r w:rsidR="001D273F" w:rsidRPr="003078A7">
          <w:rPr>
            <w:rFonts w:ascii="Times New Roman" w:hAnsi="Times New Roman"/>
            <w:noProof/>
            <w:sz w:val="24"/>
            <w:szCs w:val="24"/>
          </w:rPr>
          <w:t>ANBG 2013</w:t>
        </w:r>
      </w:hyperlink>
      <w:r w:rsidRPr="003078A7">
        <w:rPr>
          <w:rFonts w:ascii="Times New Roman" w:hAnsi="Times New Roman"/>
          <w:noProof/>
          <w:sz w:val="24"/>
          <w:szCs w:val="24"/>
        </w:rPr>
        <w:t>)</w:t>
      </w:r>
      <w:r w:rsidR="000B562F" w:rsidRPr="003078A7">
        <w:rPr>
          <w:rFonts w:ascii="Times New Roman" w:hAnsi="Times New Roman"/>
          <w:sz w:val="24"/>
          <w:szCs w:val="24"/>
        </w:rPr>
        <w:fldChar w:fldCharType="end"/>
      </w:r>
      <w:r w:rsidRPr="003078A7">
        <w:rPr>
          <w:rFonts w:ascii="Times New Roman" w:hAnsi="Times New Roman"/>
          <w:sz w:val="24"/>
          <w:szCs w:val="24"/>
        </w:rPr>
        <w:t xml:space="preserve">. </w:t>
      </w:r>
      <w:r w:rsidRPr="003078A7">
        <w:rPr>
          <w:rFonts w:ascii="Times New Roman" w:hAnsi="Times New Roman"/>
          <w:sz w:val="24"/>
          <w:szCs w:val="24"/>
          <w:lang w:val="en-AU"/>
        </w:rPr>
        <w:t xml:space="preserve">Previous reports of propagation through rooted cuttings for this species have been based largely on the use of young, cultivated stock-plants </w:t>
      </w:r>
      <w:r w:rsidR="000B562F" w:rsidRPr="003078A7">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 </w:instrText>
      </w:r>
      <w:r w:rsidR="000B562F">
        <w:rPr>
          <w:rFonts w:ascii="Times New Roman" w:hAnsi="Times New Roman"/>
          <w:sz w:val="24"/>
          <w:szCs w:val="24"/>
          <w:lang w:val="en-AU"/>
        </w:rPr>
        <w:fldChar w:fldCharType="begin">
          <w:fldData xml:space="preserve">PEVuZE5vdGU+PENpdGU+PEF1dGhvcj5Eb3JhbjwvQXV0aG9yPjxZZWFyPjE5OTc8L1llYXI+PFJl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</w:fldData>
        </w:fldChar>
      </w:r>
      <w:r w:rsidR="000E0DEB">
        <w:rPr>
          <w:rFonts w:ascii="Times New Roman" w:hAnsi="Times New Roman"/>
          <w:sz w:val="24"/>
          <w:szCs w:val="24"/>
          <w:lang w:val="en-AU"/>
        </w:rPr>
        <w:instrText xml:space="preserve"> ADDIN EN.CITE.DATA </w:instrText>
      </w:r>
      <w:r w:rsidR="000B562F">
        <w:rPr>
          <w:rFonts w:ascii="Times New Roman" w:hAnsi="Times New Roman"/>
          <w:sz w:val="24"/>
          <w:szCs w:val="24"/>
          <w:lang w:val="en-AU"/>
        </w:rPr>
      </w:r>
      <w:r w:rsidR="000B562F">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000E0DEB">
        <w:rPr>
          <w:rFonts w:ascii="Times New Roman" w:hAnsi="Times New Roman"/>
          <w:noProof/>
          <w:sz w:val="24"/>
          <w:szCs w:val="24"/>
          <w:lang w:val="en-AU"/>
        </w:rPr>
        <w:t>(</w:t>
      </w:r>
      <w:hyperlink w:anchor="_ENREF_8" w:tooltip="Doran, 1997 #10652" w:history="1">
        <w:r w:rsidR="001D273F">
          <w:rPr>
            <w:rFonts w:ascii="Times New Roman" w:hAnsi="Times New Roman"/>
            <w:noProof/>
            <w:sz w:val="24"/>
            <w:szCs w:val="24"/>
            <w:lang w:val="en-AU"/>
          </w:rPr>
          <w:t>Doran et al. 1997</w:t>
        </w:r>
      </w:hyperlink>
      <w:r w:rsidR="000E0DEB">
        <w:rPr>
          <w:rFonts w:ascii="Times New Roman" w:hAnsi="Times New Roman"/>
          <w:noProof/>
          <w:sz w:val="24"/>
          <w:szCs w:val="24"/>
          <w:lang w:val="en-AU"/>
        </w:rPr>
        <w:t xml:space="preserve">, </w:t>
      </w:r>
      <w:hyperlink w:anchor="_ENREF_16" w:tooltip="List, 1996 #11858" w:history="1">
        <w:r w:rsidR="001D273F">
          <w:rPr>
            <w:rFonts w:ascii="Times New Roman" w:hAnsi="Times New Roman"/>
            <w:noProof/>
            <w:sz w:val="24"/>
            <w:szCs w:val="24"/>
            <w:lang w:val="en-AU"/>
          </w:rPr>
          <w:t>List et al. 1996</w:t>
        </w:r>
      </w:hyperlink>
      <w:r w:rsidR="000E0DEB">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t>
      </w:r>
      <w:r w:rsidR="00872345">
        <w:rPr>
          <w:rFonts w:ascii="Times New Roman" w:hAnsi="Times New Roman"/>
          <w:sz w:val="24"/>
          <w:szCs w:val="24"/>
          <w:lang w:val="en-AU"/>
        </w:rPr>
        <w:t xml:space="preserve">that possess </w:t>
      </w:r>
      <w:r w:rsidRPr="003078A7">
        <w:rPr>
          <w:rFonts w:ascii="Times New Roman" w:hAnsi="Times New Roman"/>
          <w:sz w:val="24"/>
          <w:szCs w:val="24"/>
          <w:lang w:val="en-AU"/>
        </w:rPr>
        <w:t xml:space="preserve">virtues which tend to minimise the impact of maturation or other stock-plant factors upon clonal propagation rates in woody species </w:t>
      </w:r>
      <w:r w:rsidR="000B562F"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MaWJieTwvQXV0aG9yPjxZZWFyPjE5OTM8L1llYXI+PFJl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=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5" w:tooltip="Libby, 1993 #7543" w:history="1">
        <w:r w:rsidR="001D273F" w:rsidRPr="003078A7">
          <w:rPr>
            <w:rFonts w:ascii="Times New Roman" w:hAnsi="Times New Roman"/>
            <w:noProof/>
            <w:sz w:val="24"/>
            <w:szCs w:val="24"/>
            <w:lang w:val="en-AU"/>
          </w:rPr>
          <w:t>Libby and Ahuja 1993</w:t>
        </w:r>
      </w:hyperlink>
      <w:r w:rsidRPr="003078A7">
        <w:rPr>
          <w:rFonts w:ascii="Times New Roman" w:hAnsi="Times New Roman"/>
          <w:noProof/>
          <w:sz w:val="24"/>
          <w:szCs w:val="24"/>
          <w:lang w:val="en-AU"/>
        </w:rPr>
        <w:t xml:space="preserve">, </w:t>
      </w:r>
      <w:hyperlink w:anchor="_ENREF_17" w:tooltip="Mankessi, 2011 #12072" w:history="1">
        <w:r w:rsidR="001D273F" w:rsidRPr="003078A7">
          <w:rPr>
            <w:rFonts w:ascii="Times New Roman" w:hAnsi="Times New Roman"/>
            <w:noProof/>
            <w:sz w:val="24"/>
            <w:szCs w:val="24"/>
            <w:lang w:val="en-AU"/>
          </w:rPr>
          <w:t>Mankessi et al. 2011</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ven in situations where stock-plants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can be managed, attrition rates of 40% of genotypes occur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Doran&lt;/Author&gt;&lt;Year&gt;1997&lt;/Year&gt;&lt;RecNum&gt;10652&lt;/RecNum&gt;&lt;DisplayText&gt;(Doran et al. 1997)&lt;/DisplayText&gt;&lt;record&gt;&lt;rec-number&gt;10652&lt;/rec-number&gt;&lt;foreign-keys&gt;&lt;key app="EN" db-id="9taxvpr2nzrwaaex9sp50f0stp25pre00vst"&gt;10652&lt;/key&gt;&lt;/foreign-keys&gt;&lt;ref-type name="Report"&gt;27&lt;/ref-type&gt;&lt;contributors&gt;&lt;authors&gt;&lt;author&gt;Doran, J. C.&lt;/author&gt;&lt;author&gt;Baker, G.R.&lt;/author&gt;&lt;author&gt;Murtagh, G.J.&lt;/author&gt;&lt;author&gt;Southwell, I. A.&lt;/author&gt;&lt;/authors&gt;&lt;/contributors&gt;&lt;titles&gt;&lt;title&gt;Improving Tea Tree Yield and Quality through Breeding and selection&lt;/title&gt;&lt;/titles&gt;&lt;pages&gt;56&lt;/pages&gt;&lt;keywords&gt;&lt;keyword&gt;Melaleuca&lt;/keyword&gt;&lt;keyword&gt;alternifolia&lt;/keyword&gt;&lt;keyword&gt;breeding&lt;/keyword&gt;&lt;keyword&gt;cloning&lt;/keyword&gt;&lt;keyword&gt;cso&lt;/keyword&gt;&lt;keyword&gt;native stands&lt;/keyword&gt;&lt;keyword&gt;Inland provenances&lt;/keyword&gt;&lt;keyword&gt;Stanthorpe&lt;/keyword&gt;&lt;keyword&gt;Industry standard seedlots&lt;/keyword&gt;&lt;keyword&gt;Industry selection seedlots&lt;/keyword&gt;&lt;keyword&gt;stem cuttings&lt;/keyword&gt;&lt;keyword&gt;adventitious rooting&lt;/keyword&gt;&lt;keyword&gt;Seed germination&lt;/keyword&gt;&lt;keyword&gt;germination testing&lt;/keyword&gt;&lt;keyword&gt;vegetative propagation&lt;/keyword&gt;&lt;keyword&gt;rooting percentage&lt;/keyword&gt;&lt;/keywords&gt;&lt;dates&gt;&lt;year&gt;1997&lt;/year&gt;&lt;/dates&gt;&lt;publisher&gt;Rural Industries Research and Development Corporation&lt;/publisher&gt;&lt;isbn&gt;RIRDC publication no. 97/53&lt;/isbn&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8" w:tooltip="Doran, 1997 #10652" w:history="1">
        <w:r w:rsidR="001D273F" w:rsidRPr="003078A7">
          <w:rPr>
            <w:rFonts w:ascii="Times New Roman" w:hAnsi="Times New Roman"/>
            <w:noProof/>
            <w:sz w:val="24"/>
            <w:szCs w:val="24"/>
            <w:lang w:val="en-AU"/>
          </w:rPr>
          <w:t>Doran et al. 1997</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dicating Tea tree is not unusual for a woody plant in showing a restriction in genotypes that can be captured by vegetative propagation. Furthermore, as </w:t>
      </w:r>
      <w:r w:rsidR="00C707FC">
        <w:rPr>
          <w:rFonts w:ascii="Times New Roman" w:hAnsi="Times New Roman"/>
          <w:sz w:val="24"/>
          <w:szCs w:val="24"/>
          <w:lang w:val="en-AU"/>
        </w:rPr>
        <w:t>evident in</w:t>
      </w:r>
      <w:r w:rsidRPr="003078A7">
        <w:rPr>
          <w:rFonts w:ascii="Times New Roman" w:hAnsi="Times New Roman"/>
          <w:sz w:val="24"/>
          <w:szCs w:val="24"/>
          <w:lang w:val="en-AU"/>
        </w:rPr>
        <w:t xml:space="preserve"> the </w:t>
      </w:r>
      <w:r w:rsidR="00C707FC">
        <w:rPr>
          <w:rFonts w:ascii="Times New Roman" w:hAnsi="Times New Roman"/>
          <w:sz w:val="24"/>
          <w:szCs w:val="24"/>
          <w:lang w:val="en-AU"/>
        </w:rPr>
        <w:t xml:space="preserve">more intensively </w:t>
      </w:r>
      <w:r w:rsidRPr="003078A7">
        <w:rPr>
          <w:rFonts w:ascii="Times New Roman" w:hAnsi="Times New Roman"/>
          <w:sz w:val="24"/>
          <w:szCs w:val="24"/>
          <w:lang w:val="en-AU"/>
        </w:rPr>
        <w:t xml:space="preserve">studied and closely related Myrtaceae genus, </w:t>
      </w:r>
      <w:r w:rsidRPr="003078A7">
        <w:rPr>
          <w:rFonts w:ascii="Times New Roman" w:hAnsi="Times New Roman"/>
          <w:i/>
          <w:sz w:val="24"/>
          <w:szCs w:val="24"/>
          <w:lang w:val="en-AU"/>
        </w:rPr>
        <w:t>Eucalyptus</w:t>
      </w:r>
      <w:r w:rsidR="001D3D68">
        <w:rPr>
          <w:rFonts w:ascii="Times New Roman" w:hAnsi="Times New Roman"/>
          <w:i/>
          <w:sz w:val="24"/>
          <w:szCs w:val="24"/>
          <w:lang w:val="en-AU"/>
        </w:rPr>
        <w:t xml:space="preserve"> </w:t>
      </w:r>
      <w:r w:rsidR="001D3D68" w:rsidRPr="00435540">
        <w:rPr>
          <w:rFonts w:ascii="Times New Roman" w:hAnsi="Times New Roman"/>
          <w:sz w:val="24"/>
          <w:szCs w:val="24"/>
          <w:lang w:val="en-AU"/>
        </w:rPr>
        <w:t>(e</w:t>
      </w:r>
      <w:r w:rsidR="001D3D68">
        <w:rPr>
          <w:rFonts w:ascii="Times New Roman" w:hAnsi="Times New Roman"/>
          <w:sz w:val="24"/>
          <w:szCs w:val="24"/>
          <w:lang w:val="en-AU"/>
        </w:rPr>
        <w:t>.</w:t>
      </w:r>
      <w:r w:rsidR="001D3D68" w:rsidRPr="00435540">
        <w:rPr>
          <w:rFonts w:ascii="Times New Roman" w:hAnsi="Times New Roman"/>
          <w:sz w:val="24"/>
          <w:szCs w:val="24"/>
          <w:lang w:val="en-AU"/>
        </w:rPr>
        <w:t xml:space="preserve">g. </w:t>
      </w:r>
      <w:r w:rsidR="000B562F" w:rsidRPr="00435540">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2B3AAD">
        <w:rPr>
          <w:rFonts w:ascii="Times New Roman" w:hAnsi="Times New Roman"/>
          <w:sz w:val="24"/>
          <w:szCs w:val="24"/>
          <w:lang w:val="en-AU"/>
        </w:rPr>
        <w:instrText xml:space="preserve"> ADDIN EN.CITE </w:instrText>
      </w:r>
      <w:r w:rsidR="000B562F">
        <w:rPr>
          <w:rFonts w:ascii="Times New Roman" w:hAnsi="Times New Roman"/>
          <w:sz w:val="24"/>
          <w:szCs w:val="24"/>
          <w:lang w:val="en-AU"/>
        </w:rPr>
        <w:fldChar w:fldCharType="begin">
          <w:fldData xml:space="preserve">PEVuZE5vdGU+PENpdGU+PEF1dGhvcj5NYW5rZXNzaTwvQXV0aG9yPjxZZWFyPjIwMTA8L1llYXI+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</w:fldData>
        </w:fldChar>
      </w:r>
      <w:r w:rsidR="002B3AAD">
        <w:rPr>
          <w:rFonts w:ascii="Times New Roman" w:hAnsi="Times New Roman"/>
          <w:sz w:val="24"/>
          <w:szCs w:val="24"/>
          <w:lang w:val="en-AU"/>
        </w:rPr>
        <w:instrText xml:space="preserve"> ADDIN EN.CITE.DATA </w:instrText>
      </w:r>
      <w:r w:rsidR="000B562F">
        <w:rPr>
          <w:rFonts w:ascii="Times New Roman" w:hAnsi="Times New Roman"/>
          <w:sz w:val="24"/>
          <w:szCs w:val="24"/>
          <w:lang w:val="en-AU"/>
        </w:rPr>
      </w:r>
      <w:r w:rsidR="000B562F">
        <w:rPr>
          <w:rFonts w:ascii="Times New Roman" w:hAnsi="Times New Roman"/>
          <w:sz w:val="24"/>
          <w:szCs w:val="24"/>
          <w:lang w:val="en-AU"/>
        </w:rPr>
        <w:fldChar w:fldCharType="end"/>
      </w:r>
      <w:r w:rsidR="000B562F" w:rsidRPr="00435540">
        <w:rPr>
          <w:rFonts w:ascii="Times New Roman" w:hAnsi="Times New Roman"/>
          <w:sz w:val="24"/>
          <w:szCs w:val="24"/>
          <w:lang w:val="en-AU"/>
        </w:rPr>
      </w:r>
      <w:r w:rsidR="000B562F" w:rsidRPr="00435540">
        <w:rPr>
          <w:rFonts w:ascii="Times New Roman" w:hAnsi="Times New Roman"/>
          <w:sz w:val="24"/>
          <w:szCs w:val="24"/>
          <w:lang w:val="en-AU"/>
        </w:rPr>
        <w:fldChar w:fldCharType="separate"/>
      </w:r>
      <w:r w:rsidR="002B3AAD">
        <w:rPr>
          <w:rFonts w:ascii="Times New Roman" w:hAnsi="Times New Roman"/>
          <w:noProof/>
          <w:sz w:val="24"/>
          <w:szCs w:val="24"/>
          <w:lang w:val="en-AU"/>
        </w:rPr>
        <w:t>(</w:t>
      </w:r>
      <w:hyperlink w:anchor="_ENREF_18" w:tooltip="Mankessi, 2010 #12760" w:history="1">
        <w:r w:rsidR="001D273F">
          <w:rPr>
            <w:rFonts w:ascii="Times New Roman" w:hAnsi="Times New Roman"/>
            <w:noProof/>
            <w:sz w:val="24"/>
            <w:szCs w:val="24"/>
            <w:lang w:val="en-AU"/>
          </w:rPr>
          <w:t>Mankessi et al. 2010</w:t>
        </w:r>
      </w:hyperlink>
      <w:r w:rsidR="002B3AAD">
        <w:rPr>
          <w:rFonts w:ascii="Times New Roman" w:hAnsi="Times New Roman"/>
          <w:noProof/>
          <w:sz w:val="24"/>
          <w:szCs w:val="24"/>
          <w:lang w:val="en-AU"/>
        </w:rPr>
        <w:t xml:space="preserve">, </w:t>
      </w:r>
      <w:hyperlink w:anchor="_ENREF_17" w:tooltip="Mankessi, 2011 #12072" w:history="1">
        <w:r w:rsidR="001D273F">
          <w:rPr>
            <w:rFonts w:ascii="Times New Roman" w:hAnsi="Times New Roman"/>
            <w:noProof/>
            <w:sz w:val="24"/>
            <w:szCs w:val="24"/>
            <w:lang w:val="en-AU"/>
          </w:rPr>
          <w:t>Mankessi et al. 2011</w:t>
        </w:r>
      </w:hyperlink>
      <w:r w:rsidR="002B3AAD">
        <w:rPr>
          <w:rFonts w:ascii="Times New Roman" w:hAnsi="Times New Roman"/>
          <w:noProof/>
          <w:sz w:val="24"/>
          <w:szCs w:val="24"/>
          <w:lang w:val="en-AU"/>
        </w:rPr>
        <w:t>)</w:t>
      </w:r>
      <w:r w:rsidR="000B562F" w:rsidRPr="00435540">
        <w:rPr>
          <w:rFonts w:ascii="Times New Roman" w:hAnsi="Times New Roman"/>
          <w:sz w:val="24"/>
          <w:szCs w:val="24"/>
          <w:lang w:val="en-AU"/>
        </w:rPr>
        <w:fldChar w:fldCharType="end"/>
      </w:r>
      <w:r w:rsidRPr="003078A7">
        <w:rPr>
          <w:rFonts w:ascii="Times New Roman" w:hAnsi="Times New Roman"/>
          <w:i/>
          <w:sz w:val="24"/>
          <w:szCs w:val="24"/>
          <w:lang w:val="en-AU"/>
        </w:rPr>
        <w:t>,</w:t>
      </w:r>
      <w:r w:rsidRPr="003078A7">
        <w:rPr>
          <w:rFonts w:ascii="Times New Roman" w:hAnsi="Times New Roman"/>
          <w:sz w:val="24"/>
          <w:szCs w:val="24"/>
          <w:lang w:val="en-AU"/>
        </w:rPr>
        <w:t xml:space="preserve"> pronounced maturation effects </w:t>
      </w:r>
      <w:r w:rsidR="001D3D68">
        <w:rPr>
          <w:rFonts w:ascii="Times New Roman" w:hAnsi="Times New Roman"/>
          <w:sz w:val="24"/>
          <w:szCs w:val="24"/>
          <w:lang w:val="en-AU"/>
        </w:rPr>
        <w:t xml:space="preserve">are expected </w:t>
      </w:r>
      <w:r w:rsidRPr="003078A7">
        <w:rPr>
          <w:rFonts w:ascii="Times New Roman" w:hAnsi="Times New Roman"/>
          <w:sz w:val="24"/>
          <w:szCs w:val="24"/>
          <w:lang w:val="en-AU"/>
        </w:rPr>
        <w:t xml:space="preserve">in </w:t>
      </w:r>
      <w:r w:rsidR="001D3D68">
        <w:rPr>
          <w:rFonts w:ascii="Times New Roman" w:hAnsi="Times New Roman"/>
          <w:sz w:val="24"/>
          <w:szCs w:val="24"/>
          <w:lang w:val="en-AU"/>
        </w:rPr>
        <w:t xml:space="preserve">cuttings taken from </w:t>
      </w:r>
      <w:r w:rsidRPr="003078A7">
        <w:rPr>
          <w:rFonts w:ascii="Times New Roman" w:hAnsi="Times New Roman"/>
          <w:sz w:val="24"/>
          <w:szCs w:val="24"/>
          <w:lang w:val="en-AU"/>
        </w:rPr>
        <w:t>mature unmanaged stock-plants</w:t>
      </w:r>
      <w:r w:rsidR="00004935">
        <w:rPr>
          <w:rFonts w:ascii="Times New Roman" w:hAnsi="Times New Roman"/>
          <w:sz w:val="24"/>
          <w:szCs w:val="24"/>
          <w:lang w:val="en-AU"/>
        </w:rPr>
        <w:t>.</w:t>
      </w:r>
    </w:p>
    <w:p w:rsidR="0056354E" w:rsidRPr="00C6005A" w:rsidRDefault="0056354E" w:rsidP="00E437E4">
      <w:pPr>
        <w:spacing w:line="480" w:lineRule="auto"/>
        <w:rPr>
          <w:rFonts w:ascii="Times New Roman" w:hAnsi="Times New Roman"/>
          <w:sz w:val="24"/>
          <w:szCs w:val="24"/>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aims of the present study were</w:t>
      </w:r>
      <w:r w:rsidR="004E7B1A">
        <w:rPr>
          <w:rFonts w:ascii="Times New Roman" w:hAnsi="Times New Roman"/>
          <w:sz w:val="24"/>
          <w:szCs w:val="24"/>
          <w:lang w:val="en-AU"/>
        </w:rPr>
        <w:t>,</w:t>
      </w:r>
      <w:r w:rsidRPr="003078A7">
        <w:rPr>
          <w:rFonts w:ascii="Times New Roman" w:hAnsi="Times New Roman"/>
          <w:sz w:val="24"/>
          <w:szCs w:val="24"/>
          <w:lang w:val="en-AU"/>
        </w:rPr>
        <w:t xml:space="preserve"> firstly</w:t>
      </w:r>
      <w:r w:rsidR="004E7B1A">
        <w:rPr>
          <w:rFonts w:ascii="Times New Roman" w:hAnsi="Times New Roman"/>
          <w:sz w:val="24"/>
          <w:szCs w:val="24"/>
          <w:lang w:val="en-AU"/>
        </w:rPr>
        <w:t>,</w:t>
      </w:r>
      <w:r w:rsidRPr="003078A7">
        <w:rPr>
          <w:rFonts w:ascii="Times New Roman" w:hAnsi="Times New Roman"/>
          <w:sz w:val="24"/>
          <w:szCs w:val="24"/>
          <w:lang w:val="en-AU"/>
        </w:rPr>
        <w:t xml:space="preserve"> to determine </w:t>
      </w:r>
      <w:r w:rsidR="004E7B1A">
        <w:rPr>
          <w:rFonts w:ascii="Times New Roman" w:hAnsi="Times New Roman"/>
          <w:sz w:val="24"/>
          <w:szCs w:val="24"/>
          <w:lang w:val="en-AU"/>
        </w:rPr>
        <w:t>the impact</w:t>
      </w:r>
      <w:r w:rsidRPr="003078A7">
        <w:rPr>
          <w:rFonts w:ascii="Times New Roman" w:hAnsi="Times New Roman"/>
          <w:sz w:val="24"/>
          <w:szCs w:val="24"/>
          <w:lang w:val="en-AU"/>
        </w:rPr>
        <w:t xml:space="preserve"> maturation </w:t>
      </w:r>
      <w:r w:rsidR="004E7B1A">
        <w:rPr>
          <w:rFonts w:ascii="Times New Roman" w:hAnsi="Times New Roman"/>
          <w:sz w:val="24"/>
          <w:szCs w:val="24"/>
          <w:lang w:val="en-AU"/>
        </w:rPr>
        <w:t>has upon</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the range of </w:t>
      </w:r>
      <w:r w:rsidRPr="003078A7">
        <w:rPr>
          <w:rFonts w:ascii="Times New Roman" w:hAnsi="Times New Roman"/>
          <w:sz w:val="24"/>
          <w:szCs w:val="24"/>
          <w:lang w:val="en-AU"/>
        </w:rPr>
        <w:t>genotypes that may be vegetatively propagated</w:t>
      </w:r>
      <w:r w:rsidR="004E7B1A">
        <w:rPr>
          <w:rFonts w:ascii="Times New Roman" w:hAnsi="Times New Roman"/>
          <w:sz w:val="24"/>
          <w:szCs w:val="24"/>
          <w:lang w:val="en-AU"/>
        </w:rPr>
        <w:t xml:space="preserve"> in </w:t>
      </w:r>
      <w:r w:rsidR="004E7B1A"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4E7B1A">
        <w:rPr>
          <w:rFonts w:ascii="Times New Roman" w:hAnsi="Times New Roman"/>
          <w:sz w:val="24"/>
          <w:szCs w:val="24"/>
          <w:lang w:val="en-AU"/>
        </w:rPr>
        <w:t>as well as the</w:t>
      </w:r>
      <w:r w:rsidRPr="003078A7">
        <w:rPr>
          <w:rFonts w:ascii="Times New Roman" w:hAnsi="Times New Roman"/>
          <w:sz w:val="24"/>
          <w:szCs w:val="24"/>
          <w:lang w:val="en-AU"/>
        </w:rPr>
        <w:t xml:space="preserve"> </w:t>
      </w:r>
      <w:r w:rsidR="004E7B1A">
        <w:rPr>
          <w:rFonts w:ascii="Times New Roman" w:hAnsi="Times New Roman"/>
          <w:sz w:val="24"/>
          <w:szCs w:val="24"/>
          <w:lang w:val="en-AU"/>
        </w:rPr>
        <w:t xml:space="preserve">impact on </w:t>
      </w:r>
      <w:r w:rsidRPr="003078A7">
        <w:rPr>
          <w:rFonts w:ascii="Times New Roman" w:hAnsi="Times New Roman"/>
          <w:sz w:val="24"/>
          <w:szCs w:val="24"/>
          <w:lang w:val="en-AU"/>
        </w:rPr>
        <w:t>rooting rate. Secondly, we compared the rooting rates of cuttings from shoots following several mild rejuvenation approaches (basal wounding and branch severing)</w:t>
      </w:r>
      <w:r w:rsidR="00A4213F">
        <w:rPr>
          <w:rFonts w:ascii="Times New Roman" w:hAnsi="Times New Roman"/>
          <w:sz w:val="24"/>
          <w:szCs w:val="24"/>
          <w:lang w:val="en-AU"/>
        </w:rPr>
        <w:t>,</w:t>
      </w:r>
      <w:r w:rsidRPr="003078A7">
        <w:rPr>
          <w:rFonts w:ascii="Times New Roman" w:hAnsi="Times New Roman"/>
          <w:sz w:val="24"/>
          <w:szCs w:val="24"/>
          <w:lang w:val="en-AU"/>
        </w:rPr>
        <w:t xml:space="preserve"> with opportunistically collected naturally-stimulated epicormic shoots, and mature shoots. </w:t>
      </w:r>
      <w:r w:rsidR="00165096" w:rsidRPr="003078A7">
        <w:rPr>
          <w:rFonts w:ascii="Times New Roman" w:hAnsi="Times New Roman"/>
          <w:sz w:val="24"/>
          <w:szCs w:val="24"/>
          <w:lang w:val="en-AU"/>
        </w:rPr>
        <w:t xml:space="preserve">We </w:t>
      </w:r>
      <w:r w:rsidR="00985CFC">
        <w:rPr>
          <w:rFonts w:ascii="Times New Roman" w:hAnsi="Times New Roman"/>
          <w:sz w:val="24"/>
          <w:szCs w:val="24"/>
          <w:lang w:val="en-AU"/>
        </w:rPr>
        <w:t>define</w:t>
      </w:r>
      <w:r w:rsidRPr="003078A7">
        <w:rPr>
          <w:rFonts w:ascii="Times New Roman" w:hAnsi="Times New Roman"/>
          <w:sz w:val="24"/>
          <w:szCs w:val="24"/>
          <w:lang w:val="en-AU"/>
        </w:rPr>
        <w:t xml:space="preserve"> propagation conditions that </w:t>
      </w:r>
      <w:r w:rsidR="0056431B">
        <w:rPr>
          <w:rFonts w:ascii="Times New Roman" w:hAnsi="Times New Roman"/>
          <w:sz w:val="24"/>
          <w:szCs w:val="24"/>
          <w:lang w:val="en-AU"/>
        </w:rPr>
        <w:t>will</w:t>
      </w:r>
      <w:r w:rsidR="00602505"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be valuable in future propagation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or other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ecies</w:t>
      </w:r>
      <w:r w:rsidR="00A4213F">
        <w:rPr>
          <w:rFonts w:ascii="Times New Roman" w:hAnsi="Times New Roman"/>
          <w:sz w:val="24"/>
          <w:szCs w:val="24"/>
          <w:lang w:val="en-AU"/>
        </w:rPr>
        <w:t>,</w:t>
      </w:r>
      <w:r w:rsidRPr="003078A7">
        <w:rPr>
          <w:rFonts w:ascii="Times New Roman" w:hAnsi="Times New Roman"/>
          <w:sz w:val="24"/>
          <w:szCs w:val="24"/>
          <w:lang w:val="en-AU"/>
        </w:rPr>
        <w:t xml:space="preserve"> when there is a requirement to culture mature, unmanaged stock-plants.</w:t>
      </w:r>
    </w:p>
    <w:p w:rsidR="00334A5A" w:rsidRPr="00C6005A" w:rsidRDefault="00334A5A" w:rsidP="00E437E4">
      <w:pPr>
        <w:spacing w:line="480" w:lineRule="auto"/>
        <w:rPr>
          <w:rFonts w:ascii="Times New Roman" w:hAnsi="Times New Roman"/>
          <w:b/>
          <w:sz w:val="24"/>
          <w:szCs w:val="24"/>
          <w:lang w:val="en-AU"/>
        </w:rPr>
        <w:sectPr w:rsidR="00334A5A" w:rsidRPr="00C6005A" w:rsidSect="00FF09C6">
          <w:type w:val="continuous"/>
          <w:pgSz w:w="11906" w:h="16838"/>
          <w:pgMar w:top="1440" w:right="1440" w:bottom="1440" w:left="1440" w:header="708" w:footer="708" w:gutter="0"/>
          <w:lnNumType w:countBy="1" w:restart="continuous"/>
          <w:cols w:space="708"/>
          <w:docGrid w:linePitch="360"/>
        </w:sectPr>
      </w:pP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MATERIALS</w:t>
      </w:r>
      <w:r w:rsidR="008F5582">
        <w:rPr>
          <w:rFonts w:ascii="Times New Roman" w:hAnsi="Times New Roman"/>
          <w:b/>
          <w:sz w:val="24"/>
          <w:szCs w:val="24"/>
          <w:lang w:val="en-AU"/>
        </w:rPr>
        <w:t xml:space="preserve"> AND METHODS</w:t>
      </w:r>
    </w:p>
    <w:p w:rsidR="00334A5A" w:rsidRPr="00C6005A" w:rsidRDefault="00334A5A" w:rsidP="00E437E4">
      <w:pPr>
        <w:spacing w:line="480" w:lineRule="auto"/>
        <w:rPr>
          <w:rFonts w:ascii="Times New Roman" w:hAnsi="Times New Roman"/>
          <w:sz w:val="24"/>
          <w:szCs w:val="24"/>
          <w:lang w:val="en-AU"/>
        </w:rPr>
      </w:pPr>
    </w:p>
    <w:p w:rsidR="00334A5A" w:rsidRPr="00C600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M</w:t>
      </w:r>
      <w:r w:rsidR="00D55C2B">
        <w:rPr>
          <w:rFonts w:ascii="Times New Roman" w:hAnsi="Times New Roman"/>
          <w:b/>
          <w:i/>
          <w:sz w:val="24"/>
          <w:szCs w:val="24"/>
          <w:lang w:val="en-AU"/>
        </w:rPr>
        <w:t>aterials</w:t>
      </w:r>
    </w:p>
    <w:p w:rsidR="001B51B6" w:rsidRDefault="001B51B6" w:rsidP="00E437E4">
      <w:pPr>
        <w:spacing w:line="480" w:lineRule="auto"/>
        <w:rPr>
          <w:rFonts w:ascii="Times New Roman" w:hAnsi="Times New Roman"/>
          <w:sz w:val="24"/>
          <w:szCs w:val="24"/>
          <w:lang w:val="en-AU"/>
        </w:rPr>
      </w:pPr>
    </w:p>
    <w:p w:rsidR="00832B26" w:rsidRDefault="00715D59" w:rsidP="00E437E4">
      <w:pPr>
        <w:spacing w:line="480" w:lineRule="auto"/>
        <w:rPr>
          <w:rFonts w:ascii="Times New Roman" w:hAnsi="Times New Roman"/>
          <w:sz w:val="24"/>
          <w:szCs w:val="24"/>
          <w:lang w:val="en-AU"/>
        </w:rPr>
      </w:pPr>
      <w:r>
        <w:rPr>
          <w:rFonts w:ascii="Times New Roman" w:hAnsi="Times New Roman"/>
          <w:sz w:val="24"/>
          <w:szCs w:val="24"/>
          <w:lang w:val="en-AU"/>
        </w:rPr>
        <w:t xml:space="preserve">Four native stands, two inland and two coastal, were selected </w:t>
      </w:r>
      <w:r w:rsidRPr="003078A7">
        <w:rPr>
          <w:rFonts w:ascii="Times New Roman" w:hAnsi="Times New Roman"/>
          <w:sz w:val="24"/>
          <w:szCs w:val="24"/>
          <w:lang w:val="en-AU"/>
        </w:rPr>
        <w:t>from an earlier survey of 10 sites</w:t>
      </w:r>
      <w:r>
        <w:rPr>
          <w:rFonts w:ascii="Times New Roman" w:hAnsi="Times New Roman"/>
          <w:sz w:val="24"/>
          <w:szCs w:val="24"/>
          <w:lang w:val="en-AU"/>
        </w:rPr>
        <w:t xml:space="preserve">, to </w:t>
      </w:r>
      <w:r w:rsidRPr="003078A7">
        <w:rPr>
          <w:rFonts w:ascii="Times New Roman" w:hAnsi="Times New Roman"/>
          <w:sz w:val="24"/>
          <w:szCs w:val="24"/>
          <w:lang w:val="en-AU"/>
        </w:rPr>
        <w:t xml:space="preserve">broadly represent geographic </w:t>
      </w:r>
      <w:r w:rsidR="0047679D">
        <w:rPr>
          <w:rFonts w:ascii="Times New Roman" w:hAnsi="Times New Roman"/>
          <w:sz w:val="24"/>
          <w:szCs w:val="24"/>
          <w:lang w:val="en-AU"/>
        </w:rPr>
        <w:t>extremes</w:t>
      </w:r>
      <w:r w:rsidRPr="003078A7">
        <w:rPr>
          <w:rFonts w:ascii="Times New Roman" w:hAnsi="Times New Roman"/>
          <w:sz w:val="24"/>
          <w:szCs w:val="24"/>
          <w:lang w:val="en-AU"/>
        </w:rPr>
        <w:t xml:space="preserve"> in </w:t>
      </w:r>
      <w:r w:rsidR="0047679D">
        <w:rPr>
          <w:rFonts w:ascii="Times New Roman" w:hAnsi="Times New Roman"/>
          <w:sz w:val="24"/>
          <w:szCs w:val="24"/>
          <w:lang w:val="en-AU"/>
        </w:rPr>
        <w:t xml:space="preserve">the natural range of </w:t>
      </w:r>
      <w:r w:rsidRPr="003078A7">
        <w:rPr>
          <w:rFonts w:ascii="Times New Roman" w:hAnsi="Times New Roman"/>
          <w:sz w:val="24"/>
          <w:szCs w:val="24"/>
          <w:lang w:val="en-AU"/>
        </w:rPr>
        <w:t>Tea Tree</w:t>
      </w:r>
      <w:r w:rsidR="003078A7" w:rsidRPr="003078A7">
        <w:rPr>
          <w:rFonts w:ascii="Times New Roman" w:hAnsi="Times New Roman"/>
          <w:sz w:val="24"/>
          <w:szCs w:val="24"/>
          <w:lang w:val="en-AU"/>
        </w:rPr>
        <w:t xml:space="preserve">. </w:t>
      </w:r>
      <w:r w:rsidR="00C1074B">
        <w:rPr>
          <w:rFonts w:ascii="Times New Roman" w:hAnsi="Times New Roman"/>
          <w:sz w:val="24"/>
          <w:szCs w:val="24"/>
          <w:lang w:val="en-AU"/>
        </w:rPr>
        <w:t xml:space="preserve">The two coastal lowland sites were </w:t>
      </w:r>
      <w:proofErr w:type="spellStart"/>
      <w:r w:rsidR="00C1074B" w:rsidRPr="00C6005A">
        <w:rPr>
          <w:rFonts w:ascii="Times New Roman" w:hAnsi="Times New Roman"/>
          <w:sz w:val="24"/>
          <w:szCs w:val="24"/>
          <w:lang w:val="en-AU"/>
        </w:rPr>
        <w:t>Dilkoon</w:t>
      </w:r>
      <w:proofErr w:type="spellEnd"/>
      <w:r w:rsidR="00C1074B" w:rsidRPr="00C6005A">
        <w:rPr>
          <w:rFonts w:ascii="Times New Roman" w:hAnsi="Times New Roman"/>
          <w:sz w:val="24"/>
          <w:szCs w:val="24"/>
          <w:lang w:val="en-AU"/>
        </w:rPr>
        <w:t xml:space="preserve"> (2</w:t>
      </w:r>
      <w:r w:rsidR="00C1074B" w:rsidRPr="006E6C0F">
        <w:rPr>
          <w:rFonts w:ascii="Times New Roman" w:hAnsi="Times New Roman"/>
          <w:sz w:val="24"/>
          <w:szCs w:val="24"/>
          <w:lang w:val="en-AU"/>
        </w:rPr>
        <w:t>9</w:t>
      </w:r>
      <w:r w:rsidR="00C1074B" w:rsidRPr="006E6C0F">
        <w:rPr>
          <w:rFonts w:ascii="Symbol" w:hAnsi="Symbol"/>
          <w:sz w:val="24"/>
          <w:szCs w:val="24"/>
        </w:rPr>
        <w:t></w:t>
      </w:r>
      <w:r w:rsidR="00C1074B" w:rsidRPr="00C6005A">
        <w:rPr>
          <w:rFonts w:ascii="Times New Roman" w:hAnsi="Times New Roman"/>
          <w:sz w:val="24"/>
          <w:szCs w:val="24"/>
          <w:lang w:val="en-AU"/>
        </w:rPr>
        <w:t>29’25”S 152</w:t>
      </w:r>
      <w:r w:rsidR="00C1074B" w:rsidRPr="006E6C0F">
        <w:rPr>
          <w:rFonts w:ascii="Symbol" w:hAnsi="Symbol"/>
          <w:sz w:val="24"/>
          <w:szCs w:val="24"/>
        </w:rPr>
        <w:t></w:t>
      </w:r>
      <w:r w:rsidR="00C1074B" w:rsidRPr="00C6005A">
        <w:rPr>
          <w:rFonts w:ascii="Times New Roman" w:hAnsi="Times New Roman"/>
          <w:sz w:val="24"/>
          <w:szCs w:val="24"/>
          <w:lang w:val="en-AU"/>
        </w:rPr>
        <w:t>59’15”E)</w:t>
      </w:r>
      <w:r w:rsidR="00C1074B">
        <w:rPr>
          <w:rFonts w:ascii="Times New Roman" w:hAnsi="Times New Roman"/>
          <w:sz w:val="24"/>
          <w:szCs w:val="24"/>
          <w:lang w:val="en-AU"/>
        </w:rPr>
        <w:t xml:space="preserve"> and </w:t>
      </w:r>
      <w:r w:rsidR="00C1074B" w:rsidRPr="00C6005A">
        <w:rPr>
          <w:rFonts w:ascii="Times New Roman" w:hAnsi="Times New Roman"/>
          <w:sz w:val="24"/>
          <w:szCs w:val="24"/>
          <w:lang w:val="en-AU"/>
        </w:rPr>
        <w:t>Leeville (28</w:t>
      </w:r>
      <w:r w:rsidR="00C1074B" w:rsidRPr="00A92102">
        <w:rPr>
          <w:rFonts w:ascii="Symbol" w:hAnsi="Symbol"/>
          <w:sz w:val="24"/>
          <w:szCs w:val="24"/>
        </w:rPr>
        <w:t></w:t>
      </w:r>
      <w:r w:rsidR="00C1074B" w:rsidRPr="00C6005A">
        <w:rPr>
          <w:rFonts w:ascii="Times New Roman" w:hAnsi="Times New Roman"/>
          <w:sz w:val="24"/>
          <w:szCs w:val="24"/>
          <w:lang w:val="en-AU"/>
        </w:rPr>
        <w:t xml:space="preserve">59’20”S </w:t>
      </w:r>
      <w:r w:rsidR="0047679D">
        <w:rPr>
          <w:rFonts w:ascii="Times New Roman" w:hAnsi="Times New Roman"/>
          <w:sz w:val="24"/>
          <w:szCs w:val="24"/>
          <w:lang w:val="en-AU"/>
        </w:rPr>
        <w:t>153</w:t>
      </w:r>
      <w:r w:rsidR="00C1074B" w:rsidRPr="00A92102">
        <w:rPr>
          <w:rFonts w:ascii="Symbol" w:hAnsi="Symbol"/>
          <w:sz w:val="24"/>
          <w:szCs w:val="24"/>
        </w:rPr>
        <w:t></w:t>
      </w:r>
      <w:r w:rsidR="00C1074B" w:rsidRPr="00C6005A">
        <w:rPr>
          <w:rFonts w:ascii="Times New Roman" w:hAnsi="Times New Roman"/>
          <w:sz w:val="24"/>
          <w:szCs w:val="24"/>
          <w:lang w:val="en-AU"/>
        </w:rPr>
        <w:t>00’36”E)</w:t>
      </w:r>
      <w:r w:rsidR="00C1074B">
        <w:rPr>
          <w:rFonts w:ascii="Times New Roman" w:hAnsi="Times New Roman"/>
          <w:sz w:val="24"/>
          <w:szCs w:val="24"/>
          <w:lang w:val="en-AU"/>
        </w:rPr>
        <w:t xml:space="preserve">, whereas the two inland sites were, </w:t>
      </w:r>
      <w:r w:rsidR="00C1074B" w:rsidRPr="00C6005A">
        <w:rPr>
          <w:rFonts w:ascii="Times New Roman" w:hAnsi="Times New Roman"/>
          <w:sz w:val="24"/>
          <w:szCs w:val="24"/>
          <w:lang w:val="en-AU"/>
        </w:rPr>
        <w:t>Cannon Creek (28</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34’48”S 15</w:t>
      </w:r>
      <w:r w:rsidR="0047679D">
        <w:rPr>
          <w:rFonts w:ascii="Times New Roman" w:hAnsi="Times New Roman"/>
          <w:sz w:val="24"/>
          <w:szCs w:val="24"/>
          <w:lang w:val="en-AU"/>
        </w:rPr>
        <w:t>1</w:t>
      </w:r>
      <w:r w:rsidR="00C1074B" w:rsidRPr="006E6C0F">
        <w:rPr>
          <w:rFonts w:ascii="Symbol" w:hAnsi="Symbol"/>
          <w:sz w:val="24"/>
          <w:szCs w:val="24"/>
        </w:rPr>
        <w:t></w:t>
      </w:r>
      <w:r w:rsidR="00C1074B" w:rsidRPr="00C6005A">
        <w:rPr>
          <w:rFonts w:ascii="Times New Roman" w:hAnsi="Times New Roman"/>
          <w:sz w:val="24"/>
          <w:szCs w:val="24"/>
          <w:lang w:val="en-AU"/>
        </w:rPr>
        <w:t>50’58”E) and Ballandean (2</w:t>
      </w:r>
      <w:r w:rsidR="00C1074B" w:rsidRPr="006E6C0F">
        <w:rPr>
          <w:rFonts w:ascii="Symbol" w:hAnsi="Symbol"/>
          <w:sz w:val="24"/>
          <w:szCs w:val="24"/>
          <w:lang w:val="en-AU"/>
        </w:rPr>
        <w:t></w:t>
      </w:r>
      <w:r w:rsidR="00C1074B" w:rsidRPr="006E6C0F">
        <w:rPr>
          <w:rFonts w:ascii="Symbol" w:hAnsi="Symbol"/>
          <w:sz w:val="24"/>
          <w:szCs w:val="24"/>
        </w:rPr>
        <w:t></w:t>
      </w:r>
      <w:r w:rsidR="00C1074B" w:rsidRPr="006E6C0F">
        <w:rPr>
          <w:rFonts w:ascii="Symbol" w:hAnsi="Symbol"/>
          <w:sz w:val="24"/>
          <w:szCs w:val="24"/>
        </w:rPr>
        <w:t></w:t>
      </w:r>
      <w:r w:rsidR="00C1074B" w:rsidRPr="00C6005A">
        <w:rPr>
          <w:rFonts w:ascii="Times New Roman" w:hAnsi="Times New Roman"/>
          <w:sz w:val="24"/>
          <w:szCs w:val="24"/>
          <w:lang w:val="en-AU"/>
        </w:rPr>
        <w:t>47’10”S 151</w:t>
      </w:r>
      <w:r w:rsidR="00C1074B" w:rsidRPr="006E6C0F">
        <w:rPr>
          <w:rFonts w:ascii="Symbol" w:hAnsi="Symbol"/>
          <w:sz w:val="24"/>
          <w:szCs w:val="24"/>
        </w:rPr>
        <w:t></w:t>
      </w:r>
      <w:r w:rsidR="00C1074B" w:rsidRPr="00C6005A">
        <w:rPr>
          <w:rFonts w:ascii="Times New Roman" w:hAnsi="Times New Roman"/>
          <w:sz w:val="24"/>
          <w:szCs w:val="24"/>
          <w:lang w:val="en-AU"/>
        </w:rPr>
        <w:t>49’06”E)</w:t>
      </w:r>
      <w:r w:rsidR="00C1074B">
        <w:rPr>
          <w:rFonts w:ascii="Times New Roman" w:hAnsi="Times New Roman"/>
          <w:sz w:val="24"/>
          <w:szCs w:val="24"/>
          <w:lang w:val="en-AU"/>
        </w:rPr>
        <w:t xml:space="preserve">. </w:t>
      </w:r>
      <w:r>
        <w:rPr>
          <w:rFonts w:ascii="Times New Roman" w:hAnsi="Times New Roman"/>
          <w:sz w:val="24"/>
          <w:szCs w:val="24"/>
          <w:lang w:val="en-AU"/>
        </w:rPr>
        <w:t>Ten mature trees</w:t>
      </w:r>
      <w:r w:rsidR="00A91566">
        <w:rPr>
          <w:rFonts w:ascii="Times New Roman" w:hAnsi="Times New Roman"/>
          <w:sz w:val="24"/>
          <w:szCs w:val="24"/>
          <w:lang w:val="en-AU"/>
        </w:rPr>
        <w:t xml:space="preserve"> </w:t>
      </w:r>
      <w:r w:rsidR="00B05E6D">
        <w:rPr>
          <w:rFonts w:ascii="Times New Roman" w:hAnsi="Times New Roman"/>
          <w:sz w:val="24"/>
          <w:szCs w:val="24"/>
          <w:lang w:val="en-AU"/>
        </w:rPr>
        <w:t>from each stand (</w:t>
      </w:r>
      <w:r w:rsidR="00A91566">
        <w:rPr>
          <w:rFonts w:ascii="Times New Roman" w:hAnsi="Times New Roman"/>
          <w:sz w:val="24"/>
          <w:szCs w:val="24"/>
          <w:lang w:val="en-AU"/>
        </w:rPr>
        <w:t>more than 50 m apart to avoid relatives</w:t>
      </w:r>
      <w:r w:rsidR="002961C0">
        <w:rPr>
          <w:rFonts w:ascii="Times New Roman" w:hAnsi="Times New Roman"/>
          <w:sz w:val="24"/>
          <w:szCs w:val="24"/>
          <w:lang w:val="en-AU"/>
        </w:rPr>
        <w:t>; tree age unknown but based on size likely to be &gt; 10 years of age</w:t>
      </w:r>
      <w:r w:rsidR="00A91566">
        <w:rPr>
          <w:rFonts w:ascii="Times New Roman" w:hAnsi="Times New Roman"/>
          <w:sz w:val="24"/>
          <w:szCs w:val="24"/>
          <w:lang w:val="en-AU"/>
        </w:rPr>
        <w:t>)</w:t>
      </w:r>
      <w:r>
        <w:rPr>
          <w:rFonts w:ascii="Times New Roman" w:hAnsi="Times New Roman"/>
          <w:sz w:val="24"/>
          <w:szCs w:val="24"/>
          <w:lang w:val="en-AU"/>
        </w:rPr>
        <w:t>, were selected for the present study, and in addition to the collection of material fo</w:t>
      </w:r>
      <w:r w:rsidR="00A91566">
        <w:rPr>
          <w:rFonts w:ascii="Times New Roman" w:hAnsi="Times New Roman"/>
          <w:sz w:val="24"/>
          <w:szCs w:val="24"/>
          <w:lang w:val="en-AU"/>
        </w:rPr>
        <w:t>r cuttings as described below</w:t>
      </w:r>
      <w:r>
        <w:rPr>
          <w:rFonts w:ascii="Times New Roman" w:hAnsi="Times New Roman"/>
          <w:sz w:val="24"/>
          <w:szCs w:val="24"/>
          <w:lang w:val="en-AU"/>
        </w:rPr>
        <w:t>, a botanical specimen</w:t>
      </w:r>
      <w:r w:rsidR="003078A7" w:rsidRPr="003078A7">
        <w:rPr>
          <w:rFonts w:ascii="Times New Roman" w:hAnsi="Times New Roman"/>
          <w:sz w:val="24"/>
          <w:szCs w:val="24"/>
          <w:lang w:val="en-AU"/>
        </w:rPr>
        <w:t xml:space="preserve"> including reproductive material </w:t>
      </w:r>
      <w:r>
        <w:rPr>
          <w:rFonts w:ascii="Times New Roman" w:hAnsi="Times New Roman"/>
          <w:sz w:val="24"/>
          <w:szCs w:val="24"/>
          <w:lang w:val="en-AU"/>
        </w:rPr>
        <w:t>was</w:t>
      </w:r>
      <w:r w:rsidR="003078A7" w:rsidRPr="003078A7">
        <w:rPr>
          <w:rFonts w:ascii="Times New Roman" w:hAnsi="Times New Roman"/>
          <w:sz w:val="24"/>
          <w:szCs w:val="24"/>
          <w:lang w:val="en-AU"/>
        </w:rPr>
        <w:t xml:space="preserve"> collected </w:t>
      </w:r>
      <w:r>
        <w:rPr>
          <w:rFonts w:ascii="Times New Roman" w:hAnsi="Times New Roman"/>
          <w:sz w:val="24"/>
          <w:szCs w:val="24"/>
          <w:lang w:val="en-AU"/>
        </w:rPr>
        <w:t>from</w:t>
      </w:r>
      <w:r w:rsidR="003078A7" w:rsidRPr="003078A7">
        <w:rPr>
          <w:rFonts w:ascii="Times New Roman" w:hAnsi="Times New Roman"/>
          <w:sz w:val="24"/>
          <w:szCs w:val="24"/>
          <w:lang w:val="en-AU"/>
        </w:rPr>
        <w:t xml:space="preserve"> each tree</w:t>
      </w:r>
      <w:r>
        <w:rPr>
          <w:rFonts w:ascii="Times New Roman" w:hAnsi="Times New Roman"/>
          <w:sz w:val="24"/>
          <w:szCs w:val="24"/>
          <w:lang w:val="en-AU"/>
        </w:rPr>
        <w:t>,</w:t>
      </w:r>
      <w:r w:rsidR="003078A7" w:rsidRPr="003078A7">
        <w:rPr>
          <w:rFonts w:ascii="Times New Roman" w:hAnsi="Times New Roman"/>
          <w:sz w:val="24"/>
          <w:szCs w:val="24"/>
          <w:lang w:val="en-AU"/>
        </w:rPr>
        <w:t xml:space="preserve"> along with data on t</w:t>
      </w:r>
      <w:r w:rsidR="00A91566">
        <w:rPr>
          <w:rFonts w:ascii="Times New Roman" w:hAnsi="Times New Roman"/>
          <w:sz w:val="24"/>
          <w:szCs w:val="24"/>
          <w:lang w:val="en-AU"/>
        </w:rPr>
        <w:t>ree height, main stem diameter</w:t>
      </w:r>
      <w:r w:rsidR="003078A7" w:rsidRPr="003078A7">
        <w:rPr>
          <w:rFonts w:ascii="Times New Roman" w:hAnsi="Times New Roman"/>
          <w:sz w:val="24"/>
          <w:szCs w:val="24"/>
          <w:lang w:val="en-AU"/>
        </w:rPr>
        <w:t>, ecology and soil type.</w:t>
      </w:r>
    </w:p>
    <w:p w:rsidR="00A17A98" w:rsidRPr="00C6005A" w:rsidRDefault="00A17A98" w:rsidP="00E437E4">
      <w:pPr>
        <w:spacing w:line="480" w:lineRule="auto"/>
        <w:rPr>
          <w:rFonts w:ascii="Times New Roman" w:hAnsi="Times New Roman"/>
          <w:sz w:val="24"/>
          <w:szCs w:val="24"/>
          <w:lang w:val="en-AU"/>
        </w:rPr>
      </w:pPr>
    </w:p>
    <w:p w:rsidR="00A17A98" w:rsidRDefault="003078A7" w:rsidP="00A17A98">
      <w:pPr>
        <w:spacing w:line="480" w:lineRule="auto"/>
        <w:rPr>
          <w:rFonts w:ascii="Times New Roman" w:hAnsi="Times New Roman"/>
          <w:b/>
          <w:i/>
          <w:sz w:val="24"/>
          <w:szCs w:val="24"/>
          <w:lang w:val="en-AU"/>
        </w:rPr>
      </w:pPr>
      <w:r w:rsidRPr="003078A7">
        <w:rPr>
          <w:rFonts w:ascii="Times New Roman" w:hAnsi="Times New Roman"/>
          <w:b/>
          <w:i/>
          <w:sz w:val="24"/>
          <w:szCs w:val="24"/>
          <w:lang w:val="en-AU"/>
        </w:rPr>
        <w:t>Experimental design</w:t>
      </w:r>
      <w:r w:rsidR="00B75A5A">
        <w:rPr>
          <w:rFonts w:ascii="Times New Roman" w:hAnsi="Times New Roman"/>
          <w:b/>
          <w:i/>
          <w:sz w:val="24"/>
          <w:szCs w:val="24"/>
          <w:lang w:val="en-AU"/>
        </w:rPr>
        <w:t>, propagation conditions and timing of wounding and cutting harvests</w:t>
      </w:r>
    </w:p>
    <w:p w:rsidR="001B51B6" w:rsidRDefault="001B51B6" w:rsidP="00832B26">
      <w:pPr>
        <w:spacing w:line="480" w:lineRule="auto"/>
        <w:rPr>
          <w:rFonts w:ascii="Times New Roman" w:hAnsi="Times New Roman"/>
          <w:sz w:val="24"/>
          <w:szCs w:val="24"/>
          <w:lang w:val="en-AU"/>
        </w:rPr>
      </w:pPr>
    </w:p>
    <w:p w:rsidR="00832B26" w:rsidRDefault="00832B26" w:rsidP="00832B26">
      <w:pPr>
        <w:spacing w:line="480" w:lineRule="auto"/>
        <w:rPr>
          <w:rFonts w:ascii="Times New Roman" w:hAnsi="Times New Roman"/>
          <w:sz w:val="24"/>
          <w:szCs w:val="24"/>
          <w:lang w:val="en-AU"/>
        </w:rPr>
      </w:pPr>
      <w:r>
        <w:rPr>
          <w:rFonts w:ascii="Times New Roman" w:hAnsi="Times New Roman"/>
          <w:sz w:val="24"/>
          <w:szCs w:val="24"/>
          <w:lang w:val="en-AU"/>
        </w:rPr>
        <w:t>Nominally, the</w:t>
      </w:r>
      <w:r w:rsidRPr="003078A7">
        <w:rPr>
          <w:rFonts w:ascii="Times New Roman" w:hAnsi="Times New Roman"/>
          <w:sz w:val="24"/>
          <w:szCs w:val="24"/>
          <w:lang w:val="en-AU"/>
        </w:rPr>
        <w:t xml:space="preserve"> study util</w:t>
      </w:r>
      <w:r>
        <w:rPr>
          <w:rFonts w:ascii="Times New Roman" w:hAnsi="Times New Roman"/>
          <w:sz w:val="24"/>
          <w:szCs w:val="24"/>
          <w:lang w:val="en-AU"/>
        </w:rPr>
        <w:t>ised 20 cuttings from each tree (10 from epicormic and 10 from mature shoots)</w:t>
      </w:r>
      <w:r w:rsidRPr="003078A7">
        <w:rPr>
          <w:rFonts w:ascii="Times New Roman" w:hAnsi="Times New Roman"/>
          <w:sz w:val="24"/>
          <w:szCs w:val="24"/>
          <w:lang w:val="en-AU"/>
        </w:rPr>
        <w:t xml:space="preserve"> (i.e. </w:t>
      </w:r>
      <w:r>
        <w:rPr>
          <w:rFonts w:ascii="Times New Roman" w:hAnsi="Times New Roman"/>
          <w:sz w:val="24"/>
          <w:szCs w:val="24"/>
          <w:lang w:val="en-AU"/>
        </w:rPr>
        <w:t xml:space="preserve">a total of 800 cuttings). </w:t>
      </w:r>
      <w:r w:rsidRPr="003078A7">
        <w:rPr>
          <w:rFonts w:ascii="Times New Roman" w:hAnsi="Times New Roman"/>
          <w:sz w:val="24"/>
          <w:szCs w:val="24"/>
          <w:lang w:val="en-AU"/>
        </w:rPr>
        <w:t xml:space="preserve">Ten cuttings of each tissue-type (epicormic or mature-shoot derived) were set as two plots of five cuttings as a column in 8 x 5 cell propagation trays. Plots were arranged into two replicates, a plot of mature and epicormic from each tree paired together, and arrayed in order of tree index. Trays within a replicate </w:t>
      </w:r>
      <w:r w:rsidRPr="003078A7">
        <w:rPr>
          <w:rFonts w:ascii="Times New Roman" w:hAnsi="Times New Roman"/>
          <w:sz w:val="24"/>
          <w:szCs w:val="24"/>
          <w:lang w:val="en-AU"/>
        </w:rPr>
        <w:lastRenderedPageBreak/>
        <w:t>were arranged as a block within the propagation facility, with tray position within each block randomised. Trays were shuffled periodically within the growing space.</w:t>
      </w:r>
    </w:p>
    <w:p w:rsidR="00832B26" w:rsidRDefault="00832B26" w:rsidP="00832B26">
      <w:pPr>
        <w:spacing w:line="480" w:lineRule="auto"/>
        <w:rPr>
          <w:rFonts w:ascii="Times New Roman" w:hAnsi="Times New Roman"/>
          <w:sz w:val="24"/>
          <w:szCs w:val="24"/>
          <w:lang w:val="en-AU"/>
        </w:rPr>
      </w:pPr>
    </w:p>
    <w:p w:rsidR="00832B26" w:rsidRDefault="00832B26" w:rsidP="00832B26">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D</w:t>
      </w:r>
      <w:r w:rsidRPr="00C6005A">
        <w:rPr>
          <w:rFonts w:ascii="Times New Roman" w:hAnsi="Times New Roman"/>
          <w:sz w:val="24"/>
          <w:szCs w:val="24"/>
          <w:lang w:val="en-AU"/>
        </w:rPr>
        <w:t xml:space="preserve">ue to </w:t>
      </w:r>
      <w:r>
        <w:rPr>
          <w:rFonts w:ascii="Times New Roman" w:hAnsi="Times New Roman"/>
          <w:sz w:val="24"/>
          <w:szCs w:val="24"/>
          <w:lang w:val="en-AU"/>
        </w:rPr>
        <w:t xml:space="preserve">logistical </w:t>
      </w:r>
      <w:r w:rsidRPr="00C6005A">
        <w:rPr>
          <w:rFonts w:ascii="Times New Roman" w:hAnsi="Times New Roman"/>
          <w:sz w:val="24"/>
          <w:szCs w:val="24"/>
          <w:lang w:val="en-AU"/>
        </w:rPr>
        <w:t xml:space="preserve">constraints </w:t>
      </w:r>
      <w:r>
        <w:rPr>
          <w:rFonts w:ascii="Times New Roman" w:hAnsi="Times New Roman"/>
          <w:sz w:val="24"/>
          <w:szCs w:val="24"/>
          <w:lang w:val="en-AU"/>
        </w:rPr>
        <w:t xml:space="preserve">in the availability </w:t>
      </w:r>
      <w:r w:rsidRPr="00C6005A">
        <w:rPr>
          <w:rFonts w:ascii="Times New Roman" w:hAnsi="Times New Roman"/>
          <w:sz w:val="24"/>
          <w:szCs w:val="24"/>
          <w:lang w:val="en-AU"/>
        </w:rPr>
        <w:t xml:space="preserve">of </w:t>
      </w:r>
      <w:r>
        <w:rPr>
          <w:rFonts w:ascii="Times New Roman" w:hAnsi="Times New Roman"/>
          <w:sz w:val="24"/>
          <w:szCs w:val="24"/>
          <w:lang w:val="en-AU"/>
        </w:rPr>
        <w:t>the growth facilities</w:t>
      </w:r>
      <w:r w:rsidRPr="00C6005A">
        <w:rPr>
          <w:rFonts w:ascii="Times New Roman" w:hAnsi="Times New Roman"/>
          <w:sz w:val="24"/>
          <w:szCs w:val="24"/>
          <w:lang w:val="en-AU"/>
        </w:rPr>
        <w:t xml:space="preserve"> </w:t>
      </w:r>
      <w:r>
        <w:rPr>
          <w:rFonts w:ascii="Times New Roman" w:hAnsi="Times New Roman"/>
          <w:sz w:val="24"/>
          <w:szCs w:val="24"/>
          <w:lang w:val="en-AU"/>
        </w:rPr>
        <w:t xml:space="preserve">and </w:t>
      </w:r>
      <w:r w:rsidR="006146BB">
        <w:rPr>
          <w:rFonts w:ascii="Times New Roman" w:hAnsi="Times New Roman"/>
          <w:sz w:val="24"/>
          <w:szCs w:val="24"/>
          <w:lang w:val="en-AU"/>
        </w:rPr>
        <w:t xml:space="preserve">the </w:t>
      </w:r>
      <w:r>
        <w:rPr>
          <w:rFonts w:ascii="Times New Roman" w:hAnsi="Times New Roman"/>
          <w:sz w:val="24"/>
          <w:szCs w:val="24"/>
          <w:lang w:val="en-AU"/>
        </w:rPr>
        <w:t>c</w:t>
      </w:r>
      <w:r w:rsidR="006146BB">
        <w:rPr>
          <w:rFonts w:ascii="Times New Roman" w:hAnsi="Times New Roman"/>
          <w:sz w:val="24"/>
          <w:szCs w:val="24"/>
          <w:lang w:val="en-AU"/>
        </w:rPr>
        <w:t>onduct of</w:t>
      </w:r>
      <w:r>
        <w:rPr>
          <w:rFonts w:ascii="Times New Roman" w:hAnsi="Times New Roman"/>
          <w:sz w:val="24"/>
          <w:szCs w:val="24"/>
          <w:lang w:val="en-AU"/>
        </w:rPr>
        <w:t xml:space="preserve"> field </w:t>
      </w:r>
      <w:r w:rsidR="006146BB">
        <w:rPr>
          <w:rFonts w:ascii="Times New Roman" w:hAnsi="Times New Roman"/>
          <w:sz w:val="24"/>
          <w:szCs w:val="24"/>
          <w:lang w:val="en-AU"/>
        </w:rPr>
        <w:t>work</w:t>
      </w:r>
      <w:r>
        <w:rPr>
          <w:rFonts w:ascii="Times New Roman" w:hAnsi="Times New Roman"/>
          <w:sz w:val="24"/>
          <w:szCs w:val="24"/>
          <w:lang w:val="en-AU"/>
        </w:rPr>
        <w:t>,</w:t>
      </w:r>
      <w:r w:rsidRPr="00C6005A">
        <w:rPr>
          <w:rFonts w:ascii="Times New Roman" w:hAnsi="Times New Roman"/>
          <w:sz w:val="24"/>
          <w:szCs w:val="24"/>
          <w:lang w:val="en-AU"/>
        </w:rPr>
        <w:t xml:space="preserve"> </w:t>
      </w:r>
      <w:r>
        <w:rPr>
          <w:rFonts w:ascii="Times New Roman" w:hAnsi="Times New Roman"/>
          <w:sz w:val="24"/>
          <w:szCs w:val="24"/>
          <w:lang w:val="en-AU"/>
        </w:rPr>
        <w:t>t</w:t>
      </w:r>
      <w:r w:rsidRPr="00C6005A">
        <w:rPr>
          <w:rFonts w:ascii="Times New Roman" w:hAnsi="Times New Roman"/>
          <w:sz w:val="24"/>
          <w:szCs w:val="24"/>
          <w:lang w:val="en-AU"/>
        </w:rPr>
        <w:t xml:space="preserve">he study was </w:t>
      </w:r>
      <w:r w:rsidR="006146BB">
        <w:rPr>
          <w:rFonts w:ascii="Times New Roman" w:hAnsi="Times New Roman"/>
          <w:sz w:val="24"/>
          <w:szCs w:val="24"/>
          <w:lang w:val="en-AU"/>
        </w:rPr>
        <w:t>carried out</w:t>
      </w:r>
      <w:r w:rsidRPr="00C6005A">
        <w:rPr>
          <w:rFonts w:ascii="Times New Roman" w:hAnsi="Times New Roman"/>
          <w:sz w:val="24"/>
          <w:szCs w:val="24"/>
          <w:lang w:val="en-AU"/>
        </w:rPr>
        <w:t xml:space="preserve"> as a series of three experiments</w:t>
      </w:r>
      <w:r>
        <w:rPr>
          <w:rFonts w:ascii="Times New Roman" w:hAnsi="Times New Roman"/>
          <w:sz w:val="24"/>
          <w:szCs w:val="24"/>
          <w:lang w:val="en-AU"/>
        </w:rPr>
        <w:t>, each experiment utilised material from different sites and propagation systems.</w:t>
      </w:r>
    </w:p>
    <w:p w:rsidR="00832B26" w:rsidRDefault="00832B26" w:rsidP="00A17A98">
      <w:pPr>
        <w:spacing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1</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Pr="005A5EB9"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1 utilised material from </w:t>
      </w:r>
      <w:r w:rsidR="00EF0972">
        <w:rPr>
          <w:rFonts w:ascii="Times New Roman" w:hAnsi="Times New Roman"/>
          <w:sz w:val="24"/>
          <w:szCs w:val="24"/>
          <w:lang w:val="en-AU"/>
        </w:rPr>
        <w:t xml:space="preserve">10 trees from </w:t>
      </w:r>
      <w:r w:rsidRPr="00C6005A">
        <w:rPr>
          <w:rFonts w:ascii="Times New Roman" w:hAnsi="Times New Roman"/>
          <w:sz w:val="24"/>
          <w:szCs w:val="24"/>
          <w:lang w:val="en-AU"/>
        </w:rPr>
        <w:t xml:space="preserve">the coastal lowland site of </w:t>
      </w:r>
      <w:proofErr w:type="spellStart"/>
      <w:r w:rsidRPr="00C6005A">
        <w:rPr>
          <w:rFonts w:ascii="Times New Roman" w:hAnsi="Times New Roman"/>
          <w:sz w:val="24"/>
          <w:szCs w:val="24"/>
          <w:lang w:val="en-AU"/>
        </w:rPr>
        <w:t>Dilkoon</w:t>
      </w:r>
      <w:proofErr w:type="spellEnd"/>
      <w:r w:rsidR="00B75A5A">
        <w:rPr>
          <w:rFonts w:ascii="Times New Roman" w:hAnsi="Times New Roman"/>
          <w:sz w:val="24"/>
          <w:szCs w:val="24"/>
          <w:lang w:val="en-AU"/>
        </w:rPr>
        <w:t xml:space="preserve">. Wound induction was carried on 14 May 2012 late in </w:t>
      </w:r>
      <w:r w:rsidR="005D0A7D">
        <w:rPr>
          <w:rFonts w:ascii="Times New Roman" w:hAnsi="Times New Roman"/>
          <w:sz w:val="24"/>
          <w:szCs w:val="24"/>
          <w:lang w:val="en-AU"/>
        </w:rPr>
        <w:t>autumn</w:t>
      </w:r>
      <w:r w:rsidR="00B75A5A">
        <w:rPr>
          <w:rFonts w:ascii="Times New Roman" w:hAnsi="Times New Roman"/>
          <w:sz w:val="24"/>
          <w:szCs w:val="24"/>
          <w:lang w:val="en-AU"/>
        </w:rPr>
        <w:t xml:space="preserve"> and cutting material was </w:t>
      </w:r>
      <w:r w:rsidRPr="00C6005A">
        <w:rPr>
          <w:rFonts w:ascii="Times New Roman" w:hAnsi="Times New Roman"/>
          <w:sz w:val="24"/>
          <w:szCs w:val="24"/>
          <w:lang w:val="en-AU"/>
        </w:rPr>
        <w:t xml:space="preserve">harvested </w:t>
      </w:r>
      <w:r w:rsidR="005D0A7D" w:rsidRPr="00C6005A">
        <w:rPr>
          <w:rFonts w:ascii="Times New Roman" w:hAnsi="Times New Roman"/>
          <w:sz w:val="24"/>
          <w:szCs w:val="24"/>
          <w:lang w:val="en-AU"/>
        </w:rPr>
        <w:t xml:space="preserve">early </w:t>
      </w:r>
      <w:r w:rsidRPr="00C6005A">
        <w:rPr>
          <w:rFonts w:ascii="Times New Roman" w:hAnsi="Times New Roman"/>
          <w:sz w:val="24"/>
          <w:szCs w:val="24"/>
          <w:lang w:val="en-AU"/>
        </w:rPr>
        <w:t xml:space="preserve">in </w:t>
      </w:r>
      <w:r w:rsidR="003078A7">
        <w:rPr>
          <w:rFonts w:ascii="Times New Roman" w:hAnsi="Times New Roman"/>
          <w:sz w:val="24"/>
          <w:szCs w:val="24"/>
          <w:lang w:val="en-AU"/>
        </w:rPr>
        <w:t xml:space="preserve">spring </w:t>
      </w:r>
      <w:r w:rsidR="003078A7" w:rsidRPr="005A5EB9">
        <w:rPr>
          <w:rFonts w:ascii="Times New Roman" w:hAnsi="Times New Roman"/>
          <w:sz w:val="24"/>
          <w:szCs w:val="24"/>
          <w:lang w:val="en-AU"/>
        </w:rPr>
        <w:t xml:space="preserve">(14 Sept 2012). </w:t>
      </w:r>
      <w:r w:rsidR="00B75A5A" w:rsidRPr="005A5EB9">
        <w:rPr>
          <w:rFonts w:ascii="Times New Roman" w:hAnsi="Times New Roman"/>
          <w:sz w:val="24"/>
          <w:szCs w:val="24"/>
          <w:lang w:val="en-AU"/>
        </w:rPr>
        <w:t xml:space="preserve">Cuttings were set </w:t>
      </w:r>
      <w:r w:rsidR="00E15FBA" w:rsidRPr="003078A7">
        <w:rPr>
          <w:rFonts w:ascii="Times New Roman" w:hAnsi="Times New Roman"/>
          <w:sz w:val="24"/>
          <w:szCs w:val="24"/>
          <w:lang w:val="en-AU"/>
        </w:rPr>
        <w:t>in 8 x 5 cell propagation trays (</w:t>
      </w:r>
      <w:r w:rsidR="00E15FBA" w:rsidRPr="003078A7">
        <w:rPr>
          <w:rFonts w:ascii="Times New Roman" w:hAnsi="Times New Roman"/>
          <w:bCs/>
          <w:kern w:val="36"/>
          <w:sz w:val="24"/>
          <w:szCs w:val="24"/>
        </w:rPr>
        <w:t xml:space="preserve">BCC Hiko V93 Seedling Tray; </w:t>
      </w:r>
      <w:r w:rsidR="00E15FBA" w:rsidRPr="003078A7">
        <w:rPr>
          <w:rStyle w:val="Strong"/>
          <w:rFonts w:ascii="Times New Roman" w:hAnsi="Times New Roman"/>
          <w:b w:val="0"/>
          <w:sz w:val="24"/>
          <w:szCs w:val="24"/>
        </w:rPr>
        <w:t>BCC AB</w:t>
      </w:r>
      <w:r w:rsidR="00E15FBA" w:rsidRPr="003078A7">
        <w:rPr>
          <w:rFonts w:ascii="Times New Roman" w:hAnsi="Times New Roman"/>
          <w:b/>
          <w:sz w:val="24"/>
          <w:szCs w:val="24"/>
        </w:rPr>
        <w:t>,</w:t>
      </w:r>
      <w:r w:rsidR="00E15FBA" w:rsidRPr="003078A7">
        <w:rPr>
          <w:rFonts w:ascii="Times New Roman" w:hAnsi="Times New Roman"/>
          <w:sz w:val="24"/>
          <w:szCs w:val="24"/>
        </w:rPr>
        <w:t xml:space="preserve"> </w:t>
      </w:r>
      <w:proofErr w:type="spellStart"/>
      <w:r w:rsidR="00E15FBA" w:rsidRPr="003078A7">
        <w:rPr>
          <w:rFonts w:ascii="Times New Roman" w:hAnsi="Times New Roman"/>
          <w:sz w:val="24"/>
          <w:szCs w:val="24"/>
        </w:rPr>
        <w:t>Landskrona</w:t>
      </w:r>
      <w:proofErr w:type="spellEnd"/>
      <w:r w:rsidR="00E15FBA" w:rsidRPr="003078A7">
        <w:rPr>
          <w:rFonts w:ascii="Times New Roman" w:hAnsi="Times New Roman"/>
          <w:sz w:val="24"/>
          <w:szCs w:val="24"/>
        </w:rPr>
        <w:t>, Sweden</w:t>
      </w:r>
      <w:r w:rsidR="00E15FBA">
        <w:rPr>
          <w:rFonts w:ascii="Times New Roman" w:hAnsi="Times New Roman"/>
          <w:sz w:val="24"/>
          <w:szCs w:val="24"/>
          <w:lang w:val="en-AU"/>
        </w:rPr>
        <w:t>)</w:t>
      </w:r>
      <w:r w:rsidR="005A5EB9">
        <w:rPr>
          <w:rFonts w:ascii="Times New Roman" w:hAnsi="Times New Roman"/>
          <w:sz w:val="24"/>
          <w:szCs w:val="24"/>
          <w:lang w:val="en-AU"/>
        </w:rPr>
        <w:t>, and grown in a</w:t>
      </w:r>
      <w:r w:rsidR="00B75A5A" w:rsidRPr="005A5EB9">
        <w:rPr>
          <w:rFonts w:ascii="Times New Roman" w:hAnsi="Times New Roman"/>
          <w:sz w:val="24"/>
          <w:szCs w:val="24"/>
          <w:lang w:val="en-AU"/>
        </w:rPr>
        <w:t xml:space="preserve"> light and humidity regulated Versatile Environment Chamber MLR-360H (Sanyo Oceania P/L, North Sydney) set at 25</w:t>
      </w:r>
      <w:r w:rsidR="00966105" w:rsidRPr="00435540">
        <w:rPr>
          <w:rFonts w:ascii="Symbol" w:hAnsi="Symbol"/>
          <w:sz w:val="24"/>
          <w:szCs w:val="24"/>
        </w:rPr>
        <w:t></w:t>
      </w:r>
      <w:r w:rsidR="00966105">
        <w:rPr>
          <w:rFonts w:ascii="Symbol" w:hAnsi="Symbol"/>
          <w:sz w:val="24"/>
          <w:szCs w:val="24"/>
        </w:rPr>
        <w:t></w:t>
      </w:r>
      <w:r w:rsidR="00B75A5A" w:rsidRPr="005A5EB9">
        <w:rPr>
          <w:rFonts w:ascii="Times New Roman" w:hAnsi="Times New Roman"/>
          <w:sz w:val="24"/>
          <w:szCs w:val="24"/>
          <w:lang w:val="en-AU"/>
        </w:rPr>
        <w:t xml:space="preserve">C with a 16 hr light cycle </w:t>
      </w:r>
      <w:r w:rsidR="001356B1">
        <w:rPr>
          <w:rFonts w:ascii="Times New Roman" w:hAnsi="Times New Roman"/>
          <w:sz w:val="24"/>
          <w:szCs w:val="24"/>
          <w:lang w:val="en-AU"/>
        </w:rPr>
        <w:t>(</w:t>
      </w:r>
      <w:r w:rsidR="006041E2">
        <w:rPr>
          <w:rFonts w:ascii="Times New Roman" w:hAnsi="Times New Roman"/>
          <w:sz w:val="24"/>
          <w:szCs w:val="24"/>
          <w:lang w:val="en-AU"/>
        </w:rPr>
        <w:t xml:space="preserve">photosynthetic photon flux density 6160 </w:t>
      </w:r>
      <w:proofErr w:type="spellStart"/>
      <w:r w:rsidR="006041E2">
        <w:rPr>
          <w:rFonts w:ascii="Times New Roman" w:hAnsi="Times New Roman"/>
          <w:sz w:val="24"/>
          <w:szCs w:val="24"/>
          <w:lang w:val="en-AU"/>
        </w:rPr>
        <w:t>lux</w:t>
      </w:r>
      <w:proofErr w:type="spellEnd"/>
      <w:r w:rsidR="001356B1">
        <w:rPr>
          <w:rFonts w:ascii="Times New Roman" w:hAnsi="Times New Roman"/>
          <w:sz w:val="24"/>
          <w:szCs w:val="24"/>
          <w:lang w:val="en-AU"/>
        </w:rPr>
        <w:t>)</w:t>
      </w:r>
      <w:r w:rsidR="0075279F">
        <w:rPr>
          <w:rFonts w:ascii="Times New Roman" w:hAnsi="Times New Roman"/>
          <w:sz w:val="24"/>
          <w:szCs w:val="24"/>
          <w:lang w:val="en-AU"/>
        </w:rPr>
        <w:t xml:space="preserve"> </w:t>
      </w:r>
      <w:r w:rsidR="00B75A5A" w:rsidRPr="005A5EB9">
        <w:rPr>
          <w:rFonts w:ascii="Times New Roman" w:hAnsi="Times New Roman"/>
          <w:sz w:val="24"/>
          <w:szCs w:val="24"/>
          <w:lang w:val="en-AU"/>
        </w:rPr>
        <w:t>and humidity at 90%. Cuttings were watered by</w:t>
      </w:r>
      <w:r w:rsidR="00B05E6D">
        <w:rPr>
          <w:rFonts w:ascii="Times New Roman" w:hAnsi="Times New Roman"/>
          <w:sz w:val="24"/>
          <w:szCs w:val="24"/>
          <w:lang w:val="en-AU"/>
        </w:rPr>
        <w:t xml:space="preserve"> hand until</w:t>
      </w:r>
      <w:r w:rsidR="00B75A5A" w:rsidRPr="005A5EB9">
        <w:rPr>
          <w:rFonts w:ascii="Times New Roman" w:hAnsi="Times New Roman"/>
          <w:sz w:val="24"/>
          <w:szCs w:val="24"/>
          <w:lang w:val="en-AU"/>
        </w:rPr>
        <w:t xml:space="preserve"> saturation of the </w:t>
      </w:r>
      <w:r w:rsidR="00EE0289">
        <w:rPr>
          <w:rFonts w:ascii="Times New Roman" w:hAnsi="Times New Roman"/>
          <w:sz w:val="24"/>
          <w:szCs w:val="24"/>
          <w:lang w:val="en-AU"/>
        </w:rPr>
        <w:t>rooting substratum</w:t>
      </w:r>
      <w:r w:rsidR="00B75A5A" w:rsidRPr="005A5EB9">
        <w:rPr>
          <w:rFonts w:ascii="Times New Roman" w:hAnsi="Times New Roman"/>
          <w:sz w:val="24"/>
          <w:szCs w:val="24"/>
          <w:lang w:val="en-AU"/>
        </w:rPr>
        <w:t xml:space="preserve"> at an approximately 2</w:t>
      </w:r>
      <w:r w:rsidR="00B05E6D">
        <w:rPr>
          <w:rFonts w:ascii="Times New Roman" w:hAnsi="Times New Roman"/>
          <w:sz w:val="24"/>
          <w:szCs w:val="24"/>
          <w:lang w:val="en-AU"/>
        </w:rPr>
        <w:t>-</w:t>
      </w:r>
      <w:r w:rsidR="00B75A5A" w:rsidRPr="005A5EB9">
        <w:rPr>
          <w:rFonts w:ascii="Times New Roman" w:hAnsi="Times New Roman"/>
          <w:sz w:val="24"/>
          <w:szCs w:val="24"/>
          <w:lang w:val="en-AU"/>
        </w:rPr>
        <w:t xml:space="preserve">day interval. </w:t>
      </w:r>
      <w:r w:rsidR="005A5EB9">
        <w:rPr>
          <w:rFonts w:ascii="Times New Roman" w:hAnsi="Times New Roman"/>
          <w:sz w:val="24"/>
          <w:szCs w:val="24"/>
        </w:rPr>
        <w:t xml:space="preserve">The </w:t>
      </w:r>
      <w:r w:rsidR="00EE0289">
        <w:rPr>
          <w:rFonts w:ascii="Times New Roman" w:hAnsi="Times New Roman"/>
          <w:sz w:val="24"/>
          <w:szCs w:val="24"/>
        </w:rPr>
        <w:t>rooting substratum</w:t>
      </w:r>
      <w:r w:rsidR="005A5EB9">
        <w:rPr>
          <w:rFonts w:ascii="Times New Roman" w:hAnsi="Times New Roman"/>
          <w:sz w:val="24"/>
          <w:szCs w:val="24"/>
        </w:rPr>
        <w:t xml:space="preserve"> used was </w:t>
      </w:r>
      <w:r w:rsidR="00B05E6D">
        <w:rPr>
          <w:rFonts w:ascii="Times New Roman" w:hAnsi="Times New Roman"/>
          <w:sz w:val="24"/>
          <w:szCs w:val="24"/>
        </w:rPr>
        <w:t xml:space="preserve">mixture </w:t>
      </w:r>
      <w:r w:rsidR="005A5EB9">
        <w:rPr>
          <w:rFonts w:ascii="Times New Roman" w:hAnsi="Times New Roman"/>
          <w:sz w:val="24"/>
          <w:szCs w:val="24"/>
        </w:rPr>
        <w:t xml:space="preserve">of </w:t>
      </w:r>
      <w:r w:rsidR="003078A7" w:rsidRPr="005A5EB9">
        <w:rPr>
          <w:rFonts w:ascii="Times New Roman" w:hAnsi="Times New Roman"/>
          <w:sz w:val="24"/>
          <w:szCs w:val="24"/>
        </w:rPr>
        <w:t>perlite</w:t>
      </w:r>
      <w:r w:rsidR="005A5EB9">
        <w:rPr>
          <w:rFonts w:ascii="Times New Roman" w:hAnsi="Times New Roman"/>
          <w:sz w:val="24"/>
          <w:szCs w:val="24"/>
        </w:rPr>
        <w:t xml:space="preserve">, vermiculite and </w:t>
      </w:r>
      <w:r w:rsidR="003078A7" w:rsidRPr="005A5EB9">
        <w:rPr>
          <w:rFonts w:ascii="Times New Roman" w:hAnsi="Times New Roman"/>
          <w:sz w:val="24"/>
          <w:szCs w:val="24"/>
        </w:rPr>
        <w:t>sphagnum moss</w:t>
      </w:r>
      <w:r w:rsidR="00B05E6D">
        <w:rPr>
          <w:rFonts w:ascii="Times New Roman" w:hAnsi="Times New Roman"/>
          <w:sz w:val="24"/>
          <w:szCs w:val="24"/>
        </w:rPr>
        <w:t xml:space="preserve"> (1:1:1 ratio) </w:t>
      </w:r>
      <w:r w:rsidR="00270DC2">
        <w:rPr>
          <w:rFonts w:ascii="Times New Roman" w:hAnsi="Times New Roman"/>
          <w:sz w:val="24"/>
          <w:szCs w:val="24"/>
        </w:rPr>
        <w:t xml:space="preserve">with </w:t>
      </w:r>
      <w:r w:rsidR="00165096" w:rsidRPr="005A5EB9">
        <w:rPr>
          <w:rFonts w:ascii="Times New Roman" w:hAnsi="Times New Roman"/>
          <w:sz w:val="24"/>
          <w:szCs w:val="24"/>
        </w:rPr>
        <w:t>pH</w:t>
      </w:r>
      <w:r w:rsidR="003078A7" w:rsidRPr="005A5EB9">
        <w:rPr>
          <w:rFonts w:ascii="Times New Roman" w:hAnsi="Times New Roman"/>
          <w:sz w:val="24"/>
          <w:szCs w:val="24"/>
        </w:rPr>
        <w:t xml:space="preserve"> adjusted to 7</w:t>
      </w:r>
      <w:r w:rsidR="00B05E6D">
        <w:rPr>
          <w:rFonts w:ascii="Times New Roman" w:hAnsi="Times New Roman"/>
          <w:sz w:val="24"/>
          <w:szCs w:val="24"/>
        </w:rPr>
        <w:t>.0</w:t>
      </w:r>
      <w:r w:rsidR="003078A7" w:rsidRPr="005A5EB9">
        <w:rPr>
          <w:rFonts w:ascii="Times New Roman" w:hAnsi="Times New Roman"/>
          <w:sz w:val="24"/>
          <w:szCs w:val="24"/>
        </w:rPr>
        <w:t xml:space="preserve"> with dolomite</w:t>
      </w:r>
      <w:r w:rsidR="005A5EB9">
        <w:rPr>
          <w:rFonts w:ascii="Times New Roman" w:hAnsi="Times New Roman"/>
          <w:sz w:val="24"/>
          <w:szCs w:val="24"/>
        </w:rPr>
        <w:t>.</w:t>
      </w:r>
    </w:p>
    <w:p w:rsidR="00A17A98" w:rsidRPr="00C6005A"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Experiment 2</w:t>
      </w:r>
    </w:p>
    <w:p w:rsidR="009B20DB" w:rsidRPr="00C6005A" w:rsidRDefault="009B20DB" w:rsidP="00A17A98">
      <w:pPr>
        <w:autoSpaceDE w:val="0"/>
        <w:autoSpaceDN w:val="0"/>
        <w:adjustRightInd w:val="0"/>
        <w:spacing w:after="0" w:line="480" w:lineRule="auto"/>
        <w:rPr>
          <w:rFonts w:ascii="Times New Roman" w:hAnsi="Times New Roman"/>
          <w:sz w:val="24"/>
          <w:szCs w:val="24"/>
          <w:lang w:val="en-AU"/>
        </w:rPr>
      </w:pPr>
    </w:p>
    <w:p w:rsidR="00A17A98" w:rsidRPr="002200A6" w:rsidRDefault="00A17A98" w:rsidP="00A17A98">
      <w:pPr>
        <w:autoSpaceDE w:val="0"/>
        <w:autoSpaceDN w:val="0"/>
        <w:adjustRightInd w:val="0"/>
        <w:spacing w:after="0" w:line="480" w:lineRule="auto"/>
        <w:rPr>
          <w:rFonts w:ascii="Times New Roman" w:hAnsi="Times New Roman"/>
          <w:sz w:val="24"/>
          <w:szCs w:val="24"/>
          <w:lang w:val="en-AU"/>
        </w:rPr>
      </w:pPr>
      <w:r w:rsidRPr="00C6005A">
        <w:rPr>
          <w:rFonts w:ascii="Times New Roman" w:hAnsi="Times New Roman"/>
          <w:sz w:val="24"/>
          <w:szCs w:val="24"/>
          <w:lang w:val="en-AU"/>
        </w:rPr>
        <w:t xml:space="preserve">Experiment 2 utilised material from </w:t>
      </w:r>
      <w:r w:rsidR="00EF0972">
        <w:rPr>
          <w:rFonts w:ascii="Times New Roman" w:hAnsi="Times New Roman"/>
          <w:sz w:val="24"/>
          <w:szCs w:val="24"/>
          <w:lang w:val="en-AU"/>
        </w:rPr>
        <w:t xml:space="preserve">20 trees from </w:t>
      </w:r>
      <w:r w:rsidRPr="00C6005A">
        <w:rPr>
          <w:rFonts w:ascii="Times New Roman" w:hAnsi="Times New Roman"/>
          <w:sz w:val="24"/>
          <w:szCs w:val="24"/>
          <w:lang w:val="en-AU"/>
        </w:rPr>
        <w:t>the two upland inland sites, Cannon Creek and Ballandean</w:t>
      </w:r>
      <w:r w:rsidR="009B20DB">
        <w:rPr>
          <w:rFonts w:ascii="Times New Roman" w:hAnsi="Times New Roman"/>
          <w:sz w:val="24"/>
          <w:szCs w:val="24"/>
          <w:lang w:val="en-AU"/>
        </w:rPr>
        <w:t xml:space="preserve">. Wounding treatments were applied </w:t>
      </w:r>
      <w:r w:rsidR="006A118C">
        <w:rPr>
          <w:rFonts w:ascii="Times New Roman" w:hAnsi="Times New Roman"/>
          <w:sz w:val="24"/>
          <w:szCs w:val="24"/>
          <w:lang w:val="en-AU"/>
        </w:rPr>
        <w:t xml:space="preserve">in </w:t>
      </w:r>
      <w:r w:rsidR="009B20DB">
        <w:rPr>
          <w:rFonts w:ascii="Times New Roman" w:hAnsi="Times New Roman"/>
          <w:sz w:val="24"/>
          <w:szCs w:val="24"/>
          <w:lang w:val="en-AU"/>
        </w:rPr>
        <w:t xml:space="preserve">mid winter (25 July 2013) and cutting material was </w:t>
      </w:r>
      <w:r w:rsidRPr="00C6005A">
        <w:rPr>
          <w:rFonts w:ascii="Times New Roman" w:hAnsi="Times New Roman"/>
          <w:sz w:val="24"/>
          <w:szCs w:val="24"/>
          <w:lang w:val="en-AU"/>
        </w:rPr>
        <w:t>collected late spring (</w:t>
      </w:r>
      <w:r w:rsidR="009B20DB">
        <w:rPr>
          <w:rFonts w:ascii="Times New Roman" w:hAnsi="Times New Roman"/>
          <w:sz w:val="24"/>
          <w:szCs w:val="24"/>
          <w:lang w:val="en-AU"/>
        </w:rPr>
        <w:t xml:space="preserve">7 </w:t>
      </w:r>
      <w:r w:rsidRPr="00C6005A">
        <w:rPr>
          <w:rFonts w:ascii="Times New Roman" w:hAnsi="Times New Roman"/>
          <w:sz w:val="24"/>
          <w:szCs w:val="24"/>
          <w:lang w:val="en-AU"/>
        </w:rPr>
        <w:t>Nov 2012)</w:t>
      </w:r>
      <w:r>
        <w:rPr>
          <w:rFonts w:ascii="Times New Roman" w:hAnsi="Times New Roman"/>
          <w:sz w:val="24"/>
          <w:szCs w:val="24"/>
          <w:lang w:val="en-AU"/>
        </w:rPr>
        <w:t>.</w:t>
      </w:r>
      <w:r w:rsidR="00E15FBA">
        <w:rPr>
          <w:rFonts w:ascii="Times New Roman" w:hAnsi="Times New Roman"/>
          <w:sz w:val="24"/>
          <w:szCs w:val="24"/>
          <w:lang w:val="en-AU"/>
        </w:rPr>
        <w:t xml:space="preserve"> </w:t>
      </w:r>
      <w:r w:rsidR="00E15FBA" w:rsidRPr="005A5EB9">
        <w:rPr>
          <w:rFonts w:ascii="Times New Roman" w:hAnsi="Times New Roman"/>
          <w:sz w:val="24"/>
          <w:szCs w:val="24"/>
          <w:lang w:val="en-AU"/>
        </w:rPr>
        <w:t xml:space="preserve">Cuttings were set </w:t>
      </w:r>
      <w:r w:rsidR="00E15FBA">
        <w:rPr>
          <w:rFonts w:ascii="Times New Roman" w:hAnsi="Times New Roman"/>
          <w:sz w:val="24"/>
          <w:szCs w:val="24"/>
          <w:lang w:val="en-AU"/>
        </w:rPr>
        <w:t xml:space="preserve">in </w:t>
      </w:r>
      <w:r w:rsidR="00126C7B">
        <w:rPr>
          <w:rFonts w:ascii="Times New Roman" w:hAnsi="Times New Roman"/>
          <w:sz w:val="24"/>
          <w:szCs w:val="24"/>
          <w:lang w:val="en-AU"/>
        </w:rPr>
        <w:t xml:space="preserve">a </w:t>
      </w:r>
      <w:r w:rsidR="00EE0289">
        <w:rPr>
          <w:rFonts w:ascii="Times New Roman" w:hAnsi="Times New Roman"/>
          <w:sz w:val="24"/>
          <w:szCs w:val="24"/>
          <w:lang w:val="en-AU"/>
        </w:rPr>
        <w:t>rooting substratum</w:t>
      </w:r>
      <w:r w:rsidR="00126C7B">
        <w:rPr>
          <w:rFonts w:ascii="Times New Roman" w:hAnsi="Times New Roman"/>
          <w:sz w:val="24"/>
          <w:szCs w:val="24"/>
          <w:lang w:val="en-AU"/>
        </w:rPr>
        <w:t xml:space="preserve"> </w:t>
      </w:r>
      <w:r w:rsidR="00126C7B">
        <w:rPr>
          <w:rFonts w:ascii="Times New Roman" w:hAnsi="Times New Roman"/>
          <w:sz w:val="24"/>
          <w:szCs w:val="24"/>
          <w:lang w:val="en-AU"/>
        </w:rPr>
        <w:lastRenderedPageBreak/>
        <w:t xml:space="preserve">consisting of perlite </w:t>
      </w:r>
      <w:r w:rsidR="00E710B7">
        <w:rPr>
          <w:rFonts w:ascii="Times New Roman" w:hAnsi="Times New Roman"/>
          <w:sz w:val="24"/>
          <w:szCs w:val="24"/>
          <w:lang w:val="en-AU"/>
        </w:rPr>
        <w:t xml:space="preserve">and </w:t>
      </w:r>
      <w:r w:rsidR="00126C7B">
        <w:rPr>
          <w:rFonts w:ascii="Times New Roman" w:hAnsi="Times New Roman"/>
          <w:sz w:val="24"/>
          <w:szCs w:val="24"/>
          <w:lang w:val="en-AU"/>
        </w:rPr>
        <w:t>sphagnum moss</w:t>
      </w:r>
      <w:r w:rsidR="006A118C">
        <w:rPr>
          <w:rFonts w:ascii="Times New Roman" w:hAnsi="Times New Roman"/>
          <w:sz w:val="24"/>
          <w:szCs w:val="24"/>
          <w:lang w:val="en-AU"/>
        </w:rPr>
        <w:t xml:space="preserve"> (4:1 ratio)</w:t>
      </w:r>
      <w:r w:rsidR="00126C7B">
        <w:rPr>
          <w:rFonts w:ascii="Times New Roman" w:hAnsi="Times New Roman"/>
          <w:sz w:val="24"/>
          <w:szCs w:val="24"/>
          <w:lang w:val="en-AU"/>
        </w:rPr>
        <w:t xml:space="preserve"> in </w:t>
      </w:r>
      <w:r w:rsidR="00D47955">
        <w:rPr>
          <w:rFonts w:ascii="Times New Roman" w:hAnsi="Times New Roman"/>
          <w:sz w:val="24"/>
          <w:szCs w:val="24"/>
          <w:lang w:val="en-AU"/>
        </w:rPr>
        <w:t xml:space="preserve">Hiko trays as described </w:t>
      </w:r>
      <w:r w:rsidR="004004C3">
        <w:rPr>
          <w:rFonts w:ascii="Times New Roman" w:hAnsi="Times New Roman"/>
          <w:sz w:val="24"/>
          <w:szCs w:val="24"/>
          <w:lang w:val="en-AU"/>
        </w:rPr>
        <w:t>below</w:t>
      </w:r>
      <w:r w:rsidR="00126C7B">
        <w:rPr>
          <w:rFonts w:ascii="Times New Roman" w:hAnsi="Times New Roman"/>
          <w:sz w:val="24"/>
          <w:szCs w:val="24"/>
          <w:lang w:val="en-AU"/>
        </w:rPr>
        <w:t>,</w:t>
      </w:r>
      <w:r w:rsidR="00E15FBA">
        <w:rPr>
          <w:rFonts w:ascii="Times New Roman" w:hAnsi="Times New Roman"/>
          <w:sz w:val="24"/>
          <w:szCs w:val="24"/>
          <w:lang w:val="en-AU"/>
        </w:rPr>
        <w:t xml:space="preserve"> and grown</w:t>
      </w:r>
      <w:r w:rsidR="00D47955">
        <w:rPr>
          <w:rFonts w:ascii="Times New Roman" w:hAnsi="Times New Roman"/>
          <w:sz w:val="24"/>
          <w:szCs w:val="24"/>
          <w:lang w:val="en-AU"/>
        </w:rPr>
        <w:t xml:space="preserve"> in a custom propagation chamber at the NSW Department of Primary Industries</w:t>
      </w:r>
      <w:r w:rsidR="00F67DB7">
        <w:rPr>
          <w:rFonts w:ascii="Times New Roman" w:hAnsi="Times New Roman"/>
          <w:sz w:val="24"/>
          <w:szCs w:val="24"/>
          <w:lang w:val="en-AU"/>
        </w:rPr>
        <w:t>,</w:t>
      </w:r>
      <w:r w:rsidR="00D47955">
        <w:rPr>
          <w:rFonts w:ascii="Times New Roman" w:hAnsi="Times New Roman"/>
          <w:sz w:val="24"/>
          <w:szCs w:val="24"/>
          <w:lang w:val="en-AU"/>
        </w:rPr>
        <w:t xml:space="preserve"> Centre for Tropical Horticulture Alstonville</w:t>
      </w:r>
      <w:r w:rsidR="00536D4C">
        <w:rPr>
          <w:rFonts w:ascii="Times New Roman" w:hAnsi="Times New Roman"/>
          <w:sz w:val="24"/>
          <w:szCs w:val="24"/>
          <w:lang w:val="en-AU"/>
        </w:rPr>
        <w:t xml:space="preserve"> under ambient temperatures (d</w:t>
      </w:r>
      <w:r w:rsidR="00D47955">
        <w:rPr>
          <w:rFonts w:ascii="Times New Roman" w:hAnsi="Times New Roman"/>
          <w:sz w:val="24"/>
          <w:szCs w:val="24"/>
          <w:lang w:val="en-AU"/>
        </w:rPr>
        <w:t>aytime max. 27-32</w:t>
      </w:r>
      <w:r w:rsidR="003310A3" w:rsidRPr="00435540">
        <w:rPr>
          <w:rFonts w:ascii="Symbol" w:hAnsi="Symbol"/>
          <w:sz w:val="24"/>
          <w:szCs w:val="24"/>
        </w:rPr>
        <w:t></w:t>
      </w:r>
      <w:r w:rsidR="003310A3">
        <w:rPr>
          <w:rFonts w:ascii="Symbol" w:hAnsi="Symbol"/>
          <w:sz w:val="24"/>
          <w:szCs w:val="24"/>
        </w:rPr>
        <w:t></w:t>
      </w:r>
      <w:r w:rsidR="002200A6">
        <w:rPr>
          <w:rFonts w:ascii="Times New Roman" w:hAnsi="Times New Roman"/>
          <w:sz w:val="24"/>
          <w:szCs w:val="24"/>
          <w:lang w:val="en-AU"/>
        </w:rPr>
        <w:t>C</w:t>
      </w:r>
      <w:r w:rsidR="00D47955">
        <w:rPr>
          <w:rFonts w:ascii="Times New Roman" w:hAnsi="Times New Roman"/>
          <w:sz w:val="24"/>
          <w:szCs w:val="24"/>
          <w:lang w:val="en-AU"/>
        </w:rPr>
        <w:t xml:space="preserve"> and night time min. 16-22</w:t>
      </w:r>
      <w:r w:rsidR="003310A3" w:rsidRPr="00435540">
        <w:rPr>
          <w:rFonts w:ascii="Symbol" w:hAnsi="Symbol"/>
          <w:sz w:val="24"/>
          <w:szCs w:val="24"/>
        </w:rPr>
        <w:t></w:t>
      </w:r>
      <w:r w:rsidR="003310A3">
        <w:rPr>
          <w:rFonts w:ascii="Symbol" w:hAnsi="Symbol"/>
          <w:sz w:val="24"/>
          <w:szCs w:val="24"/>
        </w:rPr>
        <w:t></w:t>
      </w:r>
      <w:r w:rsidR="00D47955">
        <w:rPr>
          <w:rFonts w:ascii="Times New Roman" w:hAnsi="Times New Roman"/>
          <w:sz w:val="24"/>
          <w:szCs w:val="24"/>
          <w:lang w:val="en-AU"/>
        </w:rPr>
        <w:t>C</w:t>
      </w:r>
      <w:r w:rsidR="006041E2">
        <w:rPr>
          <w:rFonts w:ascii="Times New Roman" w:hAnsi="Times New Roman"/>
          <w:sz w:val="24"/>
          <w:szCs w:val="24"/>
          <w:lang w:val="en-AU"/>
        </w:rPr>
        <w:t>; 20% of ambient light</w:t>
      </w:r>
      <w:r w:rsidR="00D47955">
        <w:rPr>
          <w:rFonts w:ascii="Times New Roman" w:hAnsi="Times New Roman"/>
          <w:sz w:val="24"/>
          <w:szCs w:val="24"/>
          <w:lang w:val="en-AU"/>
        </w:rPr>
        <w:t>)</w:t>
      </w:r>
      <w:r w:rsidR="00E710B7">
        <w:rPr>
          <w:rFonts w:ascii="Times New Roman" w:hAnsi="Times New Roman"/>
          <w:sz w:val="24"/>
          <w:szCs w:val="24"/>
          <w:lang w:val="en-AU"/>
        </w:rPr>
        <w:t>,</w:t>
      </w:r>
      <w:r w:rsidR="002200A6">
        <w:rPr>
          <w:rFonts w:ascii="Times New Roman" w:hAnsi="Times New Roman"/>
          <w:sz w:val="24"/>
          <w:szCs w:val="24"/>
          <w:lang w:val="en-AU"/>
        </w:rPr>
        <w:t xml:space="preserve"> </w:t>
      </w:r>
      <w:r w:rsidR="00393C68">
        <w:rPr>
          <w:rFonts w:ascii="Times New Roman" w:hAnsi="Times New Roman"/>
          <w:sz w:val="24"/>
          <w:szCs w:val="24"/>
          <w:lang w:eastAsia="bg-BG"/>
        </w:rPr>
        <w:t>w</w:t>
      </w:r>
      <w:r w:rsidR="00E710B7">
        <w:rPr>
          <w:rFonts w:ascii="Times New Roman" w:hAnsi="Times New Roman"/>
          <w:sz w:val="24"/>
          <w:szCs w:val="24"/>
          <w:lang w:eastAsia="bg-BG"/>
        </w:rPr>
        <w:t>h</w:t>
      </w:r>
      <w:r w:rsidR="00393C68">
        <w:rPr>
          <w:rFonts w:ascii="Times New Roman" w:hAnsi="Times New Roman"/>
          <w:sz w:val="24"/>
          <w:szCs w:val="24"/>
          <w:lang w:eastAsia="bg-BG"/>
        </w:rPr>
        <w:t xml:space="preserve">ere humidity </w:t>
      </w:r>
      <w:r w:rsidR="00CC40B3">
        <w:rPr>
          <w:rFonts w:ascii="Times New Roman" w:hAnsi="Times New Roman"/>
          <w:sz w:val="24"/>
          <w:szCs w:val="24"/>
          <w:lang w:eastAsia="bg-BG"/>
        </w:rPr>
        <w:t xml:space="preserve">of &gt; 95% </w:t>
      </w:r>
      <w:r w:rsidR="00393C68">
        <w:rPr>
          <w:rFonts w:ascii="Times New Roman" w:hAnsi="Times New Roman"/>
          <w:sz w:val="24"/>
          <w:szCs w:val="24"/>
          <w:lang w:eastAsia="bg-BG"/>
        </w:rPr>
        <w:t xml:space="preserve">was maintained by </w:t>
      </w:r>
      <w:r w:rsidR="002200A6">
        <w:rPr>
          <w:rFonts w:ascii="Times New Roman" w:hAnsi="Times New Roman"/>
          <w:sz w:val="24"/>
          <w:szCs w:val="24"/>
          <w:lang w:val="en-AU"/>
        </w:rPr>
        <w:t>mist</w:t>
      </w:r>
      <w:r w:rsidR="00393C68">
        <w:rPr>
          <w:rFonts w:ascii="Times New Roman" w:hAnsi="Times New Roman"/>
          <w:sz w:val="24"/>
          <w:szCs w:val="24"/>
          <w:lang w:val="en-AU"/>
        </w:rPr>
        <w:t>ing</w:t>
      </w:r>
      <w:r w:rsidR="002200A6">
        <w:rPr>
          <w:rFonts w:ascii="Times New Roman" w:hAnsi="Times New Roman"/>
          <w:sz w:val="24"/>
          <w:szCs w:val="24"/>
          <w:lang w:val="en-AU"/>
        </w:rPr>
        <w:t xml:space="preserve"> </w:t>
      </w:r>
      <w:r w:rsidR="00E710B7">
        <w:rPr>
          <w:rFonts w:ascii="Times New Roman" w:hAnsi="Times New Roman"/>
          <w:sz w:val="24"/>
          <w:szCs w:val="24"/>
          <w:lang w:val="en-AU"/>
        </w:rPr>
        <w:t xml:space="preserve">controlled </w:t>
      </w:r>
      <w:r w:rsidR="002200A6">
        <w:rPr>
          <w:rFonts w:ascii="Times New Roman" w:hAnsi="Times New Roman"/>
          <w:sz w:val="24"/>
          <w:szCs w:val="24"/>
          <w:lang w:val="en-AU"/>
        </w:rPr>
        <w:t xml:space="preserve">by a balance arm switch </w:t>
      </w:r>
      <w:r w:rsidR="002200A6" w:rsidRPr="002200A6">
        <w:rPr>
          <w:rFonts w:ascii="Times New Roman" w:hAnsi="Times New Roman"/>
          <w:sz w:val="24"/>
          <w:szCs w:val="24"/>
          <w:lang w:val="en-AU"/>
        </w:rPr>
        <w:t xml:space="preserve">(Sage Horticulture, </w:t>
      </w:r>
      <w:proofErr w:type="spellStart"/>
      <w:r w:rsidR="002200A6" w:rsidRPr="002200A6">
        <w:rPr>
          <w:rFonts w:ascii="Times New Roman" w:hAnsi="Times New Roman"/>
          <w:sz w:val="24"/>
          <w:szCs w:val="24"/>
          <w:lang w:eastAsia="bg-BG"/>
        </w:rPr>
        <w:t>Cheltham</w:t>
      </w:r>
      <w:proofErr w:type="spellEnd"/>
      <w:r w:rsidR="002200A6" w:rsidRPr="002200A6">
        <w:rPr>
          <w:rFonts w:ascii="Times New Roman" w:hAnsi="Times New Roman"/>
          <w:sz w:val="24"/>
          <w:szCs w:val="24"/>
          <w:lang w:eastAsia="bg-BG"/>
        </w:rPr>
        <w:t>, Victoria</w:t>
      </w:r>
      <w:r w:rsidR="002200A6">
        <w:rPr>
          <w:rFonts w:ascii="Times New Roman" w:hAnsi="Times New Roman"/>
          <w:sz w:val="24"/>
          <w:szCs w:val="24"/>
          <w:lang w:eastAsia="bg-BG"/>
        </w:rPr>
        <w:t>)</w:t>
      </w:r>
      <w:r w:rsidR="00D47955" w:rsidRPr="002200A6">
        <w:rPr>
          <w:rFonts w:ascii="Times New Roman" w:hAnsi="Times New Roman"/>
          <w:sz w:val="24"/>
          <w:szCs w:val="24"/>
          <w:lang w:val="en-AU"/>
        </w:rPr>
        <w:t xml:space="preserve">. </w:t>
      </w:r>
    </w:p>
    <w:p w:rsidR="00A17A98" w:rsidRDefault="00A17A98" w:rsidP="00A17A98">
      <w:pPr>
        <w:autoSpaceDE w:val="0"/>
        <w:autoSpaceDN w:val="0"/>
        <w:adjustRightInd w:val="0"/>
        <w:spacing w:after="0" w:line="480" w:lineRule="auto"/>
        <w:rPr>
          <w:rFonts w:ascii="Times New Roman" w:hAnsi="Times New Roman"/>
          <w:sz w:val="24"/>
          <w:szCs w:val="24"/>
          <w:lang w:val="en-AU"/>
        </w:rPr>
      </w:pPr>
    </w:p>
    <w:p w:rsidR="00A17A98" w:rsidRDefault="00A17A98" w:rsidP="00A17A98">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Experiment 3</w:t>
      </w:r>
    </w:p>
    <w:p w:rsidR="003535F7" w:rsidRDefault="003535F7" w:rsidP="00A17A98">
      <w:pPr>
        <w:autoSpaceDE w:val="0"/>
        <w:autoSpaceDN w:val="0"/>
        <w:adjustRightInd w:val="0"/>
        <w:spacing w:after="0" w:line="480" w:lineRule="auto"/>
        <w:rPr>
          <w:rFonts w:ascii="Times New Roman" w:hAnsi="Times New Roman"/>
          <w:sz w:val="24"/>
          <w:szCs w:val="24"/>
          <w:lang w:val="en-AU"/>
        </w:rPr>
      </w:pPr>
    </w:p>
    <w:p w:rsidR="00A17A98" w:rsidRPr="00C6005A" w:rsidRDefault="00A17A98" w:rsidP="00A17A98">
      <w:pPr>
        <w:autoSpaceDE w:val="0"/>
        <w:autoSpaceDN w:val="0"/>
        <w:adjustRightInd w:val="0"/>
        <w:spacing w:after="0" w:line="480" w:lineRule="auto"/>
        <w:rPr>
          <w:rFonts w:ascii="Times New Roman" w:hAnsi="Times New Roman"/>
          <w:sz w:val="24"/>
          <w:szCs w:val="24"/>
        </w:rPr>
      </w:pPr>
      <w:r w:rsidRPr="00C6005A">
        <w:rPr>
          <w:rFonts w:ascii="Times New Roman" w:hAnsi="Times New Roman"/>
          <w:sz w:val="24"/>
          <w:szCs w:val="24"/>
          <w:lang w:val="en-AU"/>
        </w:rPr>
        <w:t xml:space="preserve">Experiment 3 utilised material from </w:t>
      </w:r>
      <w:r w:rsidR="004B4B43">
        <w:rPr>
          <w:rFonts w:ascii="Times New Roman" w:hAnsi="Times New Roman"/>
          <w:sz w:val="24"/>
          <w:szCs w:val="24"/>
          <w:lang w:val="en-AU"/>
        </w:rPr>
        <w:t xml:space="preserve">10 trees from </w:t>
      </w:r>
      <w:r w:rsidRPr="00C6005A">
        <w:rPr>
          <w:rFonts w:ascii="Times New Roman" w:hAnsi="Times New Roman"/>
          <w:sz w:val="24"/>
          <w:szCs w:val="24"/>
          <w:lang w:val="en-AU"/>
        </w:rPr>
        <w:t>a second coastal lowlands site, Leeville</w:t>
      </w:r>
      <w:r w:rsidR="003535F7">
        <w:rPr>
          <w:rFonts w:ascii="Times New Roman" w:hAnsi="Times New Roman"/>
          <w:sz w:val="24"/>
          <w:szCs w:val="24"/>
          <w:lang w:val="en-AU"/>
        </w:rPr>
        <w:t>. Wounding treatments were applied late winter (29 Aug 2013) and cutting material was</w:t>
      </w:r>
      <w:r w:rsidRPr="00C6005A">
        <w:rPr>
          <w:rFonts w:ascii="Times New Roman" w:hAnsi="Times New Roman"/>
          <w:sz w:val="24"/>
          <w:szCs w:val="24"/>
          <w:lang w:val="en-AU"/>
        </w:rPr>
        <w:t xml:space="preserve"> harvested midsummer (</w:t>
      </w:r>
      <w:r w:rsidR="003535F7">
        <w:rPr>
          <w:rFonts w:ascii="Times New Roman" w:hAnsi="Times New Roman"/>
          <w:sz w:val="24"/>
          <w:szCs w:val="24"/>
          <w:lang w:val="en-AU"/>
        </w:rPr>
        <w:t xml:space="preserve">16 </w:t>
      </w:r>
      <w:r w:rsidRPr="00C6005A">
        <w:rPr>
          <w:rFonts w:ascii="Times New Roman" w:hAnsi="Times New Roman"/>
          <w:sz w:val="24"/>
          <w:szCs w:val="24"/>
          <w:lang w:val="en-AU"/>
        </w:rPr>
        <w:t xml:space="preserve">Jan 2013). </w:t>
      </w:r>
      <w:r w:rsidR="00B54D57" w:rsidRPr="005A5EB9">
        <w:rPr>
          <w:rFonts w:ascii="Times New Roman" w:hAnsi="Times New Roman"/>
          <w:sz w:val="24"/>
          <w:szCs w:val="24"/>
          <w:lang w:val="en-AU"/>
        </w:rPr>
        <w:t xml:space="preserve">Cuttings were set </w:t>
      </w:r>
      <w:r w:rsidR="00B54D57">
        <w:rPr>
          <w:rFonts w:ascii="Times New Roman" w:hAnsi="Times New Roman"/>
          <w:sz w:val="24"/>
          <w:szCs w:val="24"/>
          <w:lang w:val="en-AU"/>
        </w:rPr>
        <w:t xml:space="preserve">in </w:t>
      </w:r>
      <w:r w:rsidR="0087634D" w:rsidRPr="00C4304D">
        <w:rPr>
          <w:rFonts w:ascii="Times New Roman" w:hAnsi="Times New Roman"/>
          <w:sz w:val="24"/>
          <w:szCs w:val="24"/>
          <w:lang w:val="en-AU"/>
        </w:rPr>
        <w:t xml:space="preserve">Hiko trays </w:t>
      </w:r>
      <w:r w:rsidR="0087634D">
        <w:rPr>
          <w:rFonts w:ascii="Times New Roman" w:hAnsi="Times New Roman"/>
          <w:sz w:val="24"/>
          <w:szCs w:val="24"/>
          <w:lang w:val="en-AU"/>
        </w:rPr>
        <w:t xml:space="preserve">in </w:t>
      </w:r>
      <w:r w:rsidR="00EE0289">
        <w:rPr>
          <w:rFonts w:ascii="Times New Roman" w:hAnsi="Times New Roman"/>
          <w:sz w:val="24"/>
          <w:szCs w:val="24"/>
          <w:lang w:val="en-AU"/>
        </w:rPr>
        <w:t>rooting substratum</w:t>
      </w:r>
      <w:r w:rsidR="00B54D57">
        <w:rPr>
          <w:rFonts w:ascii="Times New Roman" w:hAnsi="Times New Roman"/>
          <w:sz w:val="24"/>
          <w:szCs w:val="24"/>
          <w:lang w:val="en-AU"/>
        </w:rPr>
        <w:t xml:space="preserve"> consisting of perlite, </w:t>
      </w:r>
      <w:r w:rsidR="00B54D57" w:rsidRPr="00C4304D">
        <w:rPr>
          <w:rFonts w:ascii="Times New Roman" w:hAnsi="Times New Roman"/>
          <w:sz w:val="24"/>
          <w:szCs w:val="24"/>
          <w:lang w:val="en-AU"/>
        </w:rPr>
        <w:t xml:space="preserve">vermiculite and sphagnum moss </w:t>
      </w:r>
      <w:r w:rsidR="00E710B7">
        <w:rPr>
          <w:rFonts w:ascii="Times New Roman" w:hAnsi="Times New Roman"/>
          <w:sz w:val="24"/>
          <w:szCs w:val="24"/>
          <w:lang w:val="en-AU"/>
        </w:rPr>
        <w:t xml:space="preserve">(1:1:1 ratio) </w:t>
      </w:r>
      <w:r w:rsidR="0087634D">
        <w:rPr>
          <w:rFonts w:ascii="Times New Roman" w:hAnsi="Times New Roman"/>
          <w:sz w:val="24"/>
          <w:szCs w:val="24"/>
          <w:lang w:val="en-AU"/>
        </w:rPr>
        <w:t xml:space="preserve">and </w:t>
      </w:r>
      <w:r w:rsidR="00E710B7">
        <w:rPr>
          <w:rFonts w:ascii="Times New Roman" w:hAnsi="Times New Roman"/>
          <w:sz w:val="24"/>
          <w:szCs w:val="24"/>
          <w:lang w:val="en-AU"/>
        </w:rPr>
        <w:t xml:space="preserve">supplemented with </w:t>
      </w:r>
      <w:r w:rsidR="00966105" w:rsidRPr="00C4304D">
        <w:rPr>
          <w:rFonts w:ascii="Times New Roman" w:hAnsi="Times New Roman"/>
          <w:sz w:val="24"/>
          <w:szCs w:val="24"/>
          <w:lang w:val="en-AU"/>
        </w:rPr>
        <w:t>fertiliser</w:t>
      </w:r>
      <w:r w:rsidR="00E710B7">
        <w:rPr>
          <w:rFonts w:ascii="Times New Roman" w:hAnsi="Times New Roman"/>
          <w:sz w:val="24"/>
          <w:szCs w:val="24"/>
          <w:lang w:val="en-AU"/>
        </w:rPr>
        <w:t>s</w:t>
      </w:r>
      <w:r w:rsidR="00966105" w:rsidRPr="00C4304D">
        <w:rPr>
          <w:rFonts w:ascii="Times New Roman" w:hAnsi="Times New Roman"/>
          <w:sz w:val="24"/>
          <w:szCs w:val="24"/>
          <w:lang w:val="en-AU"/>
        </w:rPr>
        <w:t xml:space="preserve"> </w:t>
      </w:r>
      <w:r w:rsidR="00C4304D">
        <w:rPr>
          <w:rFonts w:ascii="Times New Roman" w:hAnsi="Times New Roman"/>
          <w:sz w:val="24"/>
          <w:szCs w:val="24"/>
          <w:lang w:val="en-AU"/>
        </w:rPr>
        <w:t>(</w:t>
      </w:r>
      <w:proofErr w:type="spellStart"/>
      <w:r w:rsidR="00C4304D">
        <w:rPr>
          <w:rFonts w:ascii="Times New Roman" w:hAnsi="Times New Roman"/>
          <w:sz w:val="24"/>
          <w:szCs w:val="24"/>
          <w:lang w:val="en-AU"/>
        </w:rPr>
        <w:t>Osmocote</w:t>
      </w:r>
      <w:proofErr w:type="spellEnd"/>
      <w:r w:rsidR="00C4304D">
        <w:rPr>
          <w:rFonts w:ascii="Times New Roman" w:hAnsi="Times New Roman"/>
          <w:sz w:val="24"/>
          <w:szCs w:val="24"/>
          <w:lang w:val="en-AU"/>
        </w:rPr>
        <w:t xml:space="preserve"> Exact 12-14 month at </w:t>
      </w:r>
      <w:r w:rsidR="00C4304D" w:rsidRPr="00C4304D">
        <w:rPr>
          <w:rFonts w:ascii="Times New Roman" w:hAnsi="Times New Roman"/>
          <w:sz w:val="24"/>
          <w:szCs w:val="24"/>
          <w:lang w:val="en-AU"/>
        </w:rPr>
        <w:t>5</w:t>
      </w:r>
      <w:r w:rsidR="00C4304D">
        <w:rPr>
          <w:rFonts w:ascii="Times New Roman" w:hAnsi="Times New Roman"/>
          <w:sz w:val="24"/>
          <w:szCs w:val="24"/>
          <w:lang w:val="en-AU"/>
        </w:rPr>
        <w:t xml:space="preserve">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C4304D" w:rsidRPr="00C4304D">
        <w:rPr>
          <w:rFonts w:ascii="Times New Roman" w:hAnsi="Times New Roman"/>
          <w:sz w:val="24"/>
          <w:szCs w:val="24"/>
          <w:lang w:val="en-AU"/>
        </w:rPr>
        <w:t xml:space="preserve"> Australia P/L, Be</w:t>
      </w:r>
      <w:r w:rsidR="00C4304D">
        <w:rPr>
          <w:rFonts w:ascii="Times New Roman" w:hAnsi="Times New Roman"/>
          <w:sz w:val="24"/>
          <w:szCs w:val="24"/>
          <w:lang w:val="en-AU"/>
        </w:rPr>
        <w:t xml:space="preserve">lla Vista NSW); </w:t>
      </w:r>
      <w:proofErr w:type="spellStart"/>
      <w:r w:rsidR="00C4304D">
        <w:rPr>
          <w:rFonts w:ascii="Times New Roman" w:hAnsi="Times New Roman"/>
          <w:sz w:val="24"/>
          <w:szCs w:val="24"/>
          <w:lang w:val="en-AU"/>
        </w:rPr>
        <w:t>Micromax</w:t>
      </w:r>
      <w:proofErr w:type="spellEnd"/>
      <w:r w:rsidR="00C4304D">
        <w:rPr>
          <w:rFonts w:ascii="Times New Roman" w:hAnsi="Times New Roman"/>
          <w:sz w:val="24"/>
          <w:szCs w:val="24"/>
          <w:lang w:val="en-AU"/>
        </w:rPr>
        <w:t xml:space="preserve"> 0.5 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xml:space="preserve"> (</w:t>
      </w:r>
      <w:proofErr w:type="spellStart"/>
      <w:r w:rsidR="00C4304D" w:rsidRPr="00C4304D">
        <w:rPr>
          <w:rFonts w:ascii="Times New Roman" w:hAnsi="Times New Roman"/>
          <w:sz w:val="24"/>
          <w:szCs w:val="24"/>
          <w:lang w:val="en-AU"/>
        </w:rPr>
        <w:t>Everris</w:t>
      </w:r>
      <w:proofErr w:type="spellEnd"/>
      <w:r w:rsidR="005E3712">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C4304D">
        <w:rPr>
          <w:rFonts w:ascii="Times New Roman" w:hAnsi="Times New Roman"/>
          <w:sz w:val="24"/>
          <w:szCs w:val="24"/>
          <w:lang w:val="en-AU"/>
        </w:rPr>
        <w:t xml:space="preserve"> </w:t>
      </w:r>
      <w:r w:rsidR="00C4304D" w:rsidRPr="00C4304D">
        <w:rPr>
          <w:rFonts w:ascii="Times New Roman" w:hAnsi="Times New Roman"/>
          <w:sz w:val="24"/>
          <w:szCs w:val="24"/>
          <w:lang w:val="en-AU"/>
        </w:rPr>
        <w:t xml:space="preserve">and </w:t>
      </w:r>
      <w:proofErr w:type="spellStart"/>
      <w:r w:rsidR="00C4304D" w:rsidRPr="00C4304D">
        <w:rPr>
          <w:rFonts w:ascii="Times New Roman" w:hAnsi="Times New Roman"/>
          <w:sz w:val="24"/>
          <w:szCs w:val="24"/>
          <w:lang w:val="en-AU"/>
        </w:rPr>
        <w:t>Hydroflo</w:t>
      </w:r>
      <w:proofErr w:type="spellEnd"/>
      <w:r w:rsidR="00C4304D" w:rsidRPr="00C4304D">
        <w:rPr>
          <w:rFonts w:ascii="Times New Roman" w:hAnsi="Times New Roman"/>
          <w:sz w:val="24"/>
          <w:szCs w:val="24"/>
          <w:lang w:val="en-AU"/>
        </w:rPr>
        <w:t xml:space="preserve"> </w:t>
      </w:r>
      <w:r w:rsidR="00C4304D">
        <w:rPr>
          <w:rFonts w:ascii="Times New Roman" w:hAnsi="Times New Roman"/>
          <w:sz w:val="24"/>
          <w:szCs w:val="24"/>
          <w:lang w:val="en-AU"/>
        </w:rPr>
        <w:t xml:space="preserve">II (granular wetting agent) 1kg </w:t>
      </w:r>
      <w:r w:rsidR="00C4304D" w:rsidRPr="00C4304D">
        <w:rPr>
          <w:rFonts w:ascii="Times New Roman" w:hAnsi="Times New Roman"/>
          <w:sz w:val="24"/>
          <w:szCs w:val="24"/>
          <w:lang w:val="en-AU"/>
        </w:rPr>
        <w:t>m</w:t>
      </w:r>
      <w:r w:rsidR="00C4304D" w:rsidRPr="00C4304D">
        <w:rPr>
          <w:rFonts w:ascii="Times New Roman" w:hAnsi="Times New Roman"/>
          <w:sz w:val="24"/>
          <w:szCs w:val="24"/>
          <w:vertAlign w:val="superscript"/>
          <w:lang w:val="en-AU"/>
        </w:rPr>
        <w:t>-3</w:t>
      </w:r>
      <w:r w:rsidR="00C4304D" w:rsidRPr="00C4304D">
        <w:rPr>
          <w:rFonts w:ascii="Times New Roman" w:hAnsi="Times New Roman"/>
          <w:sz w:val="24"/>
          <w:szCs w:val="24"/>
          <w:lang w:val="en-AU"/>
        </w:rPr>
        <w:t>) (</w:t>
      </w:r>
      <w:proofErr w:type="spellStart"/>
      <w:r w:rsidR="00C4304D" w:rsidRPr="00C4304D">
        <w:rPr>
          <w:rFonts w:ascii="Times New Roman" w:hAnsi="Times New Roman"/>
          <w:sz w:val="24"/>
          <w:szCs w:val="24"/>
          <w:lang w:val="en-AU"/>
        </w:rPr>
        <w:t>Everris</w:t>
      </w:r>
      <w:proofErr w:type="spellEnd"/>
      <w:r w:rsidR="00D23474">
        <w:rPr>
          <w:rFonts w:ascii="Times New Roman" w:hAnsi="Times New Roman"/>
          <w:sz w:val="24"/>
          <w:szCs w:val="24"/>
          <w:lang w:val="en-AU"/>
        </w:rPr>
        <w:t xml:space="preserve"> Australia P/L, Bella Vista NSW</w:t>
      </w:r>
      <w:r w:rsidR="00C4304D" w:rsidRPr="00C4304D">
        <w:rPr>
          <w:rFonts w:ascii="Times New Roman" w:hAnsi="Times New Roman"/>
          <w:sz w:val="24"/>
          <w:szCs w:val="24"/>
          <w:lang w:val="en-AU"/>
        </w:rPr>
        <w:t>)</w:t>
      </w:r>
      <w:r w:rsidR="00B16CDE">
        <w:rPr>
          <w:rFonts w:ascii="Times New Roman" w:hAnsi="Times New Roman"/>
          <w:sz w:val="24"/>
          <w:szCs w:val="24"/>
          <w:lang w:val="en-AU"/>
        </w:rPr>
        <w:t>. Cuttings were</w:t>
      </w:r>
      <w:r w:rsidR="00B54D57" w:rsidRPr="00C4304D">
        <w:rPr>
          <w:rFonts w:ascii="Times New Roman" w:hAnsi="Times New Roman"/>
          <w:sz w:val="24"/>
          <w:szCs w:val="24"/>
          <w:lang w:val="en-AU"/>
        </w:rPr>
        <w:t xml:space="preserve"> </w:t>
      </w:r>
      <w:r w:rsidR="00B16CDE">
        <w:rPr>
          <w:rFonts w:ascii="Times New Roman" w:hAnsi="Times New Roman"/>
          <w:sz w:val="24"/>
          <w:szCs w:val="24"/>
          <w:lang w:val="en-AU"/>
        </w:rPr>
        <w:t>placed</w:t>
      </w:r>
      <w:r w:rsidR="00B54D57" w:rsidRPr="00C4304D">
        <w:rPr>
          <w:rFonts w:ascii="Times New Roman" w:hAnsi="Times New Roman"/>
          <w:sz w:val="24"/>
          <w:szCs w:val="24"/>
          <w:lang w:val="en-AU"/>
        </w:rPr>
        <w:t xml:space="preserve"> in a</w:t>
      </w:r>
      <w:r w:rsidR="00B54D57">
        <w:rPr>
          <w:rFonts w:ascii="Times New Roman" w:hAnsi="Times New Roman"/>
          <w:sz w:val="24"/>
          <w:szCs w:val="24"/>
          <w:lang w:val="en-AU"/>
        </w:rPr>
        <w:t xml:space="preserve"> commercial heated </w:t>
      </w:r>
      <w:r w:rsidR="00B54D57" w:rsidRPr="0087048F">
        <w:rPr>
          <w:rFonts w:ascii="Times New Roman" w:hAnsi="Times New Roman"/>
          <w:sz w:val="24"/>
          <w:szCs w:val="24"/>
          <w:lang w:val="en-AU"/>
        </w:rPr>
        <w:t>propagation chamber</w:t>
      </w:r>
      <w:r w:rsidR="0087048F" w:rsidRPr="0087048F">
        <w:rPr>
          <w:rFonts w:ascii="Times New Roman" w:hAnsi="Times New Roman"/>
          <w:sz w:val="24"/>
          <w:szCs w:val="24"/>
          <w:lang w:val="en-AU"/>
        </w:rPr>
        <w:t xml:space="preserve"> (Sage Horticulture</w:t>
      </w:r>
      <w:r w:rsidR="0087048F">
        <w:rPr>
          <w:rFonts w:ascii="Times New Roman" w:hAnsi="Times New Roman"/>
          <w:sz w:val="24"/>
          <w:szCs w:val="24"/>
          <w:lang w:val="en-AU"/>
        </w:rPr>
        <w:t>;</w:t>
      </w:r>
      <w:r w:rsidR="0087048F" w:rsidRPr="0087048F">
        <w:rPr>
          <w:rFonts w:ascii="Times New Roman" w:hAnsi="Times New Roman"/>
          <w:sz w:val="24"/>
          <w:szCs w:val="24"/>
          <w:lang w:val="en-AU"/>
        </w:rPr>
        <w:t xml:space="preserve"> 1.8 x 0.76 m propagation bed) </w:t>
      </w:r>
      <w:r w:rsidR="00B54D57" w:rsidRPr="0087048F">
        <w:rPr>
          <w:rFonts w:ascii="Times New Roman" w:hAnsi="Times New Roman"/>
          <w:sz w:val="24"/>
          <w:szCs w:val="24"/>
          <w:lang w:val="en-AU"/>
        </w:rPr>
        <w:t>installed in glasshouses at</w:t>
      </w:r>
      <w:r w:rsidR="00B54D57">
        <w:rPr>
          <w:rFonts w:ascii="Times New Roman" w:hAnsi="Times New Roman"/>
          <w:sz w:val="24"/>
          <w:szCs w:val="24"/>
          <w:lang w:val="en-AU"/>
        </w:rPr>
        <w:t xml:space="preserve"> SCU. </w:t>
      </w:r>
      <w:r w:rsidR="00E74B4D">
        <w:rPr>
          <w:rFonts w:ascii="Times New Roman" w:hAnsi="Times New Roman"/>
          <w:sz w:val="24"/>
          <w:szCs w:val="24"/>
          <w:lang w:val="en-AU"/>
        </w:rPr>
        <w:t>Bottom heating was applied at 20</w:t>
      </w:r>
      <w:r w:rsidR="00E74B4D" w:rsidRPr="00435540">
        <w:rPr>
          <w:rFonts w:ascii="Symbol" w:hAnsi="Symbol"/>
          <w:sz w:val="24"/>
          <w:szCs w:val="24"/>
        </w:rPr>
        <w:t></w:t>
      </w:r>
      <w:r w:rsidR="00E74B4D">
        <w:rPr>
          <w:rFonts w:ascii="Symbol" w:hAnsi="Symbol"/>
          <w:sz w:val="24"/>
          <w:szCs w:val="24"/>
        </w:rPr>
        <w:t></w:t>
      </w:r>
      <w:r w:rsidR="00E74B4D">
        <w:rPr>
          <w:rFonts w:ascii="Times New Roman" w:hAnsi="Times New Roman"/>
          <w:sz w:val="24"/>
          <w:szCs w:val="24"/>
          <w:lang w:val="en-AU"/>
        </w:rPr>
        <w:t xml:space="preserve"> C but otherwise cuttings were</w:t>
      </w:r>
      <w:r w:rsidR="0087048F">
        <w:rPr>
          <w:rFonts w:ascii="Times New Roman" w:hAnsi="Times New Roman"/>
          <w:sz w:val="24"/>
          <w:szCs w:val="24"/>
          <w:lang w:val="en-AU"/>
        </w:rPr>
        <w:t xml:space="preserve"> subjected to ambient temperatures in the glasshouse </w:t>
      </w:r>
      <w:r w:rsidR="00B54D57">
        <w:rPr>
          <w:rFonts w:ascii="Times New Roman" w:hAnsi="Times New Roman"/>
          <w:sz w:val="24"/>
          <w:szCs w:val="24"/>
          <w:lang w:val="en-AU"/>
        </w:rPr>
        <w:t>(day</w:t>
      </w:r>
      <w:r w:rsidR="001A6BE3">
        <w:rPr>
          <w:rFonts w:ascii="Times New Roman" w:hAnsi="Times New Roman"/>
          <w:sz w:val="24"/>
          <w:szCs w:val="24"/>
          <w:lang w:val="en-AU"/>
        </w:rPr>
        <w:t>-</w:t>
      </w:r>
      <w:r w:rsidR="00B54D57">
        <w:rPr>
          <w:rFonts w:ascii="Times New Roman" w:hAnsi="Times New Roman"/>
          <w:sz w:val="24"/>
          <w:szCs w:val="24"/>
          <w:lang w:val="en-AU"/>
        </w:rPr>
        <w:t xml:space="preserve">time max. </w:t>
      </w:r>
      <w:r w:rsidR="0087048F">
        <w:rPr>
          <w:rFonts w:ascii="Times New Roman" w:hAnsi="Times New Roman"/>
          <w:sz w:val="24"/>
          <w:szCs w:val="24"/>
          <w:lang w:val="en-AU"/>
        </w:rPr>
        <w:t>30-35</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D10EDD">
        <w:rPr>
          <w:rFonts w:ascii="Times New Roman" w:hAnsi="Times New Roman"/>
          <w:sz w:val="24"/>
          <w:szCs w:val="24"/>
          <w:lang w:val="en-AU"/>
        </w:rPr>
        <w:t>;</w:t>
      </w:r>
      <w:r w:rsidR="00B54D57">
        <w:rPr>
          <w:rFonts w:ascii="Times New Roman" w:hAnsi="Times New Roman"/>
          <w:sz w:val="24"/>
          <w:szCs w:val="24"/>
          <w:lang w:val="en-AU"/>
        </w:rPr>
        <w:t xml:space="preserve"> </w:t>
      </w:r>
      <w:r w:rsidR="001A6BE3">
        <w:rPr>
          <w:rFonts w:ascii="Times New Roman" w:hAnsi="Times New Roman"/>
          <w:sz w:val="24"/>
          <w:szCs w:val="24"/>
          <w:lang w:val="en-AU"/>
        </w:rPr>
        <w:t>night-time</w:t>
      </w:r>
      <w:r w:rsidR="00B54D57">
        <w:rPr>
          <w:rFonts w:ascii="Times New Roman" w:hAnsi="Times New Roman"/>
          <w:sz w:val="24"/>
          <w:szCs w:val="24"/>
          <w:lang w:val="en-AU"/>
        </w:rPr>
        <w:t xml:space="preserve"> min. 16-22</w:t>
      </w:r>
      <w:r w:rsidR="00B54D57" w:rsidRPr="00435540">
        <w:rPr>
          <w:rFonts w:ascii="Symbol" w:hAnsi="Symbol"/>
          <w:sz w:val="24"/>
          <w:szCs w:val="24"/>
        </w:rPr>
        <w:t></w:t>
      </w:r>
      <w:r w:rsidR="00B54D57">
        <w:rPr>
          <w:rFonts w:ascii="Symbol" w:hAnsi="Symbol"/>
          <w:sz w:val="24"/>
          <w:szCs w:val="24"/>
        </w:rPr>
        <w:t></w:t>
      </w:r>
      <w:r w:rsidR="00B54D57">
        <w:rPr>
          <w:rFonts w:ascii="Times New Roman" w:hAnsi="Times New Roman"/>
          <w:sz w:val="24"/>
          <w:szCs w:val="24"/>
          <w:lang w:val="en-AU"/>
        </w:rPr>
        <w:t>C</w:t>
      </w:r>
      <w:r w:rsidR="006041E2">
        <w:rPr>
          <w:rFonts w:ascii="Times New Roman" w:hAnsi="Times New Roman"/>
          <w:sz w:val="24"/>
          <w:szCs w:val="24"/>
          <w:lang w:val="en-AU"/>
        </w:rPr>
        <w:t>) and 20% of ambient light</w:t>
      </w:r>
      <w:r w:rsidR="00E74B4D">
        <w:rPr>
          <w:rFonts w:ascii="Times New Roman" w:hAnsi="Times New Roman"/>
          <w:sz w:val="24"/>
          <w:szCs w:val="24"/>
          <w:lang w:val="en-AU"/>
        </w:rPr>
        <w:t>.</w:t>
      </w:r>
      <w:r w:rsidR="00B54D57">
        <w:rPr>
          <w:rFonts w:ascii="Times New Roman" w:hAnsi="Times New Roman"/>
          <w:sz w:val="24"/>
          <w:szCs w:val="24"/>
          <w:lang w:val="en-AU"/>
        </w:rPr>
        <w:t xml:space="preserve"> </w:t>
      </w:r>
      <w:r w:rsidR="00E74B4D">
        <w:rPr>
          <w:rFonts w:ascii="Times New Roman" w:hAnsi="Times New Roman"/>
          <w:sz w:val="24"/>
          <w:szCs w:val="24"/>
          <w:lang w:eastAsia="bg-BG"/>
        </w:rPr>
        <w:t>H</w:t>
      </w:r>
      <w:r w:rsidR="00B54D57">
        <w:rPr>
          <w:rFonts w:ascii="Times New Roman" w:hAnsi="Times New Roman"/>
          <w:sz w:val="24"/>
          <w:szCs w:val="24"/>
          <w:lang w:eastAsia="bg-BG"/>
        </w:rPr>
        <w:t xml:space="preserve">umidity </w:t>
      </w:r>
      <w:r w:rsidR="00CC40B3">
        <w:rPr>
          <w:rFonts w:ascii="Times New Roman" w:hAnsi="Times New Roman"/>
          <w:sz w:val="24"/>
          <w:szCs w:val="24"/>
          <w:lang w:eastAsia="bg-BG"/>
        </w:rPr>
        <w:t xml:space="preserve">of &gt; 95% </w:t>
      </w:r>
      <w:r w:rsidR="00B54D57">
        <w:rPr>
          <w:rFonts w:ascii="Times New Roman" w:hAnsi="Times New Roman"/>
          <w:sz w:val="24"/>
          <w:szCs w:val="24"/>
          <w:lang w:eastAsia="bg-BG"/>
        </w:rPr>
        <w:t xml:space="preserve">was maintained </w:t>
      </w:r>
      <w:r w:rsidR="00E74B4D">
        <w:rPr>
          <w:rFonts w:ascii="Times New Roman" w:hAnsi="Times New Roman"/>
          <w:sz w:val="24"/>
          <w:szCs w:val="24"/>
          <w:lang w:eastAsia="bg-BG"/>
        </w:rPr>
        <w:t xml:space="preserve">within the chamber </w:t>
      </w:r>
      <w:r w:rsidR="00B54D57">
        <w:rPr>
          <w:rFonts w:ascii="Times New Roman" w:hAnsi="Times New Roman"/>
          <w:sz w:val="24"/>
          <w:szCs w:val="24"/>
          <w:lang w:eastAsia="bg-BG"/>
        </w:rPr>
        <w:t xml:space="preserve">by </w:t>
      </w:r>
      <w:r w:rsidR="00B54D57">
        <w:rPr>
          <w:rFonts w:ascii="Times New Roman" w:hAnsi="Times New Roman"/>
          <w:sz w:val="24"/>
          <w:szCs w:val="24"/>
          <w:lang w:val="en-AU"/>
        </w:rPr>
        <w:t xml:space="preserve">misting </w:t>
      </w:r>
      <w:r w:rsidR="00E710B7">
        <w:rPr>
          <w:rFonts w:ascii="Times New Roman" w:hAnsi="Times New Roman"/>
          <w:sz w:val="24"/>
          <w:szCs w:val="24"/>
          <w:lang w:val="en-AU"/>
        </w:rPr>
        <w:t xml:space="preserve">controlled </w:t>
      </w:r>
      <w:r w:rsidR="00B54D57">
        <w:rPr>
          <w:rFonts w:ascii="Times New Roman" w:hAnsi="Times New Roman"/>
          <w:sz w:val="24"/>
          <w:szCs w:val="24"/>
          <w:lang w:val="en-AU"/>
        </w:rPr>
        <w:t xml:space="preserve">by a balance arm switch </w:t>
      </w:r>
      <w:r w:rsidR="00B54D57" w:rsidRPr="002200A6">
        <w:rPr>
          <w:rFonts w:ascii="Times New Roman" w:hAnsi="Times New Roman"/>
          <w:sz w:val="24"/>
          <w:szCs w:val="24"/>
          <w:lang w:val="en-AU"/>
        </w:rPr>
        <w:t xml:space="preserve">(Sage Horticulture, </w:t>
      </w:r>
      <w:proofErr w:type="spellStart"/>
      <w:r w:rsidR="00B54D57" w:rsidRPr="002200A6">
        <w:rPr>
          <w:rFonts w:ascii="Times New Roman" w:hAnsi="Times New Roman"/>
          <w:sz w:val="24"/>
          <w:szCs w:val="24"/>
          <w:lang w:eastAsia="bg-BG"/>
        </w:rPr>
        <w:t>Cheltham</w:t>
      </w:r>
      <w:proofErr w:type="spellEnd"/>
      <w:r w:rsidR="00B54D57" w:rsidRPr="002200A6">
        <w:rPr>
          <w:rFonts w:ascii="Times New Roman" w:hAnsi="Times New Roman"/>
          <w:sz w:val="24"/>
          <w:szCs w:val="24"/>
          <w:lang w:eastAsia="bg-BG"/>
        </w:rPr>
        <w:t>, Victoria</w:t>
      </w:r>
      <w:r w:rsidR="00B54D57">
        <w:rPr>
          <w:rFonts w:ascii="Times New Roman" w:hAnsi="Times New Roman"/>
          <w:sz w:val="24"/>
          <w:szCs w:val="24"/>
          <w:lang w:eastAsia="bg-BG"/>
        </w:rPr>
        <w:t>)</w:t>
      </w:r>
      <w:r w:rsidR="00B54D57" w:rsidRPr="002200A6">
        <w:rPr>
          <w:rFonts w:ascii="Times New Roman" w:hAnsi="Times New Roman"/>
          <w:sz w:val="24"/>
          <w:szCs w:val="24"/>
          <w:lang w:val="en-AU"/>
        </w:rPr>
        <w:t>.</w:t>
      </w:r>
    </w:p>
    <w:p w:rsidR="005A5EB9" w:rsidRPr="00C6005A" w:rsidRDefault="005A5EB9"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Induction of epicormic shoots</w:t>
      </w:r>
    </w:p>
    <w:p w:rsidR="005A5EB9" w:rsidRPr="00C6005A" w:rsidRDefault="005A5EB9"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ach tree was subjected to wounding in an attempt to induce epicormic regrowth of a standard age within each experiment. Where possible a large branch, usually attached to the main stem within 1 m from ground </w:t>
      </w:r>
      <w:r w:rsidR="000639FF" w:rsidRPr="003078A7">
        <w:rPr>
          <w:rFonts w:ascii="Times New Roman" w:hAnsi="Times New Roman"/>
          <w:sz w:val="24"/>
          <w:szCs w:val="24"/>
          <w:lang w:val="en-AU"/>
        </w:rPr>
        <w:t>height</w:t>
      </w:r>
      <w:r w:rsidRPr="003078A7">
        <w:rPr>
          <w:rFonts w:ascii="Times New Roman" w:hAnsi="Times New Roman"/>
          <w:sz w:val="24"/>
          <w:szCs w:val="24"/>
          <w:lang w:val="en-AU"/>
        </w:rPr>
        <w:t xml:space="preserve"> and from the northern side of the tree</w:t>
      </w:r>
      <w:r w:rsidR="000639FF">
        <w:rPr>
          <w:rFonts w:ascii="Times New Roman" w:hAnsi="Times New Roman"/>
          <w:sz w:val="24"/>
          <w:szCs w:val="24"/>
          <w:lang w:val="en-AU"/>
        </w:rPr>
        <w:t>,</w:t>
      </w:r>
      <w:r w:rsidRPr="003078A7">
        <w:rPr>
          <w:rFonts w:ascii="Times New Roman" w:hAnsi="Times New Roman"/>
          <w:sz w:val="24"/>
          <w:szCs w:val="24"/>
          <w:lang w:val="en-AU"/>
        </w:rPr>
        <w:t xml:space="preserve"> was severed with a hand saw.</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dditionally, in Experiment 1, the trees were subject to debarking of a window (approximately 100 x 100 mm) on the main stem close to ground level, in order to test the efficacy of the two wounding approaches. In Experiment 3 (Leeville site), the branch removal was varied so that the branch was cut through about half its thickness, then fractured but left attached to the main stem. This approach was trialled in an attempt to mimic damage induced by flooding where a proliferation of epicormic regrowth was noted to be induced along partial</w:t>
      </w:r>
      <w:r w:rsidR="009D757E">
        <w:rPr>
          <w:rFonts w:ascii="Times New Roman" w:hAnsi="Times New Roman"/>
          <w:sz w:val="24"/>
          <w:szCs w:val="24"/>
          <w:lang w:val="en-AU"/>
        </w:rPr>
        <w:t>ly severed horizontal branches.</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Harvesting of cutting material</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Cutting material was collected around 3-4 mon</w:t>
      </w:r>
      <w:r w:rsidR="00201314">
        <w:rPr>
          <w:rFonts w:ascii="Times New Roman" w:hAnsi="Times New Roman"/>
          <w:sz w:val="24"/>
          <w:szCs w:val="24"/>
          <w:lang w:val="en-AU"/>
        </w:rPr>
        <w:t>ths after wounding</w:t>
      </w:r>
      <w:r w:rsidRPr="003078A7">
        <w:rPr>
          <w:rFonts w:ascii="Times New Roman" w:hAnsi="Times New Roman"/>
          <w:sz w:val="24"/>
          <w:szCs w:val="24"/>
          <w:lang w:val="en-AU"/>
        </w:rPr>
        <w:t xml:space="preserve">. If </w:t>
      </w:r>
      <w:r w:rsidR="00E710B7" w:rsidRPr="003078A7">
        <w:rPr>
          <w:rFonts w:ascii="Times New Roman" w:hAnsi="Times New Roman"/>
          <w:sz w:val="24"/>
          <w:szCs w:val="24"/>
          <w:lang w:val="en-AU"/>
        </w:rPr>
        <w:t>wound</w:t>
      </w:r>
      <w:r w:rsidR="00E710B7">
        <w:rPr>
          <w:rFonts w:ascii="Times New Roman" w:hAnsi="Times New Roman"/>
          <w:sz w:val="24"/>
          <w:szCs w:val="24"/>
          <w:lang w:val="en-AU"/>
        </w:rPr>
        <w:t>-</w:t>
      </w:r>
      <w:r w:rsidRPr="003078A7">
        <w:rPr>
          <w:rFonts w:ascii="Times New Roman" w:hAnsi="Times New Roman"/>
          <w:sz w:val="24"/>
          <w:szCs w:val="24"/>
          <w:lang w:val="en-AU"/>
        </w:rPr>
        <w:t xml:space="preserve">induced epicormic regrowth was unavailable, epicormic shoots that occurred spontaneously were collected opportunistically as the closest alternative. Vigorously growing epicormic shoots (approximately 2mm diameter) from the base of the plant and from a northerly aspect were collected where possible. In addition, for each tree, mature mid-crown foliage (branch originating from 1-4m height of stem) from a northerly aspect was also obtained. The total stem length between the position at which shoots were collected (both epicormic and mature) </w:t>
      </w:r>
      <w:r w:rsidRPr="003078A7">
        <w:rPr>
          <w:rFonts w:ascii="Times New Roman" w:hAnsi="Times New Roman"/>
          <w:sz w:val="24"/>
          <w:szCs w:val="24"/>
          <w:lang w:val="en-AU"/>
        </w:rPr>
        <w:lastRenderedPageBreak/>
        <w:t>and the ground was estimated to the nearest 200 mm and recorded. Harvested shoots of 200-500 mm length were cut and stored moist and cool in plastic bags inside a cooler for transport until cuttings were set.</w:t>
      </w:r>
    </w:p>
    <w:p w:rsidR="009D757E" w:rsidRPr="00C6005A" w:rsidRDefault="009D757E"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Setting of cuttings</w:t>
      </w:r>
    </w:p>
    <w:p w:rsidR="009D757E" w:rsidRPr="00C6005A" w:rsidRDefault="009D757E"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Standard cuttings, prepared by using an oblique cut to remove an 80-100 mm section of the stem tip, </w:t>
      </w:r>
      <w:r w:rsidR="00E710B7">
        <w:rPr>
          <w:rFonts w:ascii="Times New Roman" w:hAnsi="Times New Roman"/>
          <w:sz w:val="24"/>
          <w:szCs w:val="24"/>
          <w:lang w:val="en-AU"/>
        </w:rPr>
        <w:t>followed by</w:t>
      </w:r>
      <w:r w:rsidR="00E710B7"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emoval of foliage from the lower half of the cutting, were used in all three experiments. </w:t>
      </w:r>
      <w:r w:rsidR="00E12CD5" w:rsidRPr="003078A7">
        <w:rPr>
          <w:rFonts w:ascii="Times New Roman" w:hAnsi="Times New Roman"/>
          <w:sz w:val="24"/>
          <w:szCs w:val="24"/>
          <w:lang w:val="en-AU"/>
        </w:rPr>
        <w:t>IBA (3 g l</w:t>
      </w:r>
      <w:r w:rsidR="00E12CD5" w:rsidRPr="003078A7">
        <w:rPr>
          <w:rFonts w:ascii="Times New Roman" w:hAnsi="Times New Roman"/>
          <w:sz w:val="24"/>
          <w:szCs w:val="24"/>
          <w:vertAlign w:val="superscript"/>
          <w:lang w:val="en-AU"/>
        </w:rPr>
        <w:t>-1</w:t>
      </w:r>
      <w:r w:rsidR="00E12CD5">
        <w:rPr>
          <w:rFonts w:ascii="Times New Roman" w:hAnsi="Times New Roman"/>
          <w:sz w:val="24"/>
          <w:szCs w:val="24"/>
          <w:lang w:val="en-AU"/>
        </w:rPr>
        <w:t xml:space="preserve">) </w:t>
      </w:r>
      <w:r w:rsidRPr="003078A7">
        <w:rPr>
          <w:rFonts w:ascii="Times New Roman" w:hAnsi="Times New Roman"/>
          <w:sz w:val="24"/>
          <w:szCs w:val="24"/>
          <w:lang w:val="en-AU"/>
        </w:rPr>
        <w:t xml:space="preserve">was applied by dipping the </w:t>
      </w:r>
      <w:r w:rsidR="00E710B7">
        <w:rPr>
          <w:rFonts w:ascii="Times New Roman" w:hAnsi="Times New Roman"/>
          <w:sz w:val="24"/>
          <w:szCs w:val="24"/>
          <w:lang w:val="en-AU"/>
        </w:rPr>
        <w:t xml:space="preserve">cutting </w:t>
      </w:r>
      <w:r w:rsidRPr="003078A7">
        <w:rPr>
          <w:rFonts w:ascii="Times New Roman" w:hAnsi="Times New Roman"/>
          <w:sz w:val="24"/>
          <w:szCs w:val="24"/>
          <w:lang w:val="en-AU"/>
        </w:rPr>
        <w:t>base into a commercial preparation (Clonex Purple, Yates) for around 10 seconds</w:t>
      </w:r>
      <w:r w:rsidR="009A5918">
        <w:rPr>
          <w:rFonts w:ascii="Times New Roman" w:hAnsi="Times New Roman"/>
          <w:sz w:val="24"/>
          <w:szCs w:val="24"/>
          <w:lang w:val="en-AU"/>
        </w:rPr>
        <w:t>, the rate being based on earlier reports that rates between 0.5 and 4 g</w:t>
      </w:r>
      <w:r w:rsidR="009A5918" w:rsidRPr="009A5918">
        <w:rPr>
          <w:rFonts w:ascii="Times New Roman" w:hAnsi="Times New Roman"/>
          <w:sz w:val="24"/>
          <w:szCs w:val="24"/>
          <w:lang w:val="en-AU"/>
        </w:rPr>
        <w:t xml:space="preserve"> </w:t>
      </w:r>
      <w:r w:rsidR="009A5918" w:rsidRPr="003078A7">
        <w:rPr>
          <w:rFonts w:ascii="Times New Roman" w:hAnsi="Times New Roman"/>
          <w:sz w:val="24"/>
          <w:szCs w:val="24"/>
          <w:lang w:val="en-AU"/>
        </w:rPr>
        <w:t>l</w:t>
      </w:r>
      <w:r w:rsidR="009A5918" w:rsidRPr="003078A7">
        <w:rPr>
          <w:rFonts w:ascii="Times New Roman" w:hAnsi="Times New Roman"/>
          <w:sz w:val="24"/>
          <w:szCs w:val="24"/>
          <w:vertAlign w:val="superscript"/>
          <w:lang w:val="en-AU"/>
        </w:rPr>
        <w:t>-1</w:t>
      </w:r>
      <w:r w:rsidR="009A5918">
        <w:rPr>
          <w:rFonts w:ascii="Times New Roman" w:hAnsi="Times New Roman"/>
          <w:sz w:val="24"/>
          <w:szCs w:val="24"/>
          <w:vertAlign w:val="superscript"/>
          <w:lang w:val="en-AU"/>
        </w:rPr>
        <w:t xml:space="preserve"> </w:t>
      </w:r>
      <w:r w:rsidR="009A5918" w:rsidRPr="003078A7">
        <w:rPr>
          <w:rFonts w:ascii="Times New Roman" w:hAnsi="Times New Roman"/>
          <w:sz w:val="24"/>
          <w:szCs w:val="24"/>
          <w:lang w:val="en-AU"/>
        </w:rPr>
        <w:t xml:space="preserve">IBA </w:t>
      </w:r>
      <w:r w:rsidR="009A5918" w:rsidRPr="009A5918">
        <w:rPr>
          <w:rFonts w:ascii="Times New Roman" w:hAnsi="Times New Roman"/>
          <w:sz w:val="24"/>
          <w:szCs w:val="24"/>
          <w:lang w:val="en-AU"/>
        </w:rPr>
        <w:t>have been</w:t>
      </w:r>
      <w:r w:rsidR="009A5918">
        <w:rPr>
          <w:rFonts w:ascii="Times New Roman" w:hAnsi="Times New Roman"/>
          <w:sz w:val="24"/>
          <w:szCs w:val="24"/>
          <w:lang w:val="en-AU"/>
        </w:rPr>
        <w:t xml:space="preserve"> suitable for cutting</w:t>
      </w:r>
      <w:r w:rsidR="005E4751">
        <w:rPr>
          <w:rFonts w:ascii="Times New Roman" w:hAnsi="Times New Roman"/>
          <w:sz w:val="24"/>
          <w:szCs w:val="24"/>
          <w:lang w:val="en-AU"/>
        </w:rPr>
        <w:t xml:space="preserve">s of </w:t>
      </w:r>
      <w:r w:rsidR="005E4751" w:rsidRPr="0048627A">
        <w:rPr>
          <w:rFonts w:ascii="Times New Roman" w:hAnsi="Times New Roman"/>
          <w:i/>
          <w:sz w:val="24"/>
          <w:szCs w:val="24"/>
          <w:lang w:val="en-AU"/>
        </w:rPr>
        <w:t>Melaleuca alternifolia</w:t>
      </w:r>
      <w:r w:rsidR="005E4751">
        <w:rPr>
          <w:rFonts w:ascii="Times New Roman" w:hAnsi="Times New Roman"/>
          <w:sz w:val="24"/>
          <w:szCs w:val="24"/>
          <w:lang w:val="en-AU"/>
        </w:rPr>
        <w:t xml:space="preserve"> </w:t>
      </w:r>
      <w:r w:rsidR="000B562F">
        <w:rPr>
          <w:rFonts w:ascii="Times New Roman" w:hAnsi="Times New Roman"/>
          <w:sz w:val="24"/>
          <w:szCs w:val="24"/>
          <w:lang w:val="en-AU"/>
        </w:rPr>
        <w:fldChar w:fldCharType="begin"/>
      </w:r>
      <w:r w:rsidR="005E3712">
        <w:rPr>
          <w:rFonts w:ascii="Times New Roman" w:hAnsi="Times New Roman"/>
          <w:sz w:val="24"/>
          <w:szCs w:val="24"/>
          <w:lang w:val="en-AU"/>
        </w:rPr>
        <w:instrText xml:space="preserve"> ADDIN EN.CITE &lt;EndNote&gt;&lt;Cite&gt;&lt;Author&gt;Whish&lt;/Author&gt;&lt;Year&gt;1994&lt;/Year&gt;&lt;RecNum&gt;12069&lt;/RecNum&gt;&lt;DisplayText&gt;(Whish 1994)&lt;/DisplayText&gt;&lt;record&gt;&lt;rec-number&gt;12069&lt;/rec-number&gt;&lt;foreign-keys&gt;&lt;key app="EN" db-id="9taxvpr2nzrwaaex9sp50f0stp25pre00vst"&gt;12069&lt;/key&gt;&lt;/foreign-keys&gt;&lt;ref-type name="Thesis"&gt;32&lt;/ref-type&gt;&lt;contributors&gt;&lt;authors&gt;&lt;author&gt;Whish, Jeremy Patrick Milroy&lt;/author&gt;&lt;/authors&gt;&lt;/contributors&gt;&lt;titles&gt;&lt;title&gt;Improving tea tree oil production : technology, plant selection and propagation&lt;/title&gt;&lt;/titles&gt;&lt;pages&gt;117&lt;/pages&gt;&lt;volume&gt;MSc&lt;/volume&gt;&lt;keywords&gt;&lt;keyword&gt;Melaleuca&lt;/keyword&gt;&lt;keyword&gt;Alterniflora&lt;/keyword&gt;&lt;keyword&gt;Propagation&lt;/keyword&gt;&lt;keyword&gt;tea tree&lt;/keyword&gt;&lt;keyword&gt;scu request&lt;/keyword&gt;&lt;keyword&gt;cuttings&lt;/keyword&gt;&lt;keyword&gt;stem cuttings&lt;/keyword&gt;&lt;keyword&gt;tissue culture&lt;/keyword&gt;&lt;keyword&gt;clonal propagation&lt;/keyword&gt;&lt;/keywords&gt;&lt;dates&gt;&lt;year&gt;1994&lt;/year&gt;&lt;/dates&gt;&lt;publisher&gt;University of New England&lt;/publisher&gt;&lt;call-num&gt;TH000/W576/1996  &lt;/call-num&gt;&lt;urls&gt;&lt;/urls&gt;&lt;/record&gt;&lt;/Cite&gt;&lt;/EndNote&gt;</w:instrText>
      </w:r>
      <w:r w:rsidR="000B562F">
        <w:rPr>
          <w:rFonts w:ascii="Times New Roman" w:hAnsi="Times New Roman"/>
          <w:sz w:val="24"/>
          <w:szCs w:val="24"/>
          <w:lang w:val="en-AU"/>
        </w:rPr>
        <w:fldChar w:fldCharType="separate"/>
      </w:r>
      <w:r w:rsidR="005E3712">
        <w:rPr>
          <w:rFonts w:ascii="Times New Roman" w:hAnsi="Times New Roman"/>
          <w:noProof/>
          <w:sz w:val="24"/>
          <w:szCs w:val="24"/>
          <w:lang w:val="en-AU"/>
        </w:rPr>
        <w:t>(</w:t>
      </w:r>
      <w:hyperlink w:anchor="_ENREF_25" w:tooltip="Whish, 1994 #12069" w:history="1">
        <w:r w:rsidR="001D273F">
          <w:rPr>
            <w:rFonts w:ascii="Times New Roman" w:hAnsi="Times New Roman"/>
            <w:noProof/>
            <w:sz w:val="24"/>
            <w:szCs w:val="24"/>
            <w:lang w:val="en-AU"/>
          </w:rPr>
          <w:t>Whish 1994</w:t>
        </w:r>
      </w:hyperlink>
      <w:r w:rsidR="005E3712">
        <w:rPr>
          <w:rFonts w:ascii="Times New Roman" w:hAnsi="Times New Roman"/>
          <w:noProof/>
          <w:sz w:val="24"/>
          <w:szCs w:val="24"/>
          <w:lang w:val="en-AU"/>
        </w:rPr>
        <w:t>)</w:t>
      </w:r>
      <w:r w:rsidR="000B562F">
        <w:rPr>
          <w:rFonts w:ascii="Times New Roman" w:hAnsi="Times New Roman"/>
          <w:sz w:val="24"/>
          <w:szCs w:val="24"/>
          <w:lang w:val="en-AU"/>
        </w:rPr>
        <w:fldChar w:fldCharType="end"/>
      </w:r>
      <w:r w:rsidR="005E3712">
        <w:rPr>
          <w:rFonts w:ascii="Times New Roman" w:hAnsi="Times New Roman"/>
          <w:sz w:val="24"/>
          <w:szCs w:val="24"/>
          <w:lang w:val="en-AU"/>
        </w:rPr>
        <w:t xml:space="preserve">. </w:t>
      </w:r>
      <w:r w:rsidRPr="003078A7">
        <w:rPr>
          <w:rFonts w:ascii="Times New Roman" w:hAnsi="Times New Roman"/>
          <w:sz w:val="24"/>
          <w:szCs w:val="24"/>
          <w:lang w:val="en-AU"/>
        </w:rPr>
        <w:t xml:space="preserve">Cuttings were set into saturated </w:t>
      </w:r>
      <w:r w:rsidR="00EE0289">
        <w:rPr>
          <w:rFonts w:ascii="Times New Roman" w:hAnsi="Times New Roman"/>
          <w:sz w:val="24"/>
          <w:szCs w:val="24"/>
          <w:lang w:val="en-AU"/>
        </w:rPr>
        <w:t>rooting substratum</w:t>
      </w:r>
      <w:r w:rsidRPr="003078A7">
        <w:rPr>
          <w:rFonts w:ascii="Times New Roman" w:hAnsi="Times New Roman"/>
          <w:sz w:val="24"/>
          <w:szCs w:val="24"/>
          <w:lang w:val="en-AU"/>
        </w:rPr>
        <w:t xml:space="preserve"> to a depth of around half their length, by creating a hole with a dibble stick, inserting the cutting, then gently pressing to firm the </w:t>
      </w:r>
      <w:r w:rsidR="00EE0289">
        <w:rPr>
          <w:rFonts w:ascii="Times New Roman" w:hAnsi="Times New Roman"/>
          <w:sz w:val="24"/>
          <w:szCs w:val="24"/>
          <w:lang w:val="en-AU"/>
        </w:rPr>
        <w:t>rooting substratum</w:t>
      </w:r>
      <w:r w:rsidRPr="003078A7">
        <w:rPr>
          <w:rFonts w:ascii="Times New Roman" w:hAnsi="Times New Roman"/>
          <w:sz w:val="24"/>
          <w:szCs w:val="24"/>
          <w:lang w:val="en-AU"/>
        </w:rPr>
        <w:t xml:space="preserve"> around the base of the cutting. Foliage of cuttings was maintained saturated with a hand sprayer till </w:t>
      </w:r>
      <w:r w:rsidR="000639FF">
        <w:rPr>
          <w:rFonts w:ascii="Times New Roman" w:hAnsi="Times New Roman"/>
          <w:sz w:val="24"/>
          <w:szCs w:val="24"/>
          <w:lang w:val="en-AU"/>
        </w:rPr>
        <w:t xml:space="preserve">placed in </w:t>
      </w:r>
      <w:r w:rsidR="00D60FC3">
        <w:rPr>
          <w:rFonts w:ascii="Times New Roman" w:hAnsi="Times New Roman"/>
          <w:sz w:val="24"/>
          <w:szCs w:val="24"/>
          <w:lang w:val="en-AU"/>
        </w:rPr>
        <w:t>the</w:t>
      </w:r>
      <w:r w:rsidR="001D40E1">
        <w:rPr>
          <w:rFonts w:ascii="Times New Roman" w:hAnsi="Times New Roman"/>
          <w:sz w:val="24"/>
          <w:szCs w:val="24"/>
          <w:lang w:val="en-AU"/>
        </w:rPr>
        <w:t xml:space="preserve"> </w:t>
      </w:r>
      <w:r w:rsidR="000639FF">
        <w:rPr>
          <w:rFonts w:ascii="Times New Roman" w:hAnsi="Times New Roman"/>
          <w:sz w:val="24"/>
          <w:szCs w:val="24"/>
          <w:lang w:val="en-AU"/>
        </w:rPr>
        <w:t>propagation chamber</w:t>
      </w:r>
      <w:r w:rsidR="00165096">
        <w:rPr>
          <w:rFonts w:ascii="Times New Roman" w:hAnsi="Times New Roman"/>
          <w:sz w:val="24"/>
          <w:szCs w:val="24"/>
          <w:lang w:val="en-AU"/>
        </w:rPr>
        <w:t>s</w:t>
      </w:r>
      <w:r w:rsidR="000639FF">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Root and shoot assessment</w:t>
      </w:r>
    </w:p>
    <w:p w:rsidR="005B3B3C" w:rsidRPr="00C6005A" w:rsidRDefault="005B3B3C" w:rsidP="00E437E4">
      <w:pPr>
        <w:spacing w:line="480" w:lineRule="auto"/>
        <w:rPr>
          <w:rFonts w:ascii="Times New Roman" w:hAnsi="Times New Roman"/>
          <w:i/>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ssessment of rooting was facilitated by the use of clear plastic inserts (crackpot liners) that allowed </w:t>
      </w:r>
      <w:r w:rsidR="00785A62">
        <w:rPr>
          <w:rFonts w:ascii="Times New Roman" w:hAnsi="Times New Roman"/>
          <w:sz w:val="24"/>
          <w:szCs w:val="24"/>
          <w:lang w:val="en-AU"/>
        </w:rPr>
        <w:t>visual</w:t>
      </w:r>
      <w:r w:rsidRPr="003078A7">
        <w:rPr>
          <w:rFonts w:ascii="Times New Roman" w:hAnsi="Times New Roman"/>
          <w:sz w:val="24"/>
          <w:szCs w:val="24"/>
          <w:lang w:val="en-AU"/>
        </w:rPr>
        <w:t xml:space="preserve"> inspect</w:t>
      </w:r>
      <w:r w:rsidR="00785A62">
        <w:rPr>
          <w:rFonts w:ascii="Times New Roman" w:hAnsi="Times New Roman"/>
          <w:sz w:val="24"/>
          <w:szCs w:val="24"/>
          <w:lang w:val="en-AU"/>
        </w:rPr>
        <w:t>ion for</w:t>
      </w:r>
      <w:r w:rsidRPr="003078A7">
        <w:rPr>
          <w:rFonts w:ascii="Times New Roman" w:hAnsi="Times New Roman"/>
          <w:sz w:val="24"/>
          <w:szCs w:val="24"/>
          <w:lang w:val="en-AU"/>
        </w:rPr>
        <w:t xml:space="preserve"> root development and detection of roots that reach</w:t>
      </w:r>
      <w:r w:rsidR="00785A62">
        <w:rPr>
          <w:rFonts w:ascii="Times New Roman" w:hAnsi="Times New Roman"/>
          <w:sz w:val="24"/>
          <w:szCs w:val="24"/>
          <w:lang w:val="en-AU"/>
        </w:rPr>
        <w:t>ed</w:t>
      </w:r>
      <w:r w:rsidRPr="003078A7">
        <w:rPr>
          <w:rFonts w:ascii="Times New Roman" w:hAnsi="Times New Roman"/>
          <w:sz w:val="24"/>
          <w:szCs w:val="24"/>
          <w:lang w:val="en-AU"/>
        </w:rPr>
        <w:t xml:space="preserve"> the side of the container or emerge</w:t>
      </w:r>
      <w:r w:rsidR="00785A62">
        <w:rPr>
          <w:rFonts w:ascii="Times New Roman" w:hAnsi="Times New Roman"/>
          <w:sz w:val="24"/>
          <w:szCs w:val="24"/>
          <w:lang w:val="en-AU"/>
        </w:rPr>
        <w:t>d</w:t>
      </w:r>
      <w:r w:rsidRPr="003078A7">
        <w:rPr>
          <w:rFonts w:ascii="Times New Roman" w:hAnsi="Times New Roman"/>
          <w:sz w:val="24"/>
          <w:szCs w:val="24"/>
          <w:lang w:val="en-AU"/>
        </w:rPr>
        <w:t xml:space="preserve"> from the drain hole. Monitoring </w:t>
      </w:r>
      <w:r w:rsidR="001D40E1">
        <w:rPr>
          <w:rFonts w:ascii="Times New Roman" w:hAnsi="Times New Roman"/>
          <w:sz w:val="24"/>
          <w:szCs w:val="24"/>
          <w:lang w:val="en-AU"/>
        </w:rPr>
        <w:t>of</w:t>
      </w:r>
      <w:r w:rsidR="001D40E1"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rooting was carried out three </w:t>
      </w:r>
      <w:r w:rsidRPr="003078A7">
        <w:rPr>
          <w:rFonts w:ascii="Times New Roman" w:hAnsi="Times New Roman"/>
          <w:sz w:val="24"/>
          <w:szCs w:val="24"/>
          <w:lang w:val="en-AU"/>
        </w:rPr>
        <w:lastRenderedPageBreak/>
        <w:t>times per week during Experiment 1 to allow early detection of root development, then approximately weekly during Experiments 2 and 3. The presence of newly developed shoots was also recorded at Day 52 in Experiment 3 to allow testing for correspondence in root and shoot development.</w:t>
      </w:r>
    </w:p>
    <w:p w:rsidR="00D55C2B" w:rsidRPr="00C6005A" w:rsidRDefault="00D55C2B" w:rsidP="00E437E4">
      <w:pPr>
        <w:spacing w:line="480" w:lineRule="auto"/>
        <w:rPr>
          <w:rFonts w:ascii="Times New Roman" w:hAnsi="Times New Roman"/>
          <w:sz w:val="24"/>
          <w:szCs w:val="24"/>
          <w:lang w:val="en-AU"/>
        </w:rPr>
      </w:pPr>
    </w:p>
    <w:p w:rsidR="00334A5A" w:rsidRDefault="00A17A98" w:rsidP="00E437E4">
      <w:pPr>
        <w:spacing w:line="480" w:lineRule="auto"/>
        <w:rPr>
          <w:rFonts w:ascii="Times New Roman" w:hAnsi="Times New Roman"/>
          <w:b/>
          <w:i/>
          <w:sz w:val="24"/>
          <w:szCs w:val="24"/>
          <w:lang w:val="en-AU"/>
        </w:rPr>
      </w:pPr>
      <w:r>
        <w:rPr>
          <w:rFonts w:ascii="Times New Roman" w:hAnsi="Times New Roman"/>
          <w:b/>
          <w:i/>
          <w:sz w:val="24"/>
          <w:szCs w:val="24"/>
          <w:lang w:val="en-AU"/>
        </w:rPr>
        <w:t>S</w:t>
      </w:r>
      <w:r w:rsidR="003078A7" w:rsidRPr="003078A7">
        <w:rPr>
          <w:rFonts w:ascii="Times New Roman" w:hAnsi="Times New Roman"/>
          <w:b/>
          <w:i/>
          <w:sz w:val="24"/>
          <w:szCs w:val="24"/>
          <w:lang w:val="en-AU"/>
        </w:rPr>
        <w:t>tatistical analysis</w:t>
      </w:r>
    </w:p>
    <w:p w:rsidR="005B3B3C" w:rsidRPr="00C6005A" w:rsidRDefault="005B3B3C" w:rsidP="00E437E4">
      <w:pPr>
        <w:spacing w:line="480" w:lineRule="auto"/>
        <w:rPr>
          <w:rFonts w:ascii="Times New Roman" w:hAnsi="Times New Roman"/>
          <w:b/>
          <w:i/>
          <w:sz w:val="24"/>
          <w:szCs w:val="24"/>
          <w:lang w:val="en-AU"/>
        </w:rPr>
      </w:pPr>
    </w:p>
    <w:p w:rsidR="00334A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Pooled and individual experiment analysis – tissue-type nested</w:t>
      </w:r>
      <w:r w:rsidR="005C30C7">
        <w:rPr>
          <w:rFonts w:ascii="Times New Roman" w:hAnsi="Times New Roman"/>
          <w:i/>
          <w:sz w:val="24"/>
          <w:szCs w:val="24"/>
          <w:lang w:val="en-AU"/>
        </w:rPr>
        <w:t xml:space="preserve"> within stock</w:t>
      </w:r>
      <w:r w:rsidR="00D23474">
        <w:rPr>
          <w:rFonts w:ascii="Times New Roman" w:hAnsi="Times New Roman"/>
          <w:i/>
          <w:sz w:val="24"/>
          <w:szCs w:val="24"/>
          <w:lang w:val="en-AU"/>
        </w:rPr>
        <w:t>-</w:t>
      </w:r>
      <w:r w:rsidR="005C30C7">
        <w:rPr>
          <w:rFonts w:ascii="Times New Roman" w:hAnsi="Times New Roman"/>
          <w:i/>
          <w:sz w:val="24"/>
          <w:szCs w:val="24"/>
          <w:lang w:val="en-AU"/>
        </w:rPr>
        <w:t>plant</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nested design was first used to examine the sources of variation within each experiment and provide the most sensitive test of the tissue-type effect (TT) i.e. contrasting epicormic and mature shoot derived cuttings. The model allowed testing of replicate (R), stock-plant (SP) and tissue-type within stock-plant terms (</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he F tests performed used the Mean Square ratios R/SP, SP/</w:t>
      </w:r>
      <w:proofErr w:type="gramStart"/>
      <w:r w:rsidRPr="003078A7">
        <w:rPr>
          <w:rFonts w:ascii="Times New Roman" w:hAnsi="Times New Roman"/>
          <w:sz w:val="24"/>
          <w:szCs w:val="24"/>
          <w:lang w:val="en-AU"/>
        </w:rPr>
        <w:t>TT(</w:t>
      </w:r>
      <w:proofErr w:type="gramEnd"/>
      <w:r w:rsidRPr="003078A7">
        <w:rPr>
          <w:rFonts w:ascii="Times New Roman" w:hAnsi="Times New Roman"/>
          <w:sz w:val="24"/>
          <w:szCs w:val="24"/>
          <w:lang w:val="en-AU"/>
        </w:rPr>
        <w:t>SP) TT(SP)/Error.</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is analysis was repeated for each of the multiple assessment time points in Experiments 1 and 3, and, in addition to testing each experiment individually, a pooled analysis of data from all three experiments was also conducted. For the pooled analysis rooting rates assessed in the window of 64-67 days post-setting were chosen. Assessment dates of 64-69 days post-setting were chosen for this pooled analysis because the first evidence of roots was noted around 20 days earlier, at 30-41 days post-setting in each experiment, and little additional rooting occurred beyond this time (See result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 second model was also used on Experiment 2 data to test for site and tissue-type </w:t>
      </w:r>
      <w:proofErr w:type="gramStart"/>
      <w:r w:rsidRPr="003078A7">
        <w:rPr>
          <w:rFonts w:ascii="Times New Roman" w:hAnsi="Times New Roman"/>
          <w:sz w:val="24"/>
          <w:szCs w:val="24"/>
          <w:lang w:val="en-AU"/>
        </w:rPr>
        <w:t>effects,</w:t>
      </w:r>
      <w:proofErr w:type="gramEnd"/>
      <w:r w:rsidRPr="003078A7">
        <w:rPr>
          <w:rFonts w:ascii="Times New Roman" w:hAnsi="Times New Roman"/>
          <w:sz w:val="24"/>
          <w:szCs w:val="24"/>
          <w:lang w:val="en-AU"/>
        </w:rPr>
        <w:t xml:space="preserve"> however, in this analysis tissue-type could </w:t>
      </w:r>
      <w:r w:rsidR="001D40E1">
        <w:rPr>
          <w:rFonts w:ascii="Times New Roman" w:hAnsi="Times New Roman"/>
          <w:sz w:val="24"/>
          <w:szCs w:val="24"/>
          <w:lang w:val="en-AU"/>
        </w:rPr>
        <w:t>not be n</w:t>
      </w:r>
      <w:r w:rsidRPr="003078A7">
        <w:rPr>
          <w:rFonts w:ascii="Times New Roman" w:hAnsi="Times New Roman"/>
          <w:sz w:val="24"/>
          <w:szCs w:val="24"/>
          <w:lang w:val="en-AU"/>
        </w:rPr>
        <w:t>ested because the same stock-plants do not occur at both sites. The F tests were constructed using the Mean Squares as follows; S/TT and TT/Error.</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i/>
          <w:sz w:val="24"/>
          <w:szCs w:val="24"/>
          <w:lang w:val="en-AU"/>
        </w:rPr>
      </w:pPr>
      <w:r w:rsidRPr="003078A7">
        <w:rPr>
          <w:rFonts w:ascii="Times New Roman" w:hAnsi="Times New Roman"/>
          <w:i/>
          <w:sz w:val="24"/>
          <w:szCs w:val="24"/>
          <w:lang w:val="en-AU"/>
        </w:rPr>
        <w:t>Experiment and tissue-type subcategory effect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A second set of analyses was conducted for experimental level differences on the total pooled data set. In this case three subcategories of tissue-type (TTSC) were identified</w:t>
      </w:r>
      <w:r w:rsidR="002523EC">
        <w:rPr>
          <w:rFonts w:ascii="Times New Roman" w:hAnsi="Times New Roman"/>
          <w:sz w:val="24"/>
          <w:szCs w:val="24"/>
          <w:lang w:val="en-AU"/>
        </w:rPr>
        <w:t>,</w:t>
      </w:r>
      <w:r w:rsidRPr="003078A7">
        <w:rPr>
          <w:rFonts w:ascii="Times New Roman" w:hAnsi="Times New Roman"/>
          <w:sz w:val="24"/>
          <w:szCs w:val="24"/>
          <w:lang w:val="en-AU"/>
        </w:rPr>
        <w:t xml:space="preserve"> </w:t>
      </w:r>
      <w:r w:rsidR="001D40E1">
        <w:rPr>
          <w:rFonts w:ascii="Times New Roman" w:hAnsi="Times New Roman"/>
          <w:sz w:val="24"/>
          <w:szCs w:val="24"/>
          <w:lang w:val="en-AU"/>
        </w:rPr>
        <w:t xml:space="preserve">namely </w:t>
      </w:r>
      <w:r w:rsidRPr="003078A7">
        <w:rPr>
          <w:rFonts w:ascii="Times New Roman" w:hAnsi="Times New Roman"/>
          <w:sz w:val="24"/>
          <w:szCs w:val="24"/>
          <w:lang w:val="en-AU"/>
        </w:rPr>
        <w:t>mature, induced epicormic</w:t>
      </w:r>
      <w:r w:rsidR="00D23474">
        <w:rPr>
          <w:rFonts w:ascii="Times New Roman" w:hAnsi="Times New Roman"/>
          <w:sz w:val="24"/>
          <w:szCs w:val="24"/>
          <w:lang w:val="en-AU"/>
        </w:rPr>
        <w:t>,</w:t>
      </w:r>
      <w:r w:rsidRPr="003078A7">
        <w:rPr>
          <w:rFonts w:ascii="Times New Roman" w:hAnsi="Times New Roman"/>
          <w:sz w:val="24"/>
          <w:szCs w:val="24"/>
          <w:lang w:val="en-AU"/>
        </w:rPr>
        <w:t xml:space="preserve"> and spontaneous epicormic sources. A model with an Experiment term and TTSC factor was utilised and all factors were tested on the Error term.</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For all statistical analyses, factors were treated as fixed unless otherwise noted, and ANOVA and estimated margin means were generated using the </w:t>
      </w:r>
      <w:r w:rsidR="00DC0189">
        <w:rPr>
          <w:rFonts w:ascii="Times New Roman" w:hAnsi="Times New Roman"/>
          <w:sz w:val="24"/>
          <w:szCs w:val="24"/>
          <w:lang w:val="en-AU"/>
        </w:rPr>
        <w:t>General Linear Model (</w:t>
      </w:r>
      <w:r w:rsidRPr="003078A7">
        <w:rPr>
          <w:rFonts w:ascii="Times New Roman" w:hAnsi="Times New Roman"/>
          <w:sz w:val="24"/>
          <w:szCs w:val="24"/>
          <w:lang w:val="en-AU"/>
        </w:rPr>
        <w:t>GLM</w:t>
      </w:r>
      <w:r w:rsidR="00DC0189">
        <w:rPr>
          <w:rFonts w:ascii="Times New Roman" w:hAnsi="Times New Roman"/>
          <w:sz w:val="24"/>
          <w:szCs w:val="24"/>
          <w:lang w:val="en-AU"/>
        </w:rPr>
        <w:t>)</w:t>
      </w:r>
      <w:r w:rsidRPr="003078A7">
        <w:rPr>
          <w:rFonts w:ascii="Times New Roman" w:hAnsi="Times New Roman"/>
          <w:sz w:val="24"/>
          <w:szCs w:val="24"/>
          <w:lang w:val="en-AU"/>
        </w:rPr>
        <w:t xml:space="preserve"> Univariate module of SPSS 20. For all analyses, rooting rate was expressed as the proportion of rooted cuttings in each plot of five cuttings at the time of the assessment.</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relationship between the stem height at which epicormic shoots were sourced and tree mean rooting proportion for the 37 trees where epicormic shoots were obtained was quantified by a Pearson’s correlation coefficient</w:t>
      </w:r>
      <w:r w:rsidR="006F77CF">
        <w:rPr>
          <w:rFonts w:ascii="Times New Roman" w:hAnsi="Times New Roman"/>
          <w:sz w:val="24"/>
          <w:szCs w:val="24"/>
          <w:lang w:val="en-AU"/>
        </w:rPr>
        <w:t>,</w:t>
      </w:r>
      <w:r w:rsidRPr="003078A7">
        <w:rPr>
          <w:rFonts w:ascii="Times New Roman" w:hAnsi="Times New Roman"/>
          <w:sz w:val="24"/>
          <w:szCs w:val="24"/>
          <w:lang w:val="en-AU"/>
        </w:rPr>
        <w:t xml:space="preserve"> estimated in the Correlation module of SPSS.</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The degree of relationship between root and shoot production was assessed in Experiment 3 using the Descriptives / Crosstabs Module of SPSS and selecting the Contingency coefficient test for nominal variables. New shoot growth was recorded as a presence-absence variable during the Day 52 post-setting assessment of rooting.</w:t>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br w:type="page"/>
      </w:r>
    </w:p>
    <w:p w:rsidR="00334A5A" w:rsidRPr="00C6005A" w:rsidRDefault="003078A7" w:rsidP="00E437E4">
      <w:pPr>
        <w:spacing w:line="480" w:lineRule="auto"/>
        <w:rPr>
          <w:rFonts w:ascii="Times New Roman" w:hAnsi="Times New Roman"/>
          <w:b/>
          <w:sz w:val="24"/>
          <w:szCs w:val="24"/>
          <w:lang w:val="en-AU"/>
        </w:rPr>
      </w:pPr>
      <w:r w:rsidRPr="003078A7">
        <w:rPr>
          <w:rFonts w:ascii="Times New Roman" w:hAnsi="Times New Roman"/>
          <w:b/>
          <w:sz w:val="24"/>
          <w:szCs w:val="24"/>
          <w:lang w:val="en-AU"/>
        </w:rPr>
        <w:lastRenderedPageBreak/>
        <w:t>RESULTS</w:t>
      </w:r>
    </w:p>
    <w:p w:rsidR="00334A5A" w:rsidRPr="00C6005A" w:rsidRDefault="00334A5A" w:rsidP="00E437E4">
      <w:pPr>
        <w:spacing w:line="480" w:lineRule="auto"/>
        <w:rPr>
          <w:rFonts w:ascii="Times New Roman" w:hAnsi="Times New Roman"/>
          <w:sz w:val="24"/>
          <w:szCs w:val="24"/>
          <w:lang w:val="en-AU"/>
        </w:rPr>
      </w:pPr>
    </w:p>
    <w:p w:rsidR="00334A5A" w:rsidRPr="006C4DC4" w:rsidRDefault="003078A7" w:rsidP="00E437E4">
      <w:pPr>
        <w:spacing w:line="480" w:lineRule="auto"/>
        <w:rPr>
          <w:rFonts w:ascii="Times New Roman" w:hAnsi="Times New Roman"/>
          <w:b/>
          <w:i/>
          <w:sz w:val="24"/>
          <w:szCs w:val="24"/>
          <w:lang w:val="en-AU"/>
        </w:rPr>
      </w:pPr>
      <w:r w:rsidRPr="006C4DC4">
        <w:rPr>
          <w:rFonts w:ascii="Times New Roman" w:hAnsi="Times New Roman"/>
          <w:b/>
          <w:i/>
          <w:sz w:val="24"/>
          <w:szCs w:val="24"/>
          <w:lang w:val="en-AU"/>
        </w:rPr>
        <w:t>Response to wounding treatments</w:t>
      </w:r>
    </w:p>
    <w:p w:rsidR="00334A5A" w:rsidRPr="00C6005A" w:rsidRDefault="00334A5A"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Experiment 1 –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 Stem basal wound versus branch severing.</w:t>
      </w:r>
    </w:p>
    <w:p w:rsidR="005B3B3C" w:rsidRPr="00C6005A" w:rsidRDefault="005B3B3C" w:rsidP="00E437E4">
      <w:pPr>
        <w:spacing w:line="480" w:lineRule="auto"/>
        <w:rPr>
          <w:rFonts w:ascii="Times New Roman" w:hAnsi="Times New Roman"/>
          <w:sz w:val="24"/>
          <w:szCs w:val="24"/>
          <w:lang w:val="en-AU"/>
        </w:rPr>
      </w:pPr>
    </w:p>
    <w:p w:rsidR="00334A5A" w:rsidRDefault="00D95D07" w:rsidP="00E437E4">
      <w:pPr>
        <w:spacing w:line="480" w:lineRule="auto"/>
        <w:rPr>
          <w:rFonts w:ascii="Times New Roman" w:hAnsi="Times New Roman"/>
          <w:sz w:val="24"/>
          <w:szCs w:val="24"/>
          <w:lang w:val="en-AU"/>
        </w:rPr>
      </w:pPr>
      <w:r>
        <w:rPr>
          <w:rFonts w:ascii="Times New Roman" w:hAnsi="Times New Roman"/>
          <w:sz w:val="24"/>
          <w:szCs w:val="24"/>
          <w:lang w:val="en-AU"/>
        </w:rPr>
        <w:t>Of</w:t>
      </w:r>
      <w:r w:rsidR="00EF2329">
        <w:rPr>
          <w:rFonts w:ascii="Times New Roman" w:hAnsi="Times New Roman"/>
          <w:sz w:val="24"/>
          <w:szCs w:val="24"/>
          <w:lang w:val="en-AU"/>
        </w:rPr>
        <w:t xml:space="preserve"> the </w:t>
      </w:r>
      <w:r w:rsidR="003078A7" w:rsidRPr="003078A7">
        <w:rPr>
          <w:rFonts w:ascii="Times New Roman" w:hAnsi="Times New Roman"/>
          <w:sz w:val="24"/>
          <w:szCs w:val="24"/>
          <w:lang w:val="en-AU"/>
        </w:rPr>
        <w:t xml:space="preserve">10 trees at the </w:t>
      </w:r>
      <w:proofErr w:type="spellStart"/>
      <w:r w:rsidR="003078A7" w:rsidRPr="003078A7">
        <w:rPr>
          <w:rFonts w:ascii="Times New Roman" w:hAnsi="Times New Roman"/>
          <w:sz w:val="24"/>
          <w:szCs w:val="24"/>
          <w:lang w:val="en-AU"/>
        </w:rPr>
        <w:t>Dilkoon</w:t>
      </w:r>
      <w:proofErr w:type="spellEnd"/>
      <w:r w:rsidR="003078A7" w:rsidRPr="003078A7">
        <w:rPr>
          <w:rFonts w:ascii="Times New Roman" w:hAnsi="Times New Roman"/>
          <w:sz w:val="24"/>
          <w:szCs w:val="24"/>
          <w:lang w:val="en-AU"/>
        </w:rPr>
        <w:t xml:space="preserve"> site</w:t>
      </w:r>
      <w:r w:rsidR="00EF2329">
        <w:rPr>
          <w:rFonts w:ascii="Times New Roman" w:hAnsi="Times New Roman"/>
          <w:sz w:val="24"/>
          <w:szCs w:val="24"/>
          <w:lang w:val="en-AU"/>
        </w:rPr>
        <w:t>,</w:t>
      </w:r>
      <w:r w:rsidR="003078A7" w:rsidRPr="003078A7">
        <w:rPr>
          <w:rFonts w:ascii="Times New Roman" w:hAnsi="Times New Roman"/>
          <w:sz w:val="24"/>
          <w:szCs w:val="24"/>
          <w:lang w:val="en-AU"/>
        </w:rPr>
        <w:t xml:space="preserve"> </w:t>
      </w:r>
      <w:r w:rsidR="00EF2329" w:rsidRPr="003078A7">
        <w:rPr>
          <w:rFonts w:ascii="Times New Roman" w:hAnsi="Times New Roman"/>
          <w:sz w:val="24"/>
          <w:szCs w:val="24"/>
          <w:lang w:val="en-AU"/>
        </w:rPr>
        <w:t>no regrowth occurred from basal wounds</w:t>
      </w:r>
      <w:r w:rsidR="00EF2329">
        <w:rPr>
          <w:rFonts w:ascii="Times New Roman" w:hAnsi="Times New Roman"/>
          <w:sz w:val="24"/>
          <w:szCs w:val="24"/>
          <w:lang w:val="en-AU"/>
        </w:rPr>
        <w:t xml:space="preserve"> and only four </w:t>
      </w:r>
      <w:r w:rsidR="00B25685">
        <w:rPr>
          <w:rFonts w:ascii="Times New Roman" w:hAnsi="Times New Roman"/>
          <w:sz w:val="24"/>
          <w:szCs w:val="24"/>
          <w:lang w:val="en-AU"/>
        </w:rPr>
        <w:t xml:space="preserve">trees </w:t>
      </w:r>
      <w:r w:rsidR="00D605C4" w:rsidRPr="003078A7">
        <w:rPr>
          <w:rFonts w:ascii="Times New Roman" w:hAnsi="Times New Roman"/>
          <w:sz w:val="24"/>
          <w:szCs w:val="24"/>
          <w:lang w:val="en-AU"/>
        </w:rPr>
        <w:t xml:space="preserve">(06-08 &amp; 10) </w:t>
      </w:r>
      <w:r w:rsidR="00EF2329">
        <w:rPr>
          <w:rFonts w:ascii="Times New Roman" w:hAnsi="Times New Roman"/>
          <w:sz w:val="24"/>
          <w:szCs w:val="24"/>
          <w:lang w:val="en-AU"/>
        </w:rPr>
        <w:t>sprouted</w:t>
      </w:r>
      <w:r w:rsidR="00EF2329" w:rsidRPr="003078A7">
        <w:rPr>
          <w:rFonts w:ascii="Times New Roman" w:hAnsi="Times New Roman"/>
          <w:sz w:val="24"/>
          <w:szCs w:val="24"/>
          <w:lang w:val="en-AU"/>
        </w:rPr>
        <w:t xml:space="preserve"> epicormic </w:t>
      </w:r>
      <w:r w:rsidR="00EF2329">
        <w:rPr>
          <w:rFonts w:ascii="Times New Roman" w:hAnsi="Times New Roman"/>
          <w:sz w:val="24"/>
          <w:szCs w:val="24"/>
          <w:lang w:val="en-AU"/>
        </w:rPr>
        <w:t xml:space="preserve">shoots from branch stumps, four months after </w:t>
      </w:r>
      <w:r w:rsidR="003078A7" w:rsidRPr="003078A7">
        <w:rPr>
          <w:rFonts w:ascii="Times New Roman" w:hAnsi="Times New Roman"/>
          <w:sz w:val="24"/>
          <w:szCs w:val="24"/>
          <w:lang w:val="en-AU"/>
        </w:rPr>
        <w:t>basal wounding and branch removal</w:t>
      </w:r>
      <w:r w:rsidR="00EF2329">
        <w:rPr>
          <w:rFonts w:ascii="Times New Roman" w:hAnsi="Times New Roman"/>
          <w:sz w:val="24"/>
          <w:szCs w:val="24"/>
          <w:lang w:val="en-AU"/>
        </w:rPr>
        <w:t xml:space="preserve">. </w:t>
      </w:r>
      <w:r w:rsidR="00D605C4">
        <w:rPr>
          <w:rFonts w:ascii="Times New Roman" w:hAnsi="Times New Roman"/>
          <w:sz w:val="24"/>
          <w:szCs w:val="24"/>
          <w:lang w:val="en-AU"/>
        </w:rPr>
        <w:t>S</w:t>
      </w:r>
      <w:r w:rsidR="003078A7" w:rsidRPr="003078A7">
        <w:rPr>
          <w:rFonts w:ascii="Times New Roman" w:hAnsi="Times New Roman"/>
          <w:sz w:val="24"/>
          <w:szCs w:val="24"/>
          <w:lang w:val="en-AU"/>
        </w:rPr>
        <w:t xml:space="preserve">pontaneous epicormic shoots </w:t>
      </w:r>
      <w:r w:rsidR="00D605C4">
        <w:rPr>
          <w:rFonts w:ascii="Times New Roman" w:hAnsi="Times New Roman"/>
          <w:sz w:val="24"/>
          <w:szCs w:val="24"/>
          <w:lang w:val="en-AU"/>
        </w:rPr>
        <w:t xml:space="preserve">were present </w:t>
      </w:r>
      <w:r w:rsidR="003078A7" w:rsidRPr="003078A7">
        <w:rPr>
          <w:rFonts w:ascii="Times New Roman" w:hAnsi="Times New Roman"/>
          <w:sz w:val="24"/>
          <w:szCs w:val="24"/>
          <w:lang w:val="en-AU"/>
        </w:rPr>
        <w:t>on five out of the six remaining trees (</w:t>
      </w:r>
      <w:r w:rsidR="00201314">
        <w:rPr>
          <w:rFonts w:ascii="Times New Roman" w:hAnsi="Times New Roman"/>
          <w:sz w:val="24"/>
          <w:szCs w:val="24"/>
          <w:lang w:val="en-AU"/>
        </w:rPr>
        <w:t>No epicormic shoots on Tree 09).</w:t>
      </w:r>
    </w:p>
    <w:p w:rsidR="00201314" w:rsidRPr="00C6005A" w:rsidRDefault="00201314"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2 - Cannon Creek and Ballandean - Branch removal during winter</w:t>
      </w:r>
    </w:p>
    <w:p w:rsidR="00201314" w:rsidRPr="00C6005A" w:rsidRDefault="00201314"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by severing a low branch during winter (25</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July 2012) was more successful when applied at the Cannon Creek site, as all 10 treated trees had produced epicormic shoots at the branch stump approximately four months later by 7</w:t>
      </w:r>
      <w:r w:rsidRPr="003078A7">
        <w:rPr>
          <w:rFonts w:ascii="Times New Roman" w:hAnsi="Times New Roman"/>
          <w:sz w:val="24"/>
          <w:szCs w:val="24"/>
          <w:vertAlign w:val="superscript"/>
          <w:lang w:val="en-AU"/>
        </w:rPr>
        <w:t>th</w:t>
      </w:r>
      <w:r w:rsidRPr="003078A7">
        <w:rPr>
          <w:rFonts w:ascii="Times New Roman" w:hAnsi="Times New Roman"/>
          <w:sz w:val="24"/>
          <w:szCs w:val="24"/>
          <w:lang w:val="en-AU"/>
        </w:rPr>
        <w:t xml:space="preserve"> Nov 2012. The stump resprouts were typically not adequately developed enough to sample for cutting material (&lt;200 mm in length and unlignified), hence induced resprouts were only collected from two trees (05 and 08). Spontaneous epicormic shoots were collected from the eight remaining trees.</w:t>
      </w: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Surprisingly, the same technique for induction of resprouting, applied at the same time, was less successful at the Ballandean site, as only four out of 10 treated trees produced sprouts. Two trees (01 and 02) were sampled for wound-induced </w:t>
      </w:r>
      <w:proofErr w:type="gramStart"/>
      <w:r w:rsidRPr="003078A7">
        <w:rPr>
          <w:rFonts w:ascii="Times New Roman" w:hAnsi="Times New Roman"/>
          <w:sz w:val="24"/>
          <w:szCs w:val="24"/>
          <w:lang w:val="en-AU"/>
        </w:rPr>
        <w:t>epicormic</w:t>
      </w:r>
      <w:r w:rsidR="006F77CF">
        <w:rPr>
          <w:rFonts w:ascii="Times New Roman" w:hAnsi="Times New Roman"/>
          <w:sz w:val="24"/>
          <w:szCs w:val="24"/>
          <w:lang w:val="en-AU"/>
        </w:rPr>
        <w:t>,</w:t>
      </w:r>
      <w:proofErr w:type="gramEnd"/>
      <w:r w:rsidRPr="003078A7">
        <w:rPr>
          <w:rFonts w:ascii="Times New Roman" w:hAnsi="Times New Roman"/>
          <w:sz w:val="24"/>
          <w:szCs w:val="24"/>
          <w:lang w:val="en-AU"/>
        </w:rPr>
        <w:t xml:space="preserve"> whereas seven out of eight of the remaining trees were sampled for spontaneous epicormic (Tree 07 had no epicormic shoots). The main difference between the two sites was that the trees from Cannon Creek</w:t>
      </w:r>
      <w:r w:rsidR="00165096" w:rsidRPr="003078A7">
        <w:rPr>
          <w:rFonts w:ascii="Times New Roman" w:hAnsi="Times New Roman"/>
          <w:sz w:val="24"/>
          <w:szCs w:val="24"/>
          <w:lang w:val="en-AU"/>
        </w:rPr>
        <w:t xml:space="preserve"> </w:t>
      </w:r>
      <w:r w:rsidRPr="003078A7">
        <w:rPr>
          <w:rFonts w:ascii="Times New Roman" w:hAnsi="Times New Roman"/>
          <w:sz w:val="24"/>
          <w:szCs w:val="24"/>
          <w:lang w:val="en-AU"/>
        </w:rPr>
        <w:t>retained a more natural upright form, whereas most of the canopies of trees at Ballandean were newly regenerated from stems damaged by floods in January 2011. As the Ballandean trees were already undergoing extensive canopy replacement, they may not have responded to our additional wounding challenge (around 18 months later).</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Experiment 3 – Leeville – Partial severance of a branch in late winter</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duction of epicormic regrowth, and subsequent rooting of cuttings</w:t>
      </w:r>
      <w:r w:rsidR="00D23474">
        <w:rPr>
          <w:rFonts w:ascii="Times New Roman" w:hAnsi="Times New Roman"/>
          <w:sz w:val="24"/>
          <w:szCs w:val="24"/>
          <w:lang w:val="en-AU"/>
        </w:rPr>
        <w:t xml:space="preserve"> (see below)</w:t>
      </w:r>
      <w:r w:rsidRPr="003078A7">
        <w:rPr>
          <w:rFonts w:ascii="Times New Roman" w:hAnsi="Times New Roman"/>
          <w:sz w:val="24"/>
          <w:szCs w:val="24"/>
          <w:lang w:val="en-AU"/>
        </w:rPr>
        <w:t xml:space="preserve"> was most successful in the Experiment 3, where eight out of 10 trees responded to partial severing of a branch in late winter (29th Aug 12). The cutting material collected from regrowth 4.5 months later (16 Jan 2013) was considered more </w:t>
      </w:r>
      <w:r w:rsidR="00083214">
        <w:rPr>
          <w:rFonts w:ascii="Times New Roman" w:hAnsi="Times New Roman"/>
          <w:sz w:val="24"/>
          <w:szCs w:val="24"/>
          <w:lang w:val="en-AU"/>
        </w:rPr>
        <w:t>suitable for rooting</w:t>
      </w:r>
      <w:r w:rsidR="00083214"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an </w:t>
      </w:r>
      <w:r w:rsidR="00083214">
        <w:rPr>
          <w:rFonts w:ascii="Times New Roman" w:hAnsi="Times New Roman"/>
          <w:sz w:val="24"/>
          <w:szCs w:val="24"/>
          <w:lang w:val="en-AU"/>
        </w:rPr>
        <w:t xml:space="preserve">that in the </w:t>
      </w:r>
      <w:r w:rsidRPr="003078A7">
        <w:rPr>
          <w:rFonts w:ascii="Times New Roman" w:hAnsi="Times New Roman"/>
          <w:sz w:val="24"/>
          <w:szCs w:val="24"/>
          <w:lang w:val="en-AU"/>
        </w:rPr>
        <w:t>earlier experiments because shoots showed some lignification and were around 500-1000 mm in length. Induced epicormic regrowth was utilised for seven out of 10 trees, epicormic shoots were sampled opportunistically from two trees (05 and 06), and no epicormic shoots were available for the remaining tree (07) at this site.</w:t>
      </w:r>
    </w:p>
    <w:p w:rsidR="00334A5A" w:rsidRPr="00C6005A" w:rsidRDefault="00334A5A" w:rsidP="00E437E4">
      <w:pPr>
        <w:spacing w:line="480" w:lineRule="auto"/>
        <w:rPr>
          <w:rFonts w:ascii="Times New Roman" w:hAnsi="Times New Roman"/>
          <w:sz w:val="24"/>
          <w:szCs w:val="24"/>
          <w:lang w:val="en-AU"/>
        </w:rPr>
      </w:pPr>
    </w:p>
    <w:p w:rsidR="00334A5A" w:rsidRPr="009A4A7C" w:rsidRDefault="003078A7" w:rsidP="00E437E4">
      <w:pPr>
        <w:autoSpaceDE w:val="0"/>
        <w:autoSpaceDN w:val="0"/>
        <w:adjustRightInd w:val="0"/>
        <w:spacing w:after="0" w:line="480" w:lineRule="auto"/>
        <w:rPr>
          <w:rFonts w:ascii="Times New Roman" w:hAnsi="Times New Roman"/>
          <w:b/>
          <w:i/>
          <w:sz w:val="24"/>
          <w:szCs w:val="24"/>
          <w:lang w:val="en-AU"/>
        </w:rPr>
      </w:pPr>
      <w:r w:rsidRPr="009A4A7C">
        <w:rPr>
          <w:rFonts w:ascii="Times New Roman" w:hAnsi="Times New Roman"/>
          <w:b/>
          <w:i/>
          <w:sz w:val="24"/>
          <w:szCs w:val="24"/>
          <w:lang w:val="en-AU"/>
        </w:rPr>
        <w:t>Testing for tissue-type and stock-plant effects within experiments or pooled across experimen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Tissue-type within 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Considering the pooled analysis of all three experiments, a wider (71 % 27/38) range of genotypes rooted from epicormic shoots than from cuttings derived from mature shoots (52.5</w:t>
      </w:r>
      <w:r w:rsidR="006129A0">
        <w:rPr>
          <w:rFonts w:ascii="Times New Roman" w:hAnsi="Times New Roman"/>
          <w:sz w:val="24"/>
          <w:szCs w:val="24"/>
          <w:lang w:val="en-AU"/>
        </w:rPr>
        <w:t xml:space="preserve"> </w:t>
      </w:r>
      <w:r w:rsidRPr="003078A7">
        <w:rPr>
          <w:rFonts w:ascii="Times New Roman" w:hAnsi="Times New Roman"/>
          <w:sz w:val="24"/>
          <w:szCs w:val="24"/>
          <w:lang w:val="en-AU"/>
        </w:rPr>
        <w:t>% 21/40), when assessed 65-69 days post-setting. Additionally, cuttings from epicormic shoots rooted at significantly higher rates (26</w:t>
      </w:r>
      <w:r w:rsidR="00F71D12">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01782C">
        <w:rPr>
          <w:rFonts w:ascii="Times New Roman" w:hAnsi="Times New Roman"/>
          <w:sz w:val="24"/>
          <w:szCs w:val="24"/>
          <w:lang w:val="en-AU"/>
        </w:rPr>
        <w:t>3</w:t>
      </w:r>
      <w:r w:rsidR="00F71D12">
        <w:rPr>
          <w:rFonts w:ascii="Times New Roman" w:hAnsi="Times New Roman"/>
          <w:sz w:val="24"/>
          <w:szCs w:val="24"/>
          <w:lang w:val="en-AU"/>
        </w:rPr>
        <w:t>.5</w:t>
      </w:r>
      <w:r w:rsidR="006129A0">
        <w:rPr>
          <w:rFonts w:ascii="Times New Roman" w:hAnsi="Times New Roman"/>
          <w:sz w:val="24"/>
          <w:szCs w:val="24"/>
          <w:lang w:val="en-AU"/>
        </w:rPr>
        <w:t xml:space="preserve"> </w:t>
      </w:r>
      <w:r w:rsidRPr="003078A7">
        <w:rPr>
          <w:rFonts w:ascii="Times New Roman" w:hAnsi="Times New Roman"/>
          <w:sz w:val="24"/>
          <w:szCs w:val="24"/>
          <w:lang w:val="en-AU"/>
        </w:rPr>
        <w:t>%) than those derived from mature shoots (</w:t>
      </w:r>
      <w:r w:rsidR="0001782C">
        <w:rPr>
          <w:rFonts w:ascii="Times New Roman" w:hAnsi="Times New Roman"/>
          <w:sz w:val="24"/>
          <w:szCs w:val="24"/>
          <w:lang w:val="en-AU"/>
        </w:rPr>
        <w:t>11</w:t>
      </w:r>
      <w:r w:rsidR="00F71D12">
        <w:rPr>
          <w:rFonts w:ascii="Times New Roman" w:hAnsi="Times New Roman"/>
          <w:sz w:val="24"/>
          <w:szCs w:val="24"/>
          <w:lang w:val="en-AU"/>
        </w:rPr>
        <w:t>.2</w:t>
      </w:r>
      <w:r w:rsidR="0001782C" w:rsidRPr="003078A7">
        <w:rPr>
          <w:rFonts w:ascii="Times New Roman" w:hAnsi="Times New Roman"/>
          <w:sz w:val="24"/>
          <w:szCs w:val="24"/>
          <w:lang w:val="en-AU"/>
        </w:rPr>
        <w:t xml:space="preserve"> </w:t>
      </w:r>
      <w:r w:rsidR="0001782C" w:rsidRPr="005B3B3C">
        <w:rPr>
          <w:rFonts w:ascii="Symbol" w:hAnsi="Symbol"/>
          <w:sz w:val="24"/>
          <w:szCs w:val="24"/>
        </w:rPr>
        <w:t></w:t>
      </w:r>
      <w:r w:rsidR="0001782C" w:rsidRPr="003078A7">
        <w:rPr>
          <w:rFonts w:ascii="Times New Roman" w:hAnsi="Times New Roman"/>
          <w:sz w:val="24"/>
          <w:szCs w:val="24"/>
        </w:rPr>
        <w:t xml:space="preserve"> </w:t>
      </w:r>
      <w:r w:rsidR="00F71D12">
        <w:rPr>
          <w:rFonts w:ascii="Times New Roman" w:hAnsi="Times New Roman"/>
          <w:sz w:val="24"/>
          <w:szCs w:val="24"/>
          <w:lang w:val="en-AU"/>
        </w:rPr>
        <w:t>2.0</w:t>
      </w:r>
      <w:r w:rsidR="006129A0">
        <w:rPr>
          <w:rFonts w:ascii="Times New Roman" w:hAnsi="Times New Roman"/>
          <w:sz w:val="24"/>
          <w:szCs w:val="24"/>
          <w:lang w:val="en-AU"/>
        </w:rPr>
        <w:t xml:space="preserve"> </w:t>
      </w:r>
      <w:r w:rsidR="0001782C" w:rsidRPr="003078A7">
        <w:rPr>
          <w:rFonts w:ascii="Times New Roman" w:hAnsi="Times New Roman"/>
          <w:sz w:val="24"/>
          <w:szCs w:val="24"/>
          <w:lang w:val="en-AU"/>
        </w:rPr>
        <w:t xml:space="preserve">%) </w:t>
      </w:r>
      <w:r w:rsidR="00E80462">
        <w:rPr>
          <w:rFonts w:ascii="Times New Roman" w:hAnsi="Times New Roman"/>
          <w:sz w:val="24"/>
          <w:szCs w:val="24"/>
          <w:lang w:val="en-AU"/>
        </w:rPr>
        <w:t>(ANOVA p-value = 0.0</w:t>
      </w:r>
      <w:r w:rsidR="00670144">
        <w:rPr>
          <w:rFonts w:ascii="Times New Roman" w:hAnsi="Times New Roman"/>
          <w:sz w:val="24"/>
          <w:szCs w:val="24"/>
          <w:lang w:val="en-AU"/>
        </w:rPr>
        <w:t>,</w:t>
      </w:r>
      <w:r w:rsidR="00E80462">
        <w:rPr>
          <w:rFonts w:ascii="Times New Roman" w:hAnsi="Times New Roman"/>
          <w:sz w:val="24"/>
          <w:szCs w:val="24"/>
          <w:lang w:val="en-AU"/>
        </w:rPr>
        <w:t xml:space="preserve"> </w:t>
      </w:r>
      <w:r w:rsidRPr="003078A7">
        <w:rPr>
          <w:rFonts w:ascii="Times New Roman" w:hAnsi="Times New Roman"/>
          <w:sz w:val="24"/>
          <w:szCs w:val="24"/>
          <w:lang w:val="en-AU"/>
        </w:rPr>
        <w:t xml:space="preserve">Tables </w:t>
      </w:r>
      <w:r w:rsidR="005B3B3C">
        <w:rPr>
          <w:rFonts w:ascii="Times New Roman" w:hAnsi="Times New Roman"/>
          <w:sz w:val="24"/>
          <w:szCs w:val="24"/>
          <w:lang w:val="en-AU"/>
        </w:rPr>
        <w:t>1</w:t>
      </w:r>
      <w:r w:rsidRPr="003078A7">
        <w:rPr>
          <w:rFonts w:ascii="Times New Roman" w:hAnsi="Times New Roman"/>
          <w:sz w:val="24"/>
          <w:szCs w:val="24"/>
          <w:lang w:val="en-AU"/>
        </w:rPr>
        <w:t xml:space="preserve"> and </w:t>
      </w:r>
      <w:r w:rsidR="005B3B3C">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At the individual experiment level, a significant tissue-type within stock-plant effect indicated epicormic-derived cuttings rooted more frequently than those from mature foliage at all assessment days for Experiments 2 and 3 b</w:t>
      </w:r>
      <w:r w:rsidR="00FC4C79">
        <w:rPr>
          <w:rFonts w:ascii="Times New Roman" w:hAnsi="Times New Roman"/>
          <w:sz w:val="24"/>
          <w:szCs w:val="24"/>
          <w:lang w:val="en-AU"/>
        </w:rPr>
        <w:t>ut not for Experiment 1 (Table 1</w:t>
      </w:r>
      <w:r w:rsidRPr="003078A7">
        <w:rPr>
          <w:rFonts w:ascii="Times New Roman" w:hAnsi="Times New Roman"/>
          <w:sz w:val="24"/>
          <w:szCs w:val="24"/>
          <w:lang w:val="en-AU"/>
        </w:rPr>
        <w:t xml:space="preserve">). The replicate effect was not significant in any of the ANOVA at the individual experiment level or in the pooled analysis (Tables </w:t>
      </w:r>
      <w:r w:rsidR="00FC4C79">
        <w:rPr>
          <w:rFonts w:ascii="Times New Roman" w:hAnsi="Times New Roman"/>
          <w:sz w:val="24"/>
          <w:szCs w:val="24"/>
          <w:lang w:val="en-AU"/>
        </w:rPr>
        <w:t>1</w:t>
      </w:r>
      <w:r w:rsidRPr="003078A7">
        <w:rPr>
          <w:rFonts w:ascii="Times New Roman" w:hAnsi="Times New Roman"/>
          <w:sz w:val="24"/>
          <w:szCs w:val="24"/>
          <w:lang w:val="en-AU"/>
        </w:rPr>
        <w:t xml:space="preserve"> and </w:t>
      </w:r>
      <w:r w:rsidR="00FC4C79">
        <w:rPr>
          <w:rFonts w:ascii="Times New Roman" w:hAnsi="Times New Roman"/>
          <w:sz w:val="24"/>
          <w:szCs w:val="24"/>
          <w:lang w:val="en-AU"/>
        </w:rPr>
        <w:t>2</w:t>
      </w:r>
      <w:r w:rsidRPr="003078A7">
        <w:rPr>
          <w:rFonts w:ascii="Times New Roman" w:hAnsi="Times New Roman"/>
          <w:sz w:val="24"/>
          <w:szCs w:val="24"/>
          <w:lang w:val="en-AU"/>
        </w:rPr>
        <w: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F9342A" w:rsidRDefault="00FE6EBD">
      <w:pPr>
        <w:autoSpaceDE w:val="0"/>
        <w:autoSpaceDN w:val="0"/>
        <w:adjustRightInd w:val="0"/>
        <w:spacing w:after="0" w:line="480" w:lineRule="auto"/>
        <w:rPr>
          <w:rFonts w:ascii="Times New Roman" w:hAnsi="Times New Roman"/>
          <w:sz w:val="24"/>
          <w:szCs w:val="24"/>
          <w:lang w:val="en-AU"/>
        </w:rPr>
      </w:pPr>
      <w:r>
        <w:rPr>
          <w:rFonts w:ascii="Times New Roman" w:hAnsi="Times New Roman"/>
          <w:sz w:val="24"/>
          <w:szCs w:val="24"/>
          <w:lang w:val="en-AU"/>
        </w:rPr>
        <w:t xml:space="preserve">Experiment 1, differed from the other two experiments in that its </w:t>
      </w:r>
      <w:r w:rsidR="003078A7" w:rsidRPr="003078A7">
        <w:rPr>
          <w:rFonts w:ascii="Times New Roman" w:hAnsi="Times New Roman"/>
          <w:sz w:val="24"/>
          <w:szCs w:val="24"/>
          <w:lang w:val="en-AU"/>
        </w:rPr>
        <w:t xml:space="preserve">mean rooting percentage for epicormic-derived cuttings </w:t>
      </w:r>
      <w:r w:rsidRPr="003078A7">
        <w:rPr>
          <w:rFonts w:ascii="Times New Roman" w:hAnsi="Times New Roman"/>
          <w:sz w:val="24"/>
          <w:szCs w:val="24"/>
          <w:lang w:val="en-AU"/>
        </w:rPr>
        <w:t>(</w:t>
      </w:r>
      <w:r>
        <w:rPr>
          <w:rFonts w:ascii="Times New Roman" w:hAnsi="Times New Roman"/>
          <w:sz w:val="24"/>
          <w:szCs w:val="24"/>
          <w:lang w:val="en-AU"/>
        </w:rPr>
        <w:t>25.6</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Pr>
          <w:rFonts w:ascii="Times New Roman" w:hAnsi="Times New Roman"/>
          <w:sz w:val="24"/>
          <w:szCs w:val="24"/>
          <w:lang w:val="en-AU"/>
        </w:rPr>
        <w:t xml:space="preserve">7.6 </w:t>
      </w:r>
      <w:r w:rsidRPr="003078A7">
        <w:rPr>
          <w:rFonts w:ascii="Times New Roman" w:hAnsi="Times New Roman"/>
          <w:sz w:val="24"/>
          <w:szCs w:val="24"/>
          <w:lang w:val="en-AU"/>
        </w:rPr>
        <w:t xml:space="preserve">%) </w:t>
      </w:r>
      <w:r>
        <w:rPr>
          <w:rFonts w:ascii="Times New Roman" w:hAnsi="Times New Roman"/>
          <w:sz w:val="24"/>
          <w:szCs w:val="24"/>
          <w:lang w:val="en-AU"/>
        </w:rPr>
        <w:t>was not significantly different to</w:t>
      </w:r>
      <w:r w:rsidR="003078A7" w:rsidRPr="003078A7">
        <w:rPr>
          <w:rFonts w:ascii="Times New Roman" w:hAnsi="Times New Roman"/>
          <w:sz w:val="24"/>
          <w:szCs w:val="24"/>
          <w:lang w:val="en-AU"/>
        </w:rPr>
        <w:t xml:space="preserve"> that for mature shoots </w:t>
      </w:r>
      <w:r>
        <w:rPr>
          <w:rFonts w:ascii="Times New Roman" w:hAnsi="Times New Roman"/>
          <w:sz w:val="24"/>
          <w:szCs w:val="24"/>
          <w:lang w:val="en-AU"/>
        </w:rPr>
        <w:t>(</w:t>
      </w:r>
      <w:r w:rsidRPr="003078A7">
        <w:rPr>
          <w:rFonts w:ascii="Times New Roman" w:hAnsi="Times New Roman"/>
          <w:sz w:val="24"/>
          <w:szCs w:val="24"/>
          <w:lang w:val="en-AU"/>
        </w:rPr>
        <w:t>2</w:t>
      </w:r>
      <w:r>
        <w:rPr>
          <w:rFonts w:ascii="Times New Roman" w:hAnsi="Times New Roman"/>
          <w:sz w:val="24"/>
          <w:szCs w:val="24"/>
          <w:lang w:val="en-AU"/>
        </w:rPr>
        <w:t>0.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Pr>
          <w:rFonts w:ascii="Times New Roman" w:hAnsi="Times New Roman"/>
          <w:sz w:val="24"/>
          <w:szCs w:val="24"/>
          <w:lang w:val="en-AU"/>
        </w:rPr>
        <w:t xml:space="preserve">5.2 </w:t>
      </w:r>
      <w:r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at Day 69 (p-value = 0.26, Table </w:t>
      </w:r>
      <w:r w:rsidR="00FC4C79">
        <w:rPr>
          <w:rFonts w:ascii="Times New Roman" w:hAnsi="Times New Roman"/>
          <w:sz w:val="24"/>
          <w:szCs w:val="24"/>
          <w:lang w:val="en-AU"/>
        </w:rPr>
        <w:t>1</w:t>
      </w:r>
      <w:r w:rsidR="003078A7" w:rsidRPr="003078A7">
        <w:rPr>
          <w:rFonts w:ascii="Times New Roman" w:hAnsi="Times New Roman"/>
          <w:sz w:val="24"/>
          <w:szCs w:val="24"/>
          <w:lang w:val="en-AU"/>
        </w:rPr>
        <w:t>).</w:t>
      </w:r>
      <w:r w:rsidR="004760EF">
        <w:rPr>
          <w:rFonts w:ascii="Times New Roman" w:hAnsi="Times New Roman"/>
          <w:sz w:val="24"/>
          <w:szCs w:val="24"/>
          <w:lang w:val="en-AU"/>
        </w:rPr>
        <w:t xml:space="preserve"> H</w:t>
      </w:r>
      <w:r w:rsidR="004760EF" w:rsidRPr="003078A7">
        <w:rPr>
          <w:rFonts w:ascii="Times New Roman" w:hAnsi="Times New Roman"/>
          <w:sz w:val="24"/>
          <w:szCs w:val="24"/>
          <w:lang w:val="en-AU"/>
        </w:rPr>
        <w:t>owever,</w:t>
      </w:r>
      <w:r w:rsidR="004760EF">
        <w:rPr>
          <w:rFonts w:ascii="Times New Roman" w:hAnsi="Times New Roman"/>
          <w:sz w:val="24"/>
          <w:szCs w:val="24"/>
          <w:lang w:val="en-AU"/>
        </w:rPr>
        <w:t xml:space="preserve"> a</w:t>
      </w:r>
      <w:r w:rsidR="003078A7" w:rsidRPr="003078A7">
        <w:rPr>
          <w:rFonts w:ascii="Times New Roman" w:hAnsi="Times New Roman"/>
          <w:sz w:val="24"/>
          <w:szCs w:val="24"/>
          <w:lang w:val="en-AU"/>
        </w:rPr>
        <w:t>t an earlier assessment time point (Day 41), the difference between rooting rates of cuttings from different tissue types approached significance (p-value = 0.</w:t>
      </w:r>
      <w:r w:rsidR="00827681">
        <w:rPr>
          <w:rFonts w:ascii="Times New Roman" w:hAnsi="Times New Roman"/>
          <w:sz w:val="24"/>
          <w:szCs w:val="24"/>
          <w:lang w:val="en-AU"/>
        </w:rPr>
        <w:t>062</w:t>
      </w:r>
      <w:r w:rsidR="003078A7" w:rsidRPr="003078A7">
        <w:rPr>
          <w:rFonts w:ascii="Times New Roman" w:hAnsi="Times New Roman"/>
          <w:sz w:val="24"/>
          <w:szCs w:val="24"/>
          <w:lang w:val="en-AU"/>
        </w:rPr>
        <w:t xml:space="preserve">, Table </w:t>
      </w:r>
      <w:r w:rsidR="00FC4C79">
        <w:rPr>
          <w:rFonts w:ascii="Times New Roman" w:hAnsi="Times New Roman"/>
          <w:sz w:val="24"/>
          <w:szCs w:val="24"/>
          <w:lang w:val="en-AU"/>
        </w:rPr>
        <w:t>1</w:t>
      </w:r>
      <w:r w:rsidR="003078A7" w:rsidRPr="003078A7">
        <w:rPr>
          <w:rFonts w:ascii="Times New Roman" w:hAnsi="Times New Roman"/>
          <w:sz w:val="24"/>
          <w:szCs w:val="24"/>
          <w:lang w:val="en-AU"/>
        </w:rPr>
        <w:t>), which suggested mature-shoot derived cuttings may root more slowly than cuttings derived from epicormic-shoots. Plotting rooting rates over four assessment time points indicated that the rate of rooting was more or less linear for cuttings from both tissue-types and increased at a similar rate over the time-span assessed (</w:t>
      </w:r>
      <w:r w:rsidR="00603DAD">
        <w:rPr>
          <w:rFonts w:ascii="Times New Roman" w:hAnsi="Times New Roman"/>
          <w:sz w:val="24"/>
          <w:szCs w:val="24"/>
          <w:lang w:val="en-AU"/>
        </w:rPr>
        <w:t>41-69 days post-setting) (</w:t>
      </w:r>
      <w:r w:rsidR="0070276E" w:rsidRPr="0070276E">
        <w:rPr>
          <w:rFonts w:ascii="Times New Roman" w:hAnsi="Times New Roman"/>
          <w:sz w:val="24"/>
          <w:szCs w:val="24"/>
          <w:highlight w:val="yellow"/>
          <w:lang w:val="en-AU"/>
        </w:rPr>
        <w:t>Fig. 1</w:t>
      </w:r>
      <w:r w:rsidR="003078A7" w:rsidRPr="003078A7">
        <w:rPr>
          <w:rFonts w:ascii="Times New Roman" w:hAnsi="Times New Roman"/>
          <w:sz w:val="24"/>
          <w:szCs w:val="24"/>
          <w:lang w:val="en-AU"/>
        </w:rPr>
        <w:t xml:space="preserve">). Furthermore, an assessment of cuttings 81 days post-setting in Experiment 3 also tended to support the observation that rooting was </w:t>
      </w:r>
      <w:r w:rsidR="003078A7" w:rsidRPr="003078A7">
        <w:rPr>
          <w:rFonts w:ascii="Times New Roman" w:hAnsi="Times New Roman"/>
          <w:sz w:val="24"/>
          <w:szCs w:val="24"/>
          <w:lang w:val="en-AU"/>
        </w:rPr>
        <w:lastRenderedPageBreak/>
        <w:t>largely completed by day 69, as no mature-shoot derived cuttings were found to have rooted beyond Day 69 (data not shown).</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i/>
          <w:sz w:val="24"/>
          <w:szCs w:val="24"/>
          <w:lang w:val="en-AU"/>
        </w:rPr>
      </w:pPr>
      <w:r w:rsidRPr="003078A7">
        <w:rPr>
          <w:rFonts w:ascii="Times New Roman" w:hAnsi="Times New Roman"/>
          <w:i/>
          <w:sz w:val="24"/>
          <w:szCs w:val="24"/>
          <w:lang w:val="en-AU"/>
        </w:rPr>
        <w:t>Stock-plant</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Differences among stock-plants (i.e. due to genotype, plant age or health), were not significant for the pooled data set or at the individual experiment level except at the three later assessment dates in Experiment 1 (Table </w:t>
      </w:r>
      <w:r w:rsidR="00FC4C79">
        <w:rPr>
          <w:rFonts w:ascii="Times New Roman" w:hAnsi="Times New Roman"/>
          <w:sz w:val="24"/>
          <w:szCs w:val="24"/>
          <w:lang w:val="en-AU"/>
        </w:rPr>
        <w:t>1</w:t>
      </w:r>
      <w:r w:rsidRPr="003078A7">
        <w:rPr>
          <w:rFonts w:ascii="Times New Roman" w:hAnsi="Times New Roman"/>
          <w:sz w:val="24"/>
          <w:szCs w:val="24"/>
          <w:lang w:val="en-AU"/>
        </w:rPr>
        <w:t xml:space="preserve">). Some stock-plants from each site did not root </w:t>
      </w:r>
      <w:r w:rsidR="008C4532">
        <w:rPr>
          <w:rFonts w:ascii="Times New Roman" w:hAnsi="Times New Roman"/>
          <w:sz w:val="24"/>
          <w:szCs w:val="24"/>
          <w:lang w:val="en-AU"/>
        </w:rPr>
        <w:t xml:space="preserve">at all, </w:t>
      </w:r>
      <w:r w:rsidRPr="003078A7">
        <w:rPr>
          <w:rFonts w:ascii="Times New Roman" w:hAnsi="Times New Roman"/>
          <w:sz w:val="24"/>
          <w:szCs w:val="24"/>
          <w:lang w:val="en-AU"/>
        </w:rPr>
        <w:t xml:space="preserve">whereas other genotypes </w:t>
      </w:r>
      <w:r w:rsidR="008C4532">
        <w:rPr>
          <w:rFonts w:ascii="Times New Roman" w:hAnsi="Times New Roman"/>
          <w:sz w:val="24"/>
          <w:szCs w:val="24"/>
          <w:lang w:val="en-AU"/>
        </w:rPr>
        <w:t>reached</w:t>
      </w:r>
      <w:r w:rsidR="008C4532" w:rsidRPr="003078A7">
        <w:rPr>
          <w:rFonts w:ascii="Times New Roman" w:hAnsi="Times New Roman"/>
          <w:sz w:val="24"/>
          <w:szCs w:val="24"/>
          <w:lang w:val="en-AU"/>
        </w:rPr>
        <w:t xml:space="preserve"> </w:t>
      </w:r>
      <w:r w:rsidRPr="003078A7">
        <w:rPr>
          <w:rFonts w:ascii="Times New Roman" w:hAnsi="Times New Roman"/>
          <w:sz w:val="24"/>
          <w:szCs w:val="24"/>
          <w:lang w:val="en-AU"/>
        </w:rPr>
        <w:t xml:space="preserve">the maximum rooting percentage (100%) for cuttings from at least one tissue-type in the case of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 xml:space="preserve"> and Leeville sources, and a maximum of 60 and 80% for Cannon Creek and Ballandean sources, respectively.</w:t>
      </w:r>
    </w:p>
    <w:p w:rsidR="00334A5A" w:rsidRPr="00C6005A" w:rsidRDefault="00334A5A" w:rsidP="00E437E4">
      <w:pPr>
        <w:spacing w:line="480" w:lineRule="auto"/>
        <w:rPr>
          <w:rFonts w:ascii="Times New Roman" w:hAnsi="Times New Roman"/>
          <w:sz w:val="24"/>
          <w:szCs w:val="24"/>
          <w:lang w:val="en-AU"/>
        </w:rPr>
      </w:pPr>
    </w:p>
    <w:p w:rsidR="00334A5A" w:rsidRDefault="005B3B3C" w:rsidP="00E437E4">
      <w:pPr>
        <w:spacing w:line="480" w:lineRule="auto"/>
        <w:rPr>
          <w:rFonts w:ascii="Times New Roman" w:hAnsi="Times New Roman"/>
          <w:i/>
          <w:sz w:val="24"/>
          <w:szCs w:val="24"/>
          <w:lang w:val="en-AU"/>
        </w:rPr>
      </w:pPr>
      <w:r>
        <w:rPr>
          <w:rFonts w:ascii="Times New Roman" w:hAnsi="Times New Roman"/>
          <w:i/>
          <w:sz w:val="24"/>
          <w:szCs w:val="24"/>
          <w:lang w:val="en-AU"/>
        </w:rPr>
        <w:t>Site</w:t>
      </w:r>
    </w:p>
    <w:p w:rsidR="005B3B3C" w:rsidRPr="00C6005A" w:rsidRDefault="005B3B3C" w:rsidP="00E437E4">
      <w:pPr>
        <w:spacing w:line="480" w:lineRule="auto"/>
        <w:rPr>
          <w:rFonts w:ascii="Times New Roman" w:hAnsi="Times New Roman"/>
          <w:i/>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A test for a site effect based on the mean for both tissue types was not significant (p-value = 0. 239; Table </w:t>
      </w:r>
      <w:r w:rsidR="00FC4C79">
        <w:rPr>
          <w:rFonts w:ascii="Times New Roman" w:hAnsi="Times New Roman"/>
          <w:sz w:val="24"/>
          <w:szCs w:val="24"/>
          <w:lang w:val="en-AU"/>
        </w:rPr>
        <w:t>1</w:t>
      </w:r>
      <w:r w:rsidRPr="003078A7">
        <w:rPr>
          <w:rFonts w:ascii="Times New Roman" w:hAnsi="Times New Roman"/>
          <w:sz w:val="24"/>
          <w:szCs w:val="24"/>
          <w:lang w:val="en-AU"/>
        </w:rPr>
        <w:t>) for the two sites in Experiment 2, the only comparison possible in this study</w:t>
      </w:r>
      <w:r w:rsidR="00A80141">
        <w:rPr>
          <w:rFonts w:ascii="Times New Roman" w:hAnsi="Times New Roman"/>
          <w:sz w:val="24"/>
          <w:szCs w:val="24"/>
          <w:lang w:val="en-AU"/>
        </w:rPr>
        <w:t xml:space="preserve"> (</w:t>
      </w:r>
      <w:r w:rsidR="0070276E" w:rsidRPr="0070276E">
        <w:rPr>
          <w:rFonts w:ascii="Times New Roman" w:hAnsi="Times New Roman"/>
          <w:sz w:val="24"/>
          <w:szCs w:val="24"/>
          <w:highlight w:val="yellow"/>
          <w:lang w:val="en-AU"/>
        </w:rPr>
        <w:t>Fig 2.).</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Variance components supported the greater importance of tissue-type relative to stock-plant</w:t>
      </w:r>
    </w:p>
    <w:p w:rsidR="00334A5A" w:rsidRPr="00670144" w:rsidRDefault="003078A7" w:rsidP="00670144">
      <w:pPr>
        <w:autoSpaceDE w:val="0"/>
        <w:autoSpaceDN w:val="0"/>
        <w:adjustRightInd w:val="0"/>
        <w:spacing w:after="0" w:line="480" w:lineRule="auto"/>
        <w:rPr>
          <w:rFonts w:ascii="MS Shell Dlg" w:hAnsi="MS Shell Dlg" w:cs="MS Shell Dlg"/>
          <w:sz w:val="17"/>
          <w:szCs w:val="17"/>
          <w:lang w:eastAsia="bg-BG"/>
        </w:rPr>
      </w:pPr>
      <w:r w:rsidRPr="003078A7">
        <w:rPr>
          <w:rFonts w:ascii="Times New Roman" w:hAnsi="Times New Roman"/>
          <w:sz w:val="24"/>
          <w:szCs w:val="24"/>
          <w:lang w:val="en-AU"/>
        </w:rPr>
        <w:t>Analysis of tissue-type within stock-plant and stock-plant effects as random variables on the pooled data set allowed estimation of variance components and indicated that the variance explained by tissue-type within stock-plant (</w:t>
      </w:r>
      <w:r w:rsidR="00DB65F1">
        <w:rPr>
          <w:rFonts w:ascii="Times New Roman" w:hAnsi="Times New Roman"/>
          <w:sz w:val="24"/>
          <w:szCs w:val="24"/>
          <w:lang w:val="en-AU"/>
        </w:rPr>
        <w:t xml:space="preserve">Estimate </w:t>
      </w:r>
      <w:r w:rsidR="00670144">
        <w:rPr>
          <w:rFonts w:ascii="Symbol" w:hAnsi="Symbol" w:cs="Symbol"/>
          <w:sz w:val="24"/>
          <w:szCs w:val="24"/>
          <w:lang w:eastAsia="bg-BG"/>
        </w:rPr>
        <w:t></w:t>
      </w:r>
      <w:r w:rsidR="00670144" w:rsidRPr="00670144">
        <w:rPr>
          <w:rFonts w:ascii="Times New Roman" w:hAnsi="Times New Roman"/>
          <w:sz w:val="24"/>
          <w:szCs w:val="24"/>
          <w:lang w:val="en-AU"/>
        </w:rPr>
        <w:t xml:space="preserve"> </w:t>
      </w:r>
      <w:r w:rsidRPr="003078A7">
        <w:rPr>
          <w:rFonts w:ascii="Times New Roman" w:hAnsi="Times New Roman"/>
          <w:sz w:val="24"/>
          <w:szCs w:val="24"/>
          <w:lang w:val="en-AU"/>
        </w:rPr>
        <w:t>SE; 0.029</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 xml:space="preserve">0.01) was around four </w:t>
      </w:r>
      <w:r w:rsidRPr="003078A7">
        <w:rPr>
          <w:rFonts w:ascii="Times New Roman" w:hAnsi="Times New Roman"/>
          <w:sz w:val="24"/>
          <w:szCs w:val="24"/>
          <w:lang w:val="en-AU"/>
        </w:rPr>
        <w:lastRenderedPageBreak/>
        <w:t>fold larger than that due to the stock-plant (</w:t>
      </w:r>
      <w:r w:rsidR="00DB65F1">
        <w:rPr>
          <w:rFonts w:ascii="Times New Roman" w:hAnsi="Times New Roman"/>
          <w:sz w:val="24"/>
          <w:szCs w:val="24"/>
          <w:lang w:val="en-AU"/>
        </w:rPr>
        <w:t>Estimate</w:t>
      </w:r>
      <w:r w:rsidR="00DB65F1" w:rsidRPr="003078A7">
        <w:rPr>
          <w:rFonts w:ascii="Times New Roman" w:hAnsi="Times New Roman"/>
          <w:sz w:val="24"/>
          <w:szCs w:val="24"/>
          <w:lang w:val="en-AU"/>
        </w:rPr>
        <w:t xml:space="preserve"> </w:t>
      </w:r>
      <w:r w:rsidR="005B3B3C" w:rsidRPr="005B3B3C">
        <w:rPr>
          <w:rFonts w:ascii="Symbol" w:hAnsi="Symbol"/>
          <w:sz w:val="24"/>
          <w:szCs w:val="24"/>
        </w:rPr>
        <w:t></w:t>
      </w:r>
      <w:r w:rsidR="005B3B3C">
        <w:rPr>
          <w:rFonts w:ascii="Times New Roman" w:hAnsi="Times New Roman"/>
          <w:sz w:val="24"/>
          <w:szCs w:val="24"/>
        </w:rPr>
        <w:t xml:space="preserve"> </w:t>
      </w:r>
      <w:r w:rsidRPr="003078A7">
        <w:rPr>
          <w:rFonts w:ascii="Times New Roman" w:hAnsi="Times New Roman"/>
          <w:sz w:val="24"/>
          <w:szCs w:val="24"/>
          <w:lang w:val="en-AU"/>
        </w:rPr>
        <w:t>SE; 0.007</w:t>
      </w:r>
      <w:r w:rsidR="00670144">
        <w:rPr>
          <w:rFonts w:ascii="Times New Roman" w:hAnsi="Times New Roman"/>
          <w:sz w:val="24"/>
          <w:szCs w:val="24"/>
          <w:lang w:val="en-AU"/>
        </w:rPr>
        <w:t xml:space="preserve"> </w:t>
      </w:r>
      <w:r w:rsidR="00670144">
        <w:rPr>
          <w:rFonts w:ascii="Symbol" w:hAnsi="Symbol" w:cs="Symbol"/>
          <w:sz w:val="24"/>
          <w:szCs w:val="24"/>
          <w:lang w:eastAsia="bg-BG"/>
        </w:rPr>
        <w:t></w:t>
      </w:r>
      <w:r w:rsidR="00670144">
        <w:rPr>
          <w:rFonts w:ascii="Symbol" w:hAnsi="Symbol" w:cs="Symbol"/>
          <w:sz w:val="24"/>
          <w:szCs w:val="24"/>
          <w:lang w:eastAsia="bg-BG"/>
        </w:rPr>
        <w:t></w:t>
      </w:r>
      <w:r w:rsidRPr="003078A7">
        <w:rPr>
          <w:rFonts w:ascii="Times New Roman" w:hAnsi="Times New Roman"/>
          <w:sz w:val="24"/>
          <w:szCs w:val="24"/>
          <w:lang w:val="en-AU"/>
        </w:rPr>
        <w:t>0.008)</w:t>
      </w:r>
      <w:ins w:id="0" w:author="mshepher" w:date="2013-08-26T10:37:00Z">
        <w:r w:rsidR="00E95331">
          <w:rPr>
            <w:rFonts w:ascii="Times New Roman" w:hAnsi="Times New Roman"/>
            <w:sz w:val="24"/>
            <w:szCs w:val="24"/>
            <w:lang w:val="en-AU"/>
          </w:rPr>
          <w:t xml:space="preserve"> (ANOVA not shown)</w:t>
        </w:r>
      </w:ins>
      <w:r w:rsidRPr="003078A7">
        <w:rPr>
          <w:rFonts w:ascii="Times New Roman" w:hAnsi="Times New Roman"/>
          <w:sz w:val="24"/>
          <w:szCs w:val="24"/>
          <w:lang w:val="en-AU"/>
        </w:rPr>
        <w:t xml:space="preserve">. The variance due to tissue-type within stock-plant was of a similar order of magnitude to that of the residual term (Estimate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 xml:space="preserve">SE; 0.030 </w:t>
      </w:r>
      <w:r w:rsidR="00670144">
        <w:rPr>
          <w:rFonts w:ascii="Symbol" w:hAnsi="Symbol" w:cs="Symbol"/>
          <w:sz w:val="24"/>
          <w:szCs w:val="24"/>
          <w:lang w:eastAsia="bg-BG"/>
        </w:rPr>
        <w:t></w:t>
      </w:r>
      <w:r w:rsidR="00670144" w:rsidRPr="00670144">
        <w:rPr>
          <w:rFonts w:ascii="Times New Roman" w:hAnsi="Times New Roman"/>
          <w:sz w:val="24"/>
          <w:szCs w:val="24"/>
          <w:lang w:eastAsia="bg-BG"/>
        </w:rPr>
        <w:t xml:space="preserve"> </w:t>
      </w:r>
      <w:r w:rsidRPr="003078A7">
        <w:rPr>
          <w:rFonts w:ascii="Times New Roman" w:hAnsi="Times New Roman"/>
          <w:sz w:val="24"/>
          <w:szCs w:val="24"/>
          <w:lang w:val="en-AU"/>
        </w:rPr>
        <w:t>0.005), which in this analysis included unaccounted for variation due to factors such as site, or other experimental level differences, including differences in the propagation systems or the season in which shoots were harvested.</w:t>
      </w:r>
    </w:p>
    <w:p w:rsidR="005B3B3C" w:rsidRPr="00C6005A" w:rsidRDefault="005B3B3C" w:rsidP="00E437E4">
      <w:pPr>
        <w:spacing w:line="480" w:lineRule="auto"/>
        <w:rPr>
          <w:rFonts w:ascii="Times New Roman" w:hAnsi="Times New Roman"/>
          <w:sz w:val="24"/>
          <w:szCs w:val="24"/>
          <w:lang w:val="en-AU"/>
        </w:rPr>
      </w:pPr>
    </w:p>
    <w:p w:rsidR="00334A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Differences among experiments on tissue-type subcategories</w:t>
      </w:r>
    </w:p>
    <w:p w:rsidR="005B3B3C" w:rsidRPr="00C6005A" w:rsidRDefault="005B3B3C" w:rsidP="00E437E4">
      <w:pPr>
        <w:spacing w:line="480" w:lineRule="auto"/>
        <w:rPr>
          <w:rFonts w:ascii="Times New Roman" w:hAnsi="Times New Roman"/>
          <w:b/>
          <w:i/>
          <w:sz w:val="24"/>
          <w:szCs w:val="24"/>
          <w:lang w:val="en-AU"/>
        </w:rPr>
      </w:pPr>
    </w:p>
    <w:p w:rsidR="00334A5A" w:rsidRDefault="000F394F" w:rsidP="00E437E4">
      <w:pPr>
        <w:spacing w:line="480" w:lineRule="auto"/>
        <w:rPr>
          <w:rFonts w:ascii="Times New Roman" w:hAnsi="Times New Roman"/>
          <w:sz w:val="24"/>
          <w:szCs w:val="24"/>
          <w:lang w:val="en-AU"/>
        </w:rPr>
      </w:pPr>
      <w:r>
        <w:rPr>
          <w:rFonts w:ascii="Times New Roman" w:hAnsi="Times New Roman"/>
          <w:sz w:val="24"/>
          <w:szCs w:val="24"/>
          <w:lang w:val="en-AU"/>
        </w:rPr>
        <w:t>An ANOVA using Experiment as a factor indicated there were significant difference</w:t>
      </w:r>
      <w:r w:rsidR="00581D44">
        <w:rPr>
          <w:rFonts w:ascii="Times New Roman" w:hAnsi="Times New Roman"/>
          <w:sz w:val="24"/>
          <w:szCs w:val="24"/>
          <w:lang w:val="en-AU"/>
        </w:rPr>
        <w:t>s</w:t>
      </w:r>
      <w:r>
        <w:rPr>
          <w:rFonts w:ascii="Times New Roman" w:hAnsi="Times New Roman"/>
          <w:sz w:val="24"/>
          <w:szCs w:val="24"/>
          <w:lang w:val="en-AU"/>
        </w:rPr>
        <w:t xml:space="preserve"> among the overall means for each experiment </w:t>
      </w:r>
      <w:r w:rsidR="003078A7" w:rsidRPr="003078A7">
        <w:rPr>
          <w:rFonts w:ascii="Times New Roman" w:hAnsi="Times New Roman"/>
          <w:sz w:val="24"/>
          <w:szCs w:val="24"/>
          <w:lang w:val="en-AU"/>
        </w:rPr>
        <w:t>(ANOVA not shown; df=2; p-value for F test on Experiment = 0.008</w:t>
      </w:r>
      <w:r w:rsidR="00165096" w:rsidRPr="00294290">
        <w:rPr>
          <w:rFonts w:ascii="Times New Roman" w:hAnsi="Times New Roman"/>
          <w:sz w:val="24"/>
          <w:szCs w:val="24"/>
          <w:lang w:val="en-AU"/>
        </w:rPr>
        <w:t>)</w:t>
      </w:r>
      <w:r w:rsidR="008C0B65">
        <w:rPr>
          <w:rFonts w:ascii="Times New Roman" w:hAnsi="Times New Roman"/>
          <w:sz w:val="24"/>
          <w:szCs w:val="24"/>
          <w:lang w:val="en-AU"/>
        </w:rPr>
        <w:t xml:space="preserve">. </w:t>
      </w:r>
      <w:r w:rsidR="009550A3">
        <w:rPr>
          <w:rFonts w:ascii="Times New Roman" w:hAnsi="Times New Roman"/>
          <w:sz w:val="24"/>
          <w:szCs w:val="24"/>
          <w:lang w:val="en-AU"/>
        </w:rPr>
        <w:t xml:space="preserve">The mean for </w:t>
      </w:r>
      <w:r w:rsidR="009550A3" w:rsidRPr="003078A7">
        <w:rPr>
          <w:rFonts w:ascii="Times New Roman" w:hAnsi="Times New Roman"/>
          <w:sz w:val="24"/>
          <w:szCs w:val="24"/>
          <w:lang w:val="en-AU"/>
        </w:rPr>
        <w:t>Experiment 2 (</w:t>
      </w:r>
      <w:r w:rsidR="009550A3">
        <w:rPr>
          <w:rFonts w:ascii="Times New Roman" w:hAnsi="Times New Roman"/>
          <w:sz w:val="24"/>
          <w:szCs w:val="24"/>
          <w:lang w:val="en-AU"/>
        </w:rPr>
        <w:t>16</w:t>
      </w:r>
      <w:r w:rsidR="009550A3" w:rsidRPr="003078A7">
        <w:rPr>
          <w:rFonts w:ascii="Times New Roman" w:hAnsi="Times New Roman"/>
          <w:sz w:val="24"/>
          <w:szCs w:val="24"/>
          <w:lang w:val="en-AU"/>
        </w:rPr>
        <w:t xml:space="preserve"> </w:t>
      </w:r>
      <w:r w:rsidR="009550A3" w:rsidRPr="005B3B3C">
        <w:rPr>
          <w:rFonts w:ascii="Symbol" w:hAnsi="Symbol"/>
          <w:sz w:val="24"/>
          <w:szCs w:val="24"/>
        </w:rPr>
        <w:t></w:t>
      </w:r>
      <w:r w:rsidR="009550A3" w:rsidRPr="003078A7">
        <w:rPr>
          <w:rFonts w:ascii="Times New Roman" w:hAnsi="Times New Roman"/>
          <w:sz w:val="24"/>
          <w:szCs w:val="24"/>
        </w:rPr>
        <w:t xml:space="preserve"> </w:t>
      </w:r>
      <w:r w:rsidR="009550A3">
        <w:rPr>
          <w:rFonts w:ascii="Times New Roman" w:hAnsi="Times New Roman"/>
          <w:sz w:val="24"/>
          <w:szCs w:val="24"/>
          <w:lang w:val="en-AU"/>
        </w:rPr>
        <w:t xml:space="preserve">3 </w:t>
      </w:r>
      <w:r w:rsidR="009550A3" w:rsidRPr="00294290">
        <w:rPr>
          <w:rFonts w:ascii="Times New Roman" w:hAnsi="Times New Roman"/>
          <w:sz w:val="24"/>
          <w:szCs w:val="24"/>
          <w:lang w:val="en-AU"/>
        </w:rPr>
        <w:t>%)</w:t>
      </w:r>
      <w:r w:rsidR="009550A3">
        <w:rPr>
          <w:rFonts w:ascii="Times New Roman" w:hAnsi="Times New Roman"/>
          <w:sz w:val="24"/>
          <w:szCs w:val="24"/>
          <w:lang w:val="en-AU"/>
        </w:rPr>
        <w:t xml:space="preserve"> was lower than</w:t>
      </w:r>
      <w:r w:rsidR="003078A7" w:rsidRPr="003078A7">
        <w:rPr>
          <w:rFonts w:ascii="Times New Roman" w:hAnsi="Times New Roman"/>
          <w:sz w:val="24"/>
          <w:szCs w:val="24"/>
          <w:lang w:val="en-AU"/>
        </w:rPr>
        <w:t xml:space="preserve"> </w:t>
      </w:r>
      <w:r w:rsidR="009550A3">
        <w:rPr>
          <w:rFonts w:ascii="Times New Roman" w:hAnsi="Times New Roman"/>
          <w:sz w:val="24"/>
          <w:szCs w:val="24"/>
          <w:lang w:val="en-AU"/>
        </w:rPr>
        <w:t xml:space="preserve">the mean for </w:t>
      </w:r>
      <w:r w:rsidR="003078A7" w:rsidRPr="003078A7">
        <w:rPr>
          <w:rFonts w:ascii="Times New Roman" w:hAnsi="Times New Roman"/>
          <w:sz w:val="24"/>
          <w:szCs w:val="24"/>
          <w:lang w:val="en-AU"/>
        </w:rPr>
        <w:t>Experiment 3 (</w:t>
      </w:r>
      <w:r w:rsidR="00670144">
        <w:rPr>
          <w:rFonts w:ascii="Times New Roman" w:hAnsi="Times New Roman"/>
          <w:sz w:val="24"/>
          <w:szCs w:val="24"/>
          <w:lang w:val="en-AU"/>
        </w:rPr>
        <w:t>34</w:t>
      </w:r>
      <w:r w:rsidR="003078A7" w:rsidRPr="003078A7">
        <w:rPr>
          <w:rFonts w:ascii="Times New Roman" w:hAnsi="Times New Roman"/>
          <w:sz w:val="24"/>
          <w:szCs w:val="24"/>
          <w:lang w:val="en-AU"/>
        </w:rPr>
        <w:t xml:space="preserve"> </w:t>
      </w:r>
      <w:r w:rsidR="003078A7" w:rsidRPr="005B3B3C">
        <w:rPr>
          <w:rFonts w:ascii="Symbol" w:hAnsi="Symbol"/>
          <w:sz w:val="24"/>
          <w:szCs w:val="24"/>
        </w:rPr>
        <w:t></w:t>
      </w:r>
      <w:r w:rsidR="003078A7" w:rsidRPr="003078A7">
        <w:rPr>
          <w:rFonts w:ascii="Times New Roman" w:hAnsi="Times New Roman"/>
          <w:sz w:val="24"/>
          <w:szCs w:val="24"/>
        </w:rPr>
        <w:t xml:space="preserve"> </w:t>
      </w:r>
      <w:r w:rsidR="00670144">
        <w:rPr>
          <w:rFonts w:ascii="Times New Roman" w:hAnsi="Times New Roman"/>
          <w:sz w:val="24"/>
          <w:szCs w:val="24"/>
          <w:lang w:val="en-AU"/>
        </w:rPr>
        <w:t xml:space="preserve">5 </w:t>
      </w:r>
      <w:r w:rsidR="003078A7" w:rsidRPr="003078A7">
        <w:rPr>
          <w:rFonts w:ascii="Times New Roman" w:hAnsi="Times New Roman"/>
          <w:sz w:val="24"/>
          <w:szCs w:val="24"/>
          <w:lang w:val="en-AU"/>
        </w:rPr>
        <w:t xml:space="preserve">%) but </w:t>
      </w:r>
      <w:r w:rsidR="00581D44">
        <w:rPr>
          <w:rFonts w:ascii="Times New Roman" w:hAnsi="Times New Roman"/>
          <w:sz w:val="24"/>
          <w:szCs w:val="24"/>
          <w:lang w:val="en-AU"/>
        </w:rPr>
        <w:t>it was not</w:t>
      </w:r>
      <w:r w:rsidR="00581D44" w:rsidRPr="003078A7">
        <w:rPr>
          <w:rFonts w:ascii="Times New Roman" w:hAnsi="Times New Roman"/>
          <w:sz w:val="24"/>
          <w:szCs w:val="24"/>
          <w:lang w:val="en-AU"/>
        </w:rPr>
        <w:t xml:space="preserve"> </w:t>
      </w:r>
      <w:r w:rsidR="009550A3">
        <w:rPr>
          <w:rFonts w:ascii="Times New Roman" w:hAnsi="Times New Roman"/>
          <w:sz w:val="24"/>
          <w:szCs w:val="24"/>
          <w:lang w:val="en-AU"/>
        </w:rPr>
        <w:t>different to</w:t>
      </w:r>
      <w:r w:rsidR="00581D44">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Experiment 1 </w:t>
      </w:r>
      <w:r w:rsidR="00670144" w:rsidRPr="003078A7">
        <w:rPr>
          <w:rFonts w:ascii="Times New Roman" w:hAnsi="Times New Roman"/>
          <w:sz w:val="24"/>
          <w:szCs w:val="24"/>
          <w:lang w:val="en-AU"/>
        </w:rPr>
        <w:t>(</w:t>
      </w:r>
      <w:r w:rsidR="00670144">
        <w:rPr>
          <w:rFonts w:ascii="Times New Roman" w:hAnsi="Times New Roman"/>
          <w:sz w:val="24"/>
          <w:szCs w:val="24"/>
          <w:lang w:val="en-AU"/>
        </w:rPr>
        <w:t>23</w:t>
      </w:r>
      <w:r w:rsidR="00670144" w:rsidRPr="003078A7">
        <w:rPr>
          <w:rFonts w:ascii="Times New Roman" w:hAnsi="Times New Roman"/>
          <w:sz w:val="24"/>
          <w:szCs w:val="24"/>
          <w:lang w:val="en-AU"/>
        </w:rPr>
        <w:t xml:space="preserve"> </w:t>
      </w:r>
      <w:r w:rsidR="00670144" w:rsidRPr="005B3B3C">
        <w:rPr>
          <w:rFonts w:ascii="Symbol" w:hAnsi="Symbol"/>
          <w:sz w:val="24"/>
          <w:szCs w:val="24"/>
        </w:rPr>
        <w:t></w:t>
      </w:r>
      <w:r w:rsidR="00670144" w:rsidRPr="003078A7">
        <w:rPr>
          <w:rFonts w:ascii="Times New Roman" w:hAnsi="Times New Roman"/>
          <w:sz w:val="24"/>
          <w:szCs w:val="24"/>
        </w:rPr>
        <w:t xml:space="preserve"> </w:t>
      </w:r>
      <w:r w:rsidR="00670144">
        <w:rPr>
          <w:rFonts w:ascii="Times New Roman" w:hAnsi="Times New Roman"/>
          <w:sz w:val="24"/>
          <w:szCs w:val="24"/>
          <w:lang w:val="en-AU"/>
        </w:rPr>
        <w:t xml:space="preserve">4 </w:t>
      </w:r>
      <w:r w:rsidR="00670144" w:rsidRPr="003078A7">
        <w:rPr>
          <w:rFonts w:ascii="Times New Roman" w:hAnsi="Times New Roman"/>
          <w:sz w:val="24"/>
          <w:szCs w:val="24"/>
          <w:lang w:val="en-AU"/>
        </w:rPr>
        <w:t>%)</w:t>
      </w:r>
      <w:r w:rsidR="009550A3">
        <w:rPr>
          <w:rFonts w:ascii="Times New Roman" w:hAnsi="Times New Roman"/>
          <w:sz w:val="24"/>
          <w:szCs w:val="24"/>
          <w:lang w:val="en-AU"/>
        </w:rPr>
        <w:t>,</w:t>
      </w:r>
      <w:r w:rsidR="00670144"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 xml:space="preserve">and </w:t>
      </w:r>
      <w:r w:rsidR="00581D44" w:rsidRPr="003078A7">
        <w:rPr>
          <w:rFonts w:ascii="Times New Roman" w:hAnsi="Times New Roman"/>
          <w:sz w:val="24"/>
          <w:szCs w:val="24"/>
          <w:lang w:val="en-AU"/>
        </w:rPr>
        <w:t xml:space="preserve">Experiment </w:t>
      </w:r>
      <w:r w:rsidR="009550A3">
        <w:rPr>
          <w:rFonts w:ascii="Times New Roman" w:hAnsi="Times New Roman"/>
          <w:sz w:val="24"/>
          <w:szCs w:val="24"/>
          <w:lang w:val="en-AU"/>
        </w:rPr>
        <w:t>1</w:t>
      </w:r>
      <w:r w:rsidR="00581D44" w:rsidRPr="003078A7">
        <w:rPr>
          <w:rFonts w:ascii="Times New Roman" w:hAnsi="Times New Roman"/>
          <w:sz w:val="24"/>
          <w:szCs w:val="24"/>
          <w:lang w:val="en-AU"/>
        </w:rPr>
        <w:t xml:space="preserve"> was significantly lower than Experiment </w:t>
      </w:r>
      <w:r w:rsidR="009550A3">
        <w:rPr>
          <w:rFonts w:ascii="Times New Roman" w:hAnsi="Times New Roman"/>
          <w:sz w:val="24"/>
          <w:szCs w:val="24"/>
          <w:lang w:val="en-AU"/>
        </w:rPr>
        <w:t>3</w:t>
      </w:r>
      <w:r w:rsidR="00581D44" w:rsidRPr="003078A7">
        <w:rPr>
          <w:rFonts w:ascii="Times New Roman" w:hAnsi="Times New Roman"/>
          <w:sz w:val="24"/>
          <w:szCs w:val="24"/>
          <w:lang w:val="en-AU"/>
        </w:rPr>
        <w:t xml:space="preserve"> </w:t>
      </w:r>
      <w:r w:rsidR="003078A7" w:rsidRPr="003078A7">
        <w:rPr>
          <w:rFonts w:ascii="Times New Roman" w:hAnsi="Times New Roman"/>
          <w:sz w:val="24"/>
          <w:szCs w:val="24"/>
          <w:lang w:val="en-AU"/>
        </w:rPr>
        <w:t>(</w:t>
      </w:r>
      <w:r w:rsidR="00603DAD">
        <w:rPr>
          <w:rFonts w:ascii="Times New Roman" w:hAnsi="Times New Roman"/>
          <w:sz w:val="24"/>
          <w:szCs w:val="24"/>
          <w:lang w:val="en-AU"/>
        </w:rPr>
        <w:t>Fig.</w:t>
      </w:r>
      <w:r w:rsidR="008E0ACA">
        <w:rPr>
          <w:rFonts w:ascii="Times New Roman" w:hAnsi="Times New Roman"/>
          <w:sz w:val="24"/>
          <w:szCs w:val="24"/>
          <w:lang w:val="en-AU"/>
        </w:rPr>
        <w:t xml:space="preserve"> 3</w:t>
      </w:r>
      <w:r w:rsidR="003078A7" w:rsidRPr="003078A7">
        <w:rPr>
          <w:rFonts w:ascii="Times New Roman" w:hAnsi="Times New Roman"/>
          <w:sz w:val="24"/>
          <w:szCs w:val="24"/>
          <w:lang w:val="en-AU"/>
        </w:rPr>
        <w:t>).</w:t>
      </w:r>
    </w:p>
    <w:p w:rsidR="005B3B3C" w:rsidRPr="00C6005A" w:rsidRDefault="005B3B3C"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ithin each tissue-type sub-categorisation (mature, epicormic induced or epicormic spontaneous), </w:t>
      </w:r>
      <w:r w:rsidR="008E055F">
        <w:rPr>
          <w:rFonts w:ascii="Times New Roman" w:hAnsi="Times New Roman"/>
          <w:sz w:val="24"/>
          <w:szCs w:val="24"/>
          <w:lang w:val="en-AU"/>
        </w:rPr>
        <w:t>the factorial</w:t>
      </w:r>
      <w:r w:rsidRPr="003078A7">
        <w:rPr>
          <w:rFonts w:ascii="Times New Roman" w:hAnsi="Times New Roman"/>
          <w:sz w:val="24"/>
          <w:szCs w:val="24"/>
          <w:lang w:val="en-AU"/>
        </w:rPr>
        <w:t xml:space="preserve"> effect was also highly significant (ANOVA not shown; p-values =0). The better performance of Experiment 3 relative to the other two experiments could largely be attributed to better rooting on epicormic</w:t>
      </w:r>
      <w:r w:rsidR="008E055F">
        <w:rPr>
          <w:rFonts w:ascii="Times New Roman" w:hAnsi="Times New Roman"/>
          <w:sz w:val="24"/>
          <w:szCs w:val="24"/>
          <w:lang w:val="en-AU"/>
        </w:rPr>
        <w:t xml:space="preserve"> shoots</w:t>
      </w:r>
      <w:r w:rsidR="00F7674D">
        <w:rPr>
          <w:rFonts w:ascii="Times New Roman" w:hAnsi="Times New Roman"/>
          <w:sz w:val="24"/>
          <w:szCs w:val="24"/>
          <w:lang w:val="en-AU"/>
        </w:rPr>
        <w:t>-</w:t>
      </w:r>
      <w:r w:rsidR="00603DAD">
        <w:rPr>
          <w:rFonts w:ascii="Times New Roman" w:hAnsi="Times New Roman"/>
          <w:sz w:val="24"/>
          <w:szCs w:val="24"/>
          <w:lang w:val="en-AU"/>
        </w:rPr>
        <w:t>derived cuttings (Fig.</w:t>
      </w:r>
      <w:r w:rsidRPr="003078A7">
        <w:rPr>
          <w:rFonts w:ascii="Times New Roman" w:hAnsi="Times New Roman"/>
          <w:sz w:val="24"/>
          <w:szCs w:val="24"/>
          <w:lang w:val="en-AU"/>
        </w:rPr>
        <w:t xml:space="preserve"> 2 and 3). Experiment 1 differed from the other two experiments in that the rooting rate for cuttings derived from the induced epicormic shoots was on average lower (12</w:t>
      </w:r>
      <w:r w:rsidR="007505A9">
        <w:rPr>
          <w:rFonts w:ascii="Times New Roman" w:hAnsi="Times New Roman"/>
          <w:sz w:val="24"/>
          <w:szCs w:val="24"/>
          <w:lang w:val="en-AU"/>
        </w:rPr>
        <w:t>.5</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Pr="003078A7">
        <w:rPr>
          <w:rFonts w:ascii="Times New Roman" w:hAnsi="Times New Roman"/>
          <w:sz w:val="24"/>
          <w:szCs w:val="24"/>
          <w:lang w:val="en-AU"/>
        </w:rPr>
        <w:t>8</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4) than cuttings from spontaneous epicormic shoots (36</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7</w:t>
      </w:r>
      <w:r w:rsidR="007505A9">
        <w:rPr>
          <w:rFonts w:ascii="Times New Roman" w:hAnsi="Times New Roman"/>
          <w:sz w:val="24"/>
          <w:szCs w:val="24"/>
          <w:lang w:val="en-AU"/>
        </w:rPr>
        <w:t>.2</w:t>
      </w:r>
      <w:r w:rsidR="00D76504">
        <w:rPr>
          <w:rFonts w:ascii="Times New Roman" w:hAnsi="Times New Roman"/>
          <w:sz w:val="24"/>
          <w:szCs w:val="24"/>
          <w:lang w:val="en-AU"/>
        </w:rPr>
        <w:t xml:space="preserve"> </w:t>
      </w:r>
      <w:r w:rsidRPr="003078A7">
        <w:rPr>
          <w:rFonts w:ascii="Times New Roman" w:hAnsi="Times New Roman"/>
          <w:sz w:val="24"/>
          <w:szCs w:val="24"/>
          <w:lang w:val="en-AU"/>
        </w:rPr>
        <w:t xml:space="preserve">%, No. of trees = 5), or </w:t>
      </w:r>
      <w:r w:rsidRPr="003078A7">
        <w:rPr>
          <w:rFonts w:ascii="Times New Roman" w:hAnsi="Times New Roman"/>
          <w:sz w:val="24"/>
          <w:szCs w:val="24"/>
          <w:lang w:val="en-AU"/>
        </w:rPr>
        <w:lastRenderedPageBreak/>
        <w:t>mature shoots (20</w:t>
      </w:r>
      <w:r w:rsidR="007505A9">
        <w:rPr>
          <w:rFonts w:ascii="Times New Roman" w:hAnsi="Times New Roman"/>
          <w:sz w:val="24"/>
          <w:szCs w:val="24"/>
          <w:lang w:val="en-AU"/>
        </w:rPr>
        <w:t>.0</w:t>
      </w:r>
      <w:r w:rsidRPr="003078A7">
        <w:rPr>
          <w:rFonts w:ascii="Times New Roman" w:hAnsi="Times New Roman"/>
          <w:sz w:val="24"/>
          <w:szCs w:val="24"/>
          <w:lang w:val="en-AU"/>
        </w:rPr>
        <w:t xml:space="preserve"> </w:t>
      </w:r>
      <w:r w:rsidRPr="005B3B3C">
        <w:rPr>
          <w:rFonts w:ascii="Symbol" w:hAnsi="Symbol"/>
          <w:sz w:val="24"/>
          <w:szCs w:val="24"/>
        </w:rPr>
        <w:t></w:t>
      </w:r>
      <w:r w:rsidRPr="003078A7">
        <w:rPr>
          <w:rFonts w:ascii="Times New Roman" w:hAnsi="Times New Roman"/>
          <w:sz w:val="24"/>
          <w:szCs w:val="24"/>
        </w:rPr>
        <w:t xml:space="preserve"> </w:t>
      </w:r>
      <w:r w:rsidR="00D76504">
        <w:rPr>
          <w:rFonts w:ascii="Times New Roman" w:hAnsi="Times New Roman"/>
          <w:sz w:val="24"/>
          <w:szCs w:val="24"/>
          <w:lang w:val="en-AU"/>
        </w:rPr>
        <w:t>5</w:t>
      </w:r>
      <w:r w:rsidR="007505A9">
        <w:rPr>
          <w:rFonts w:ascii="Times New Roman" w:hAnsi="Times New Roman"/>
          <w:sz w:val="24"/>
          <w:szCs w:val="24"/>
          <w:lang w:val="en-AU"/>
        </w:rPr>
        <w:t>.1</w:t>
      </w:r>
      <w:r w:rsidR="00D76504">
        <w:rPr>
          <w:rFonts w:ascii="Times New Roman" w:hAnsi="Times New Roman"/>
          <w:sz w:val="24"/>
          <w:szCs w:val="24"/>
          <w:lang w:val="en-AU"/>
        </w:rPr>
        <w:t xml:space="preserve"> </w:t>
      </w:r>
      <w:r w:rsidRPr="003078A7">
        <w:rPr>
          <w:rFonts w:ascii="Times New Roman" w:hAnsi="Times New Roman"/>
          <w:sz w:val="24"/>
          <w:szCs w:val="24"/>
          <w:lang w:val="en-AU"/>
        </w:rPr>
        <w:t>%, No. of trees = 10), but not significantly so (One way ANOVA F</w:t>
      </w:r>
      <w:r w:rsidR="00D76504">
        <w:rPr>
          <w:rFonts w:ascii="Times New Roman" w:hAnsi="Times New Roman"/>
          <w:sz w:val="24"/>
          <w:szCs w:val="24"/>
          <w:lang w:val="en-AU"/>
        </w:rPr>
        <w:t xml:space="preserve">-value = 1.8, p-value = 0.175; </w:t>
      </w:r>
      <w:r w:rsidR="00603DAD">
        <w:rPr>
          <w:rFonts w:ascii="Times New Roman" w:hAnsi="Times New Roman"/>
          <w:sz w:val="24"/>
          <w:szCs w:val="24"/>
          <w:lang w:val="en-AU"/>
        </w:rPr>
        <w:t>Fig.</w:t>
      </w:r>
      <w:r w:rsidRPr="003078A7">
        <w:rPr>
          <w:rFonts w:ascii="Times New Roman" w:hAnsi="Times New Roman"/>
          <w:sz w:val="24"/>
          <w:szCs w:val="24"/>
          <w:lang w:val="en-AU"/>
        </w:rPr>
        <w:t xml:space="preserve"> 3).</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b/>
          <w:i/>
          <w:sz w:val="24"/>
          <w:szCs w:val="24"/>
          <w:lang w:val="en-AU"/>
        </w:rPr>
      </w:pPr>
      <w:r w:rsidRPr="003078A7">
        <w:rPr>
          <w:rFonts w:ascii="Times New Roman" w:hAnsi="Times New Roman"/>
          <w:b/>
          <w:i/>
          <w:sz w:val="24"/>
          <w:szCs w:val="24"/>
          <w:lang w:val="en-AU"/>
        </w:rPr>
        <w:t>Stem height of epicormic shoots</w:t>
      </w:r>
    </w:p>
    <w:p w:rsidR="00334A5A" w:rsidRPr="00C6005A" w:rsidRDefault="00334A5A" w:rsidP="00E437E4">
      <w:pPr>
        <w:autoSpaceDE w:val="0"/>
        <w:autoSpaceDN w:val="0"/>
        <w:adjustRightInd w:val="0"/>
        <w:spacing w:after="0" w:line="480" w:lineRule="auto"/>
        <w:rPr>
          <w:rFonts w:ascii="Times New Roman" w:hAnsi="Times New Roman"/>
          <w:sz w:val="24"/>
          <w:szCs w:val="24"/>
          <w:lang w:val="en-AU"/>
        </w:rPr>
      </w:pPr>
    </w:p>
    <w:p w:rsidR="00334A5A" w:rsidRPr="00C6005A" w:rsidRDefault="003078A7" w:rsidP="00E437E4">
      <w:pPr>
        <w:autoSpaceDE w:val="0"/>
        <w:autoSpaceDN w:val="0"/>
        <w:adjustRightInd w:val="0"/>
        <w:spacing w:after="0" w:line="480" w:lineRule="auto"/>
        <w:rPr>
          <w:rFonts w:ascii="Times New Roman" w:hAnsi="Times New Roman"/>
          <w:sz w:val="24"/>
          <w:szCs w:val="24"/>
          <w:lang w:val="en-AU"/>
        </w:rPr>
      </w:pPr>
      <w:r w:rsidRPr="003078A7">
        <w:rPr>
          <w:rFonts w:ascii="Times New Roman" w:hAnsi="Times New Roman"/>
          <w:sz w:val="24"/>
          <w:szCs w:val="24"/>
          <w:lang w:val="en-AU"/>
        </w:rPr>
        <w:t xml:space="preserve">The height above ground level at which a tree is decapitated to produce coppice has been found to be critical for rooting rates of cuttings (e.g. </w:t>
      </w:r>
      <w:r w:rsidR="000B562F" w:rsidRPr="003078A7">
        <w:rPr>
          <w:rFonts w:ascii="Times New Roman" w:hAnsi="Times New Roman"/>
          <w:sz w:val="24"/>
          <w:szCs w:val="24"/>
          <w:lang w:val="en-AU"/>
        </w:rPr>
        <w:fldChar w:fldCharType="begin"/>
      </w:r>
      <w:r w:rsidR="002B3AAD">
        <w:rPr>
          <w:rFonts w:ascii="Times New Roman" w:hAnsi="Times New Roman"/>
          <w:sz w:val="24"/>
          <w:szCs w:val="24"/>
          <w:lang w:val="en-AU"/>
        </w:rPr>
        <w:instrText xml:space="preserve"> ADDIN EN.CITE &lt;EndNote&gt;&lt;Cite&gt;&lt;Author&gt;Haines&lt;/Author&gt;&lt;Year&gt;1993&lt;/Year&gt;&lt;RecNum&gt;12727&lt;/RecNum&gt;&lt;DisplayText&gt;(Haines et al. 1993)&lt;/DisplayText&gt;&lt;record&gt;&lt;rec-number&gt;12727&lt;/rec-number&gt;&lt;foreign-keys&gt;&lt;key app="EN" db-id="9taxvpr2nzrwaaex9sp50f0stp25pre00vst"&gt;12727&lt;/key&gt;&lt;/foreign-keys&gt;&lt;ref-type name="Journal Article"&gt;17&lt;/ref-type&gt;&lt;contributors&gt;&lt;authors&gt;&lt;author&gt;Haines, R. J.&lt;/author&gt;&lt;author&gt;Walker, S. M.&lt;/author&gt;&lt;author&gt;Copley, T. R.&lt;/author&gt;&lt;/authors&gt;&lt;/contributors&gt;&lt;auth-address&gt;Forestry Research Centre, MS 483, Gympie, 4570, Qld, Australia&lt;/auth-address&gt;&lt;titles&gt;&lt;title&gt;Morphology and rooting of shoots developing in response to decapitation and pruning of Caribbean pine&lt;/title&gt;&lt;secondary-title&gt;New Forests&lt;/secondary-title&gt;&lt;/titles&gt;&lt;periodical&gt;&lt;full-title&gt;New Forests&lt;/full-title&gt;&lt;abbr-1&gt;New Forests&lt;/abbr-1&gt;&lt;/periodical&gt;&lt;pages&gt;133-141&lt;/pages&gt;&lt;volume&gt;7&lt;/volume&gt;&lt;number&gt;2&lt;/number&gt;&lt;keywords&gt;&lt;keyword&gt;Pinus caribaea var. hondurensis&lt;/keyword&gt;&lt;keyword&gt;rejuvenation&lt;/keyword&gt;&lt;keyword&gt;rooting&lt;/keyword&gt;&lt;keyword&gt;scu request&lt;/keyword&gt;&lt;keyword&gt;requested&lt;/keyword&gt;&lt;/keywords&gt;&lt;dates&gt;&lt;year&gt;1993&lt;/year&gt;&lt;/dates&gt;&lt;urls&gt;&lt;related-urls&gt;&lt;url&gt;http://www.scopus.com/inward/record.url?eid=2-s2.0-0010363719&amp;amp;partnerID=40&amp;amp;md5=ab303c516957ecc464506d7bed8c7a4f&lt;/url&gt;&lt;/related-urls&gt;&lt;/urls&gt;&lt;/record&gt;&lt;/Cite&gt;&lt;/EndNote&gt;</w:instrText>
      </w:r>
      <w:r w:rsidR="000B562F" w:rsidRPr="003078A7">
        <w:rPr>
          <w:rFonts w:ascii="Times New Roman" w:hAnsi="Times New Roman"/>
          <w:sz w:val="24"/>
          <w:szCs w:val="24"/>
          <w:lang w:val="en-AU"/>
        </w:rPr>
        <w:fldChar w:fldCharType="separate"/>
      </w:r>
      <w:r w:rsidR="002B3AAD">
        <w:rPr>
          <w:rFonts w:ascii="Times New Roman" w:hAnsi="Times New Roman"/>
          <w:noProof/>
          <w:sz w:val="24"/>
          <w:szCs w:val="24"/>
          <w:lang w:val="en-AU"/>
        </w:rPr>
        <w:t>(</w:t>
      </w:r>
      <w:hyperlink w:anchor="_ENREF_12" w:tooltip="Haines, 1993 #12727" w:history="1">
        <w:r w:rsidR="001D273F">
          <w:rPr>
            <w:rFonts w:ascii="Times New Roman" w:hAnsi="Times New Roman"/>
            <w:noProof/>
            <w:sz w:val="24"/>
            <w:szCs w:val="24"/>
            <w:lang w:val="en-AU"/>
          </w:rPr>
          <w:t>Haines et al. 1993</w:t>
        </w:r>
      </w:hyperlink>
      <w:r w:rsidR="002B3AAD">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In our study, total stem length (i.e. the sum of the length of the main stem plus the branch length) was used rather than vertical height above ground level because this was thought to moderate among tree forms (multi-stem “</w:t>
      </w:r>
      <w:proofErr w:type="spellStart"/>
      <w:r w:rsidRPr="003078A7">
        <w:rPr>
          <w:rFonts w:ascii="Times New Roman" w:hAnsi="Times New Roman"/>
          <w:sz w:val="24"/>
          <w:szCs w:val="24"/>
          <w:lang w:val="en-AU"/>
        </w:rPr>
        <w:t>mallee</w:t>
      </w:r>
      <w:proofErr w:type="spellEnd"/>
      <w:r w:rsidRPr="003078A7">
        <w:rPr>
          <w:rFonts w:ascii="Times New Roman" w:hAnsi="Times New Roman"/>
          <w:sz w:val="24"/>
          <w:szCs w:val="24"/>
          <w:lang w:val="en-AU"/>
        </w:rPr>
        <w:t>” forms versus small trees with short single main stems and damaged forms where trees had been prostrated by flood water). For the 37 trees sampled for induced or spontaneous epicormic, the shoots were sourced at stem lengths ranging from around 0.2m to 4m. There was a significant (p-value= 0.022) negative correlation (r = -0.375) between stem length and rooting rate</w:t>
      </w:r>
      <w:ins w:id="1" w:author="mshepher" w:date="2013-08-26T10:37:00Z">
        <w:r w:rsidR="00E95331">
          <w:rPr>
            <w:rFonts w:ascii="Times New Roman" w:hAnsi="Times New Roman"/>
            <w:sz w:val="24"/>
            <w:szCs w:val="24"/>
            <w:lang w:val="en-AU"/>
          </w:rPr>
          <w:t xml:space="preserve"> (Correlation plot not shown)</w:t>
        </w:r>
      </w:ins>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b/>
          <w:i/>
          <w:sz w:val="24"/>
          <w:szCs w:val="24"/>
          <w:lang w:val="en-AU"/>
        </w:rPr>
      </w:pPr>
      <w:r w:rsidRPr="003078A7">
        <w:rPr>
          <w:rFonts w:ascii="Times New Roman" w:hAnsi="Times New Roman"/>
          <w:b/>
          <w:i/>
          <w:sz w:val="24"/>
          <w:szCs w:val="24"/>
          <w:lang w:val="en-AU"/>
        </w:rPr>
        <w:t>Are new shoots on a cutting a reliable indicator of rooting?</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n Experiment 3, the production of new shoots was recorded as well as roots to test whether new shoots were an indicator of rooting. Although there was a significant positive correlation (Contingency coefficient = 0.252 p-value = 0), shooting was only a weak indicator of rooting, with many cuttings rooting but not shooting, and other cuttings shooting but not rooting by Day 52.</w:t>
      </w:r>
      <w:r w:rsidRPr="003078A7">
        <w:rPr>
          <w:rFonts w:ascii="Times New Roman" w:hAnsi="Times New Roman"/>
          <w:sz w:val="24"/>
          <w:szCs w:val="24"/>
          <w:lang w:val="en-AU"/>
        </w:rPr>
        <w:br w:type="page"/>
      </w:r>
    </w:p>
    <w:p w:rsidR="00334A5A" w:rsidRPr="00C6005A" w:rsidRDefault="005D291E" w:rsidP="00E437E4">
      <w:pPr>
        <w:spacing w:line="480" w:lineRule="auto"/>
        <w:rPr>
          <w:rFonts w:ascii="Times New Roman" w:hAnsi="Times New Roman"/>
          <w:b/>
          <w:sz w:val="24"/>
          <w:szCs w:val="24"/>
          <w:lang w:val="en-AU"/>
        </w:rPr>
      </w:pPr>
      <w:r>
        <w:rPr>
          <w:rFonts w:ascii="Times New Roman" w:hAnsi="Times New Roman"/>
          <w:b/>
          <w:sz w:val="24"/>
          <w:szCs w:val="24"/>
          <w:lang w:val="en-AU"/>
        </w:rPr>
        <w:lastRenderedPageBreak/>
        <w:t>DISCUSSION</w:t>
      </w: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Impact of maturation on rooting rates in M. alternifolia</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is study has shown that </w:t>
      </w:r>
      <w:r w:rsidR="00165096" w:rsidRPr="003078A7">
        <w:rPr>
          <w:rFonts w:ascii="Times New Roman" w:hAnsi="Times New Roman"/>
          <w:sz w:val="24"/>
          <w:szCs w:val="24"/>
          <w:lang w:val="en-AU"/>
        </w:rPr>
        <w:t>it</w:t>
      </w:r>
      <w:r w:rsidR="00723D7D">
        <w:rPr>
          <w:rFonts w:ascii="Times New Roman" w:hAnsi="Times New Roman"/>
          <w:sz w:val="24"/>
          <w:szCs w:val="24"/>
          <w:lang w:val="en-AU"/>
        </w:rPr>
        <w:t>’s</w:t>
      </w:r>
      <w:r w:rsidRPr="003078A7">
        <w:rPr>
          <w:rFonts w:ascii="Times New Roman" w:hAnsi="Times New Roman"/>
          <w:sz w:val="24"/>
          <w:szCs w:val="24"/>
          <w:lang w:val="en-AU"/>
        </w:rPr>
        <w:t xml:space="preserve"> possible to capture a wide range of genetic material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rectly from natural stands via vegetative propagation. It was clear, that under most circumstances, there </w:t>
      </w:r>
      <w:r w:rsidR="00723D7D">
        <w:rPr>
          <w:rFonts w:ascii="Times New Roman" w:hAnsi="Times New Roman"/>
          <w:sz w:val="24"/>
          <w:szCs w:val="24"/>
          <w:lang w:val="en-AU"/>
        </w:rPr>
        <w:t>would</w:t>
      </w:r>
      <w:r w:rsidRPr="003078A7">
        <w:rPr>
          <w:rFonts w:ascii="Times New Roman" w:hAnsi="Times New Roman"/>
          <w:sz w:val="24"/>
          <w:szCs w:val="24"/>
          <w:lang w:val="en-AU"/>
        </w:rPr>
        <w:t xml:space="preserve"> be an advantage in targeting juvenile tissue from epicormic shoots when sourcing cuttings, either opportunistically or by inducing epicormic regrowth by wounding. The use of juvenile foliage both maximised the range (increasing the proportion of genotypes brought into cultivation from 53% to 71%), and the rate of rooting (ranging from 26-42% to 8-20% in three experiments) for epicormic and mature tissue-types, respectively.</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Maturation effects profoundly influence the morphology and physiology of ramets and are subject to both genetic and epigenetic control </w:t>
      </w:r>
      <w:r w:rsidR="000B562F"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PbGVzZW48L0F1dGhvcj48WWVhcj4xOTc4PC9ZZWFyPjxS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9" w:tooltip="Olesen, 1978 #12728" w:history="1">
        <w:r w:rsidR="001D273F"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 xml:space="preserve">, </w:t>
      </w:r>
      <w:hyperlink w:anchor="_ENREF_11" w:tooltip="Greenwood, 1993 #3319" w:history="1">
        <w:r w:rsidR="001D273F" w:rsidRPr="003078A7">
          <w:rPr>
            <w:rFonts w:ascii="Times New Roman" w:hAnsi="Times New Roman"/>
            <w:noProof/>
            <w:sz w:val="24"/>
            <w:szCs w:val="24"/>
            <w:lang w:val="en-AU"/>
          </w:rPr>
          <w:t>Greenwood and Hutchison 1993</w:t>
        </w:r>
      </w:hyperlink>
      <w:r w:rsidRPr="003078A7">
        <w:rPr>
          <w:rFonts w:ascii="Times New Roman" w:hAnsi="Times New Roman"/>
          <w:noProof/>
          <w:sz w:val="24"/>
          <w:szCs w:val="24"/>
          <w:lang w:val="en-AU"/>
        </w:rPr>
        <w:t xml:space="preserve">, </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0" w:tooltip="Fraga, 2002 #12437" w:history="1">
        <w:r w:rsidR="001D273F" w:rsidRPr="003078A7">
          <w:rPr>
            <w:rFonts w:ascii="Times New Roman" w:hAnsi="Times New Roman"/>
            <w:noProof/>
            <w:sz w:val="24"/>
            <w:szCs w:val="24"/>
            <w:lang w:val="en-AU"/>
          </w:rPr>
          <w:t>Fraga et al. 2002</w:t>
        </w:r>
      </w:hyperlink>
      <w:r w:rsidRPr="003078A7">
        <w:rPr>
          <w:rFonts w:ascii="Times New Roman" w:hAnsi="Times New Roman"/>
          <w:noProof/>
          <w:sz w:val="24"/>
          <w:szCs w:val="24"/>
          <w:lang w:val="en-AU"/>
        </w:rPr>
        <w:t xml:space="preserve">, </w:t>
      </w:r>
      <w:hyperlink w:anchor="_ENREF_22" w:tooltip="Shepherd, 2009 #9723" w:history="1">
        <w:r w:rsidR="001D273F" w:rsidRPr="003078A7">
          <w:rPr>
            <w:rFonts w:ascii="Times New Roman" w:hAnsi="Times New Roman"/>
            <w:noProof/>
            <w:sz w:val="24"/>
            <w:szCs w:val="24"/>
            <w:lang w:val="en-AU"/>
          </w:rPr>
          <w:t>Shepherd et al. 2009</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s the plant ages there is a loss of </w:t>
      </w:r>
      <w:proofErr w:type="spellStart"/>
      <w:r w:rsidRPr="003078A7">
        <w:rPr>
          <w:rFonts w:ascii="Times New Roman" w:hAnsi="Times New Roman"/>
          <w:sz w:val="24"/>
          <w:szCs w:val="24"/>
          <w:lang w:val="en-AU"/>
        </w:rPr>
        <w:t>totipotency</w:t>
      </w:r>
      <w:proofErr w:type="spellEnd"/>
      <w:r w:rsidRPr="003078A7">
        <w:rPr>
          <w:rFonts w:ascii="Times New Roman" w:hAnsi="Times New Roman"/>
          <w:sz w:val="24"/>
          <w:szCs w:val="24"/>
          <w:lang w:val="en-AU"/>
        </w:rPr>
        <w:t xml:space="preserve"> in the tissue that must undergo dedifferentiation to give rise to adventitious roots and thus a reduction of rooting from stem cuttings. Within the Myrtaceae family, maturation effects have been reported for well-studied groups like the eucalypts (Genera </w:t>
      </w:r>
      <w:r w:rsidRPr="003078A7">
        <w:rPr>
          <w:rFonts w:ascii="Times New Roman" w:hAnsi="Times New Roman"/>
          <w:i/>
          <w:sz w:val="24"/>
          <w:szCs w:val="24"/>
          <w:lang w:val="en-AU"/>
        </w:rPr>
        <w:t>Eucalyptus, Corymbia and Angophora</w:t>
      </w:r>
      <w:r w:rsidRPr="003078A7">
        <w:rPr>
          <w:rFonts w:ascii="Times New Roman" w:hAnsi="Times New Roman"/>
          <w:sz w:val="24"/>
          <w:szCs w:val="24"/>
          <w:lang w:val="en-AU"/>
        </w:rPr>
        <w:t xml:space="preserve">) </w:t>
      </w:r>
      <w:r w:rsidR="000B562F"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IYXJ0bmV5PC9BdXRob3I+PFllYXI+MTk4MDwvWWVhcj48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3" w:tooltip="Hartney, 1980 #1144" w:history="1">
        <w:r w:rsidR="001D273F" w:rsidRPr="003078A7">
          <w:rPr>
            <w:rFonts w:ascii="Times New Roman" w:hAnsi="Times New Roman"/>
            <w:noProof/>
            <w:sz w:val="24"/>
            <w:szCs w:val="24"/>
            <w:lang w:val="en-AU"/>
          </w:rPr>
          <w:t>Hartney 1980</w:t>
        </w:r>
      </w:hyperlink>
      <w:r w:rsidRPr="003078A7">
        <w:rPr>
          <w:rFonts w:ascii="Times New Roman" w:hAnsi="Times New Roman"/>
          <w:noProof/>
          <w:sz w:val="24"/>
          <w:szCs w:val="24"/>
          <w:lang w:val="en-AU"/>
        </w:rPr>
        <w:t xml:space="preserve">, </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8" w:tooltip="Mankessi, 2010 #12760" w:history="1">
        <w:r w:rsidR="001D273F"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For example, </w:t>
      </w:r>
      <w:proofErr w:type="spellStart"/>
      <w:r w:rsidRPr="003078A7">
        <w:rPr>
          <w:rFonts w:ascii="Times New Roman" w:hAnsi="Times New Roman"/>
          <w:sz w:val="24"/>
          <w:szCs w:val="24"/>
          <w:lang w:val="en-AU"/>
        </w:rPr>
        <w:t>Mankessi</w:t>
      </w:r>
      <w:proofErr w:type="spellEnd"/>
      <w:r w:rsidRPr="003078A7">
        <w:rPr>
          <w:rFonts w:ascii="Times New Roman" w:hAnsi="Times New Roman"/>
          <w:sz w:val="24"/>
          <w:szCs w:val="24"/>
          <w:lang w:val="en-AU"/>
        </w:rPr>
        <w:t xml:space="preserve"> et al. 2010 found cuttings from juvenile shoots rooted at 38.7% which was significantly </w:t>
      </w:r>
      <w:r w:rsidR="00E445B9">
        <w:rPr>
          <w:rFonts w:ascii="Times New Roman" w:hAnsi="Times New Roman"/>
          <w:sz w:val="24"/>
          <w:szCs w:val="24"/>
          <w:lang w:val="en-AU"/>
        </w:rPr>
        <w:t>higher</w:t>
      </w:r>
      <w:r w:rsidRPr="003078A7">
        <w:rPr>
          <w:rFonts w:ascii="Times New Roman" w:hAnsi="Times New Roman"/>
          <w:sz w:val="24"/>
          <w:szCs w:val="24"/>
          <w:lang w:val="en-AU"/>
        </w:rPr>
        <w:t xml:space="preserve"> than the 28.7% for those from mature shoots for </w:t>
      </w:r>
      <w:r w:rsidRPr="003078A7">
        <w:rPr>
          <w:rFonts w:ascii="Times New Roman" w:hAnsi="Times New Roman"/>
          <w:i/>
          <w:sz w:val="24"/>
          <w:szCs w:val="24"/>
          <w:lang w:val="en-AU"/>
        </w:rPr>
        <w:t>E. grandis</w:t>
      </w:r>
      <w:r w:rsidRPr="003078A7">
        <w:rPr>
          <w:rFonts w:ascii="Times New Roman" w:hAnsi="Times New Roman"/>
          <w:sz w:val="24"/>
          <w:szCs w:val="24"/>
          <w:lang w:val="en-AU"/>
        </w:rPr>
        <w:t xml:space="preserve"> </w:t>
      </w:r>
      <w:r w:rsidR="00182AAC">
        <w:rPr>
          <w:rFonts w:ascii="Times New Roman" w:hAnsi="Times New Roman"/>
          <w:sz w:val="24"/>
          <w:szCs w:val="24"/>
          <w:lang w:val="en-AU"/>
        </w:rPr>
        <w:t>X</w:t>
      </w:r>
      <w:r w:rsidRPr="003078A7">
        <w:rPr>
          <w:rFonts w:ascii="Times New Roman" w:hAnsi="Times New Roman"/>
          <w:sz w:val="24"/>
          <w:szCs w:val="24"/>
          <w:lang w:val="en-AU"/>
        </w:rPr>
        <w:t xml:space="preserve">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hybrids across settings in both the dry and wet season. </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 xml:space="preserve">The usual response to circumvent maturation-related rooting problems is to rejuvenate </w:t>
      </w:r>
      <w:r w:rsidR="00165096" w:rsidRPr="003078A7">
        <w:rPr>
          <w:rFonts w:ascii="Times New Roman" w:hAnsi="Times New Roman"/>
          <w:sz w:val="24"/>
          <w:szCs w:val="24"/>
          <w:lang w:val="en-AU"/>
        </w:rPr>
        <w:t>through induction of epicormic shoots</w:t>
      </w:r>
      <w:r w:rsidR="0065015A">
        <w:rPr>
          <w:rFonts w:ascii="Times New Roman" w:hAnsi="Times New Roman"/>
          <w:sz w:val="24"/>
          <w:szCs w:val="24"/>
          <w:lang w:val="en-AU"/>
        </w:rPr>
        <w:t xml:space="preserve"> </w:t>
      </w:r>
      <w:r w:rsidR="000B562F" w:rsidRPr="003078A7">
        <w:rPr>
          <w:rFonts w:ascii="Times New Roman" w:hAnsi="Times New Roman"/>
          <w:sz w:val="24"/>
          <w:szCs w:val="24"/>
          <w:lang w:val="en-AU"/>
        </w:rPr>
        <w:fldChar w:fldCharType="begin"/>
      </w:r>
      <w:r w:rsidR="0056431B">
        <w:rPr>
          <w:rFonts w:ascii="Times New Roman" w:hAnsi="Times New Roman"/>
          <w:sz w:val="24"/>
          <w:szCs w:val="24"/>
          <w:lang w:val="en-AU"/>
        </w:rPr>
        <w:instrText xml:space="preserve"> ADDIN EN.CITE &lt;EndNote&gt;&lt;Cite&gt;&lt;Author&gt;Libby&lt;/Author&gt;&lt;Year&gt;1993&lt;/Year&gt;&lt;RecNum&gt;7543&lt;/RecNum&gt;&lt;DisplayText&gt;(Libby and Ahuja 1993)&lt;/DisplayText&gt;&lt;record&gt;&lt;rec-number&gt;7543&lt;/rec-number&gt;&lt;foreign-keys&gt;&lt;key app="EN" db-id="9taxvpr2nzrwaaex9sp50f0stp25pre00vst"&gt;7543&lt;/key&gt;&lt;/foreign-keys&gt;&lt;ref-type name="Book Section"&gt;5&lt;/ref-type&gt;&lt;contributors&gt;&lt;authors&gt;&lt;author&gt;Libby, W. J.&lt;/author&gt;&lt;author&gt;Ahuja, J.R.&lt;/author&gt;&lt;/authors&gt;&lt;secondary-authors&gt;&lt;author&gt;Ahuja, J.R.&lt;/author&gt;&lt;author&gt;Libby, W. J.&lt;/author&gt;&lt;/secondary-authors&gt;&lt;/contributors&gt;&lt;titles&gt;&lt;title&gt;Clonal forestry&lt;/title&gt;&lt;secondary-title&gt;Clonal Forestry II: Conservation and Application&lt;/secondary-title&gt;&lt;/titles&gt;&lt;pages&gt;1-8&lt;/pages&gt;&lt;volume&gt;2&lt;/volume&gt;&lt;num-vols&gt;2&lt;/num-vols&gt;&lt;keywords&gt;&lt;keyword&gt;clonal forestry&lt;/keyword&gt;&lt;keyword&gt;definition&lt;/keyword&gt;&lt;keyword&gt;clonal propagation&lt;/keyword&gt;&lt;/keywords&gt;&lt;dates&gt;&lt;year&gt;1993&lt;/year&gt;&lt;/dates&gt;&lt;pub-location&gt;Berlin&lt;/pub-location&gt;&lt;publisher&gt;Springer-Verlag&lt;/publisher&gt;&lt;label&gt;7543&lt;/label&gt;&lt;urls&gt;&lt;/urls&gt;&lt;custom1&gt;1&lt;/custom1&gt;&lt;/record&gt;&lt;/Cite&gt;&lt;/EndNote&gt;</w:instrText>
      </w:r>
      <w:r w:rsidR="000B562F" w:rsidRPr="003078A7">
        <w:rPr>
          <w:rFonts w:ascii="Times New Roman" w:hAnsi="Times New Roman"/>
          <w:sz w:val="24"/>
          <w:szCs w:val="24"/>
          <w:lang w:val="en-AU"/>
        </w:rPr>
        <w:fldChar w:fldCharType="separate"/>
      </w:r>
      <w:r w:rsidR="0056431B">
        <w:rPr>
          <w:rFonts w:ascii="Times New Roman" w:hAnsi="Times New Roman"/>
          <w:noProof/>
          <w:sz w:val="24"/>
          <w:szCs w:val="24"/>
          <w:lang w:val="en-AU"/>
        </w:rPr>
        <w:t>(</w:t>
      </w:r>
      <w:hyperlink w:anchor="_ENREF_15" w:tooltip="Libby, 1993 #7543" w:history="1">
        <w:r w:rsidR="001D273F">
          <w:rPr>
            <w:rFonts w:ascii="Times New Roman" w:hAnsi="Times New Roman"/>
            <w:noProof/>
            <w:sz w:val="24"/>
            <w:szCs w:val="24"/>
            <w:lang w:val="en-AU"/>
          </w:rPr>
          <w:t>Libby and Ahuja 1993</w:t>
        </w:r>
      </w:hyperlink>
      <w:r w:rsidR="0056431B">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Epicormic shoots are often a more successful source for cuttings because they are initially juvenile and in eucalypts, for example, may be induced by decapitation or wounding </w:t>
      </w:r>
      <w:r w:rsidR="000B562F"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FbGRyaWRnZTwvQXV0aG9yPjxZZWFyPjE5OTQ8L1llYXI+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 xml:space="preserve">, </w:t>
      </w:r>
      <w:hyperlink w:anchor="_ENREF_14" w:tooltip="Jacobs, 1955 #674" w:history="1">
        <w:r w:rsidR="001D273F" w:rsidRPr="003078A7">
          <w:rPr>
            <w:rFonts w:ascii="Times New Roman" w:hAnsi="Times New Roman"/>
            <w:noProof/>
            <w:sz w:val="24"/>
            <w:szCs w:val="24"/>
            <w:lang w:val="en-AU"/>
          </w:rPr>
          <w:t>Jacobs 1955</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In eucalypts, epicormic regrowth arises from dormant bud strands (meristematic tissue) buried beneath the bark and are found at the base of every leaf </w:t>
      </w:r>
      <w:r w:rsidR="000B562F"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CdXJyb3dzPC9BdXRob3I+PFllYXI+MjAwMjwvWWVhcj48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5" w:tooltip="Burrows, 2002 #8019" w:history="1">
        <w:r w:rsidR="001D273F" w:rsidRPr="003078A7">
          <w:rPr>
            <w:rFonts w:ascii="Times New Roman" w:hAnsi="Times New Roman"/>
            <w:noProof/>
            <w:sz w:val="24"/>
            <w:szCs w:val="24"/>
            <w:lang w:val="en-AU"/>
          </w:rPr>
          <w:t>Burrows 2002</w:t>
        </w:r>
      </w:hyperlink>
      <w:r w:rsidRPr="003078A7">
        <w:rPr>
          <w:rFonts w:ascii="Times New Roman" w:hAnsi="Times New Roman"/>
          <w:noProof/>
          <w:sz w:val="24"/>
          <w:szCs w:val="24"/>
          <w:lang w:val="en-AU"/>
        </w:rPr>
        <w:t xml:space="preserve">, </w:t>
      </w:r>
      <w:hyperlink w:anchor="_ENREF_6" w:tooltip="Burrows, 2008 #12428" w:history="1">
        <w:r w:rsidR="001D273F" w:rsidRPr="003078A7">
          <w:rPr>
            <w:rFonts w:ascii="Times New Roman" w:hAnsi="Times New Roman"/>
            <w:noProof/>
            <w:sz w:val="24"/>
            <w:szCs w:val="24"/>
            <w:lang w:val="en-AU"/>
          </w:rPr>
          <w:t>Burrows et al. 2008</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and may give rise to a foliage phase with strikingly different leaf form and physiological attribute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Wiltshire&lt;/Author&gt;&lt;Year&gt;1998&lt;/Year&gt;&lt;RecNum&gt;9075&lt;/RecNum&gt;&lt;DisplayText&gt;(Wiltshire et al. 1998)&lt;/DisplayText&gt;&lt;record&gt;&lt;rec-number&gt;9075&lt;/rec-number&gt;&lt;foreign-keys&gt;&lt;key app="EN" db-id="9taxvpr2nzrwaaex9sp50f0stp25pre00vst"&gt;9075&lt;/key&gt;&lt;/foreign-keys&gt;&lt;ref-type name="Journal Article"&gt;17&lt;/ref-type&gt;&lt;contributors&gt;&lt;authors&gt;&lt;author&gt;Wiltshire, R.J.E.&lt;/author&gt;&lt;author&gt;Potts, B.M.&lt;/author&gt;&lt;author&gt;Reid, J.B.&lt;/author&gt;&lt;/authors&gt;&lt;/contributors&gt;&lt;titles&gt;&lt;title&gt;&lt;style face="normal" font="default" size="100%"&gt;The genetic control of reproductive and vegetative phase change in the &lt;/style&gt;&lt;style face="italic" font="default" size="100%"&gt;Eucalyptus&lt;/style&gt;&lt;style face="normal" font="default" size="100%"&gt; &lt;/style&gt;&lt;style face="italic" font="default" size="100%"&gt;risdonii&lt;/style&gt;&lt;style face="normal" font="default" size="100%"&gt;/&lt;/style&gt;&lt;style face="italic" font="default" size="100%"&gt;E. tenuiramis&lt;/style&gt;&lt;style face="normal" font="default" size="100%"&gt; complex&lt;/style&gt;&lt;/title&gt;&lt;secondary-title&gt;Australian Journal of Botany&lt;/secondary-title&gt;&lt;/titles&gt;&lt;periodical&gt;&lt;full-title&gt;Australian Journal of Botany&lt;/full-title&gt;&lt;abbr-1&gt;Aust. J. Bot.&lt;/abbr-1&gt;&lt;/periodical&gt;&lt;pages&gt;45-63&lt;/pages&gt;&lt;volume&gt;46&lt;/volume&gt;&lt;number&gt;1&lt;/number&gt;&lt;keywords&gt;&lt;keyword&gt;Gunnii-archeri complex&lt;/keyword&gt;&lt;keyword&gt;Globulus ssp globulus&lt;/keyword&gt;&lt;keyword&gt;Natural variation&lt;/keyword&gt;&lt;keyword&gt;Paedomorphocline&lt;/keyword&gt;&lt;keyword&gt;Epigenetic&lt;/keyword&gt;&lt;/keywords&gt;&lt;dates&gt;&lt;year&gt;1998&lt;/year&gt;&lt;/dates&gt;&lt;label&gt;BMP&lt;/label&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6" w:tooltip="Wiltshire, 1998 #9075" w:history="1">
        <w:r w:rsidR="001D273F" w:rsidRPr="003078A7">
          <w:rPr>
            <w:rFonts w:ascii="Times New Roman" w:hAnsi="Times New Roman"/>
            <w:noProof/>
            <w:sz w:val="24"/>
            <w:szCs w:val="24"/>
            <w:lang w:val="en-AU"/>
          </w:rPr>
          <w:t>Wiltshire et al. 1998</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Like eucalypts, the</w:t>
      </w:r>
      <w:r w:rsidRPr="003078A7">
        <w:rPr>
          <w:rFonts w:ascii="Times New Roman" w:hAnsi="Times New Roman"/>
          <w:i/>
          <w:sz w:val="24"/>
          <w:szCs w:val="24"/>
          <w:lang w:val="en-AU"/>
        </w:rPr>
        <w:t xml:space="preserve"> </w:t>
      </w:r>
      <w:r w:rsidRPr="003078A7">
        <w:rPr>
          <w:rFonts w:ascii="Times New Roman" w:hAnsi="Times New Roman"/>
          <w:sz w:val="24"/>
          <w:szCs w:val="24"/>
          <w:lang w:val="en-AU"/>
        </w:rPr>
        <w:t xml:space="preserve">epicormic foliage of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differed in morphology and chemistry from mature foliage and was generally readily recognised. The newly-induced epicormic shoots o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ended to have a larger leaf form like the broader and longer foliage found on young seedlings (~ 3 mths of age before lateral branching begins), but this progressed to narrower, adult-like foliage so that by harvest time 4 mths later, it resembled the leaf form of the mature canopy. Epicormic shoots also differ in foliar oil composition and yield compared to adult foliage from the same tree (data not shown), similar to the differences found between the juvenile foliage of seedlings and adult foliage </w:t>
      </w:r>
      <w:r w:rsidR="000B562F"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Tb3V0aHdlbGw8L0F1dGhvcj48WWVhcj4xOTg5PC9ZZWFy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3" w:tooltip="Southwell, 1989 #11806" w:history="1">
        <w:r w:rsidR="001D273F" w:rsidRPr="003078A7">
          <w:rPr>
            <w:rFonts w:ascii="Times New Roman" w:hAnsi="Times New Roman"/>
            <w:noProof/>
            <w:sz w:val="24"/>
            <w:szCs w:val="24"/>
            <w:lang w:val="en-AU"/>
          </w:rPr>
          <w:t>Southwell and Stiff 1989</w:t>
        </w:r>
      </w:hyperlink>
      <w:r w:rsidRPr="003078A7">
        <w:rPr>
          <w:rFonts w:ascii="Times New Roman" w:hAnsi="Times New Roman"/>
          <w:noProof/>
          <w:sz w:val="24"/>
          <w:szCs w:val="24"/>
          <w:lang w:val="en-AU"/>
        </w:rPr>
        <w:t xml:space="preserve">, </w:t>
      </w:r>
      <w:hyperlink w:anchor="_ENREF_20" w:tooltip="Russell, 2002 #11709" w:history="1">
        <w:r w:rsidR="001D273F" w:rsidRPr="003078A7">
          <w:rPr>
            <w:rFonts w:ascii="Times New Roman" w:hAnsi="Times New Roman"/>
            <w:noProof/>
            <w:sz w:val="24"/>
            <w:szCs w:val="24"/>
            <w:lang w:val="en-AU"/>
          </w:rPr>
          <w:t>Russell and Southwell 2002</w:t>
        </w:r>
      </w:hyperlink>
      <w:r w:rsidRPr="003078A7">
        <w:rPr>
          <w:rFonts w:ascii="Times New Roman" w:hAnsi="Times New Roman"/>
          <w:noProof/>
          <w:sz w:val="24"/>
          <w:szCs w:val="24"/>
          <w:lang w:val="en-AU"/>
        </w:rPr>
        <w:t xml:space="preserve">, </w:t>
      </w:r>
      <w:hyperlink w:anchor="_ENREF_21" w:tooltip="Russell, 2003 #12409" w:history="1">
        <w:r w:rsidR="001D273F" w:rsidRPr="003078A7">
          <w:rPr>
            <w:rFonts w:ascii="Times New Roman" w:hAnsi="Times New Roman"/>
            <w:noProof/>
            <w:sz w:val="24"/>
            <w:szCs w:val="24"/>
            <w:lang w:val="en-AU"/>
          </w:rPr>
          <w:t>Russell and Southwell 2003</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Sourcing shoots from juvenile sources has significant advantages for vegetative propagation from </w:t>
      </w:r>
      <w:r w:rsidRPr="003078A7">
        <w:rPr>
          <w:rFonts w:ascii="Times New Roman" w:hAnsi="Times New Roman"/>
          <w:i/>
          <w:sz w:val="24"/>
          <w:szCs w:val="24"/>
          <w:lang w:val="en-AU"/>
        </w:rPr>
        <w:t>M. alternifolia</w:t>
      </w:r>
      <w:r w:rsidRPr="003078A7">
        <w:rPr>
          <w:rFonts w:ascii="Times New Roman" w:hAnsi="Times New Roman"/>
          <w:sz w:val="24"/>
          <w:szCs w:val="24"/>
          <w:lang w:val="en-AU"/>
        </w:rPr>
        <w:t>.</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Mild induction of epicormic regrowth</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lastRenderedPageBreak/>
        <w:t>Relative to branch severance or even partial branch severance, a basal wound was not as effective at simulating regrowth. It is likely that relatively minor wounds (removal of a bark window of about 10 cm</w:t>
      </w:r>
      <w:r w:rsidRPr="003078A7">
        <w:rPr>
          <w:rFonts w:ascii="Times New Roman" w:hAnsi="Times New Roman"/>
          <w:sz w:val="24"/>
          <w:szCs w:val="24"/>
          <w:vertAlign w:val="superscript"/>
          <w:lang w:val="en-AU"/>
        </w:rPr>
        <w:t>2</w:t>
      </w:r>
      <w:r w:rsidRPr="003078A7">
        <w:rPr>
          <w:rFonts w:ascii="Times New Roman" w:hAnsi="Times New Roman"/>
          <w:sz w:val="24"/>
          <w:szCs w:val="24"/>
          <w:lang w:val="en-AU"/>
        </w:rPr>
        <w:t>) were insufficient to provide the necessary hormonal signals to stimulate regeneration. It is worth noting, however, that the relatively mild treatment of removing one branch can be effective if applied at the appropriate time of year. Partial branch severance followed by fracturing of the limb (but leaving it attached) was used in Experiment 3 and was also highly successful. Here we attempted to mimic the natural stimulus of flood damage, where extensive epicormic regrowth occurred along the lengths of branches that had been fractured and prostrated. It is likely a more drastic treatment (ie. decapitation) would be more successful in stimulating more ex</w:t>
      </w:r>
      <w:r w:rsidR="0061111A">
        <w:rPr>
          <w:rFonts w:ascii="Times New Roman" w:hAnsi="Times New Roman"/>
          <w:sz w:val="24"/>
          <w:szCs w:val="24"/>
          <w:lang w:val="en-AU"/>
        </w:rPr>
        <w:t xml:space="preserve">tensive regrowth and provide a </w:t>
      </w:r>
      <w:r w:rsidRPr="003078A7">
        <w:rPr>
          <w:rFonts w:ascii="Times New Roman" w:hAnsi="Times New Roman"/>
          <w:sz w:val="24"/>
          <w:szCs w:val="24"/>
          <w:lang w:val="en-AU"/>
        </w:rPr>
        <w:t xml:space="preserve">greater abundance of </w:t>
      </w:r>
      <w:r w:rsidR="0061111A">
        <w:rPr>
          <w:rFonts w:ascii="Times New Roman" w:hAnsi="Times New Roman"/>
          <w:sz w:val="24"/>
          <w:szCs w:val="24"/>
          <w:lang w:val="en-AU"/>
        </w:rPr>
        <w:t>shoots</w:t>
      </w:r>
      <w:r w:rsidRPr="003078A7">
        <w:rPr>
          <w:rFonts w:ascii="Times New Roman" w:hAnsi="Times New Roman"/>
          <w:sz w:val="24"/>
          <w:szCs w:val="24"/>
          <w:lang w:val="en-AU"/>
        </w:rPr>
        <w:t xml:space="preserve">, but this approach is also more risky, as trees may not recover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and may not be desirable in situations of high conservation value or for aesthetic reason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Genetic differences among provenances and site conditioning factors may be relatively small relative to propagation system effect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It was also clear from this study that there could be strong interactions between the performance of cuttings from different tissue-types and experiment level effects (</w:t>
      </w:r>
      <w:proofErr w:type="spellStart"/>
      <w:r w:rsidR="00165096" w:rsidRPr="003078A7">
        <w:rPr>
          <w:rFonts w:ascii="Times New Roman" w:hAnsi="Times New Roman"/>
          <w:sz w:val="24"/>
          <w:szCs w:val="24"/>
          <w:lang w:val="en-AU"/>
        </w:rPr>
        <w:t>i</w:t>
      </w:r>
      <w:proofErr w:type="spellEnd"/>
      <w:r w:rsidR="00EF554B">
        <w:rPr>
          <w:rFonts w:ascii="Times New Roman" w:hAnsi="Times New Roman"/>
          <w:sz w:val="24"/>
          <w:szCs w:val="24"/>
          <w:lang w:val="en-AU"/>
        </w:rPr>
        <w:t xml:space="preserve">. </w:t>
      </w:r>
      <w:r w:rsidR="00165096" w:rsidRPr="003078A7">
        <w:rPr>
          <w:rFonts w:ascii="Times New Roman" w:hAnsi="Times New Roman"/>
          <w:sz w:val="24"/>
          <w:szCs w:val="24"/>
          <w:lang w:val="en-AU"/>
        </w:rPr>
        <w:t>e</w:t>
      </w:r>
      <w:r w:rsidRPr="003078A7">
        <w:rPr>
          <w:rFonts w:ascii="Times New Roman" w:hAnsi="Times New Roman"/>
          <w:sz w:val="24"/>
          <w:szCs w:val="24"/>
          <w:lang w:val="en-AU"/>
        </w:rPr>
        <w:t>. propagation system, timing of wounding and the harvest of cutting). While it wasn’t possible to separate these factors in our analysis, testing for a site effect in Experiment 2, nonetheless suggested that the site effects may be relatively small, at least for sites located within the same bioregion. Other experiment level factors such as the propagation system, and the timing of epicormic induction and shoot harvest, therefore, may be more important in determining rooting rates.</w:t>
      </w:r>
    </w:p>
    <w:p w:rsidR="00334A5A" w:rsidRPr="00C6005A" w:rsidRDefault="00334A5A" w:rsidP="00E437E4">
      <w:pPr>
        <w:spacing w:line="480" w:lineRule="auto"/>
        <w:rPr>
          <w:rFonts w:ascii="Times New Roman" w:hAnsi="Times New Roman"/>
          <w:b/>
          <w:sz w:val="24"/>
          <w:szCs w:val="24"/>
          <w:lang w:val="en-AU"/>
        </w:rPr>
      </w:pPr>
    </w:p>
    <w:p w:rsidR="00334A5A" w:rsidRPr="006408EA" w:rsidRDefault="003078A7" w:rsidP="00E437E4">
      <w:pPr>
        <w:spacing w:line="480" w:lineRule="auto"/>
        <w:rPr>
          <w:rFonts w:ascii="Times New Roman" w:hAnsi="Times New Roman"/>
          <w:b/>
          <w:i/>
          <w:sz w:val="24"/>
          <w:szCs w:val="24"/>
          <w:lang w:val="en-AU"/>
        </w:rPr>
      </w:pPr>
      <w:r w:rsidRPr="006408EA">
        <w:rPr>
          <w:rFonts w:ascii="Times New Roman" w:hAnsi="Times New Roman"/>
          <w:b/>
          <w:i/>
          <w:sz w:val="24"/>
          <w:szCs w:val="24"/>
          <w:lang w:val="en-AU"/>
        </w:rPr>
        <w:t>Optimising rooting rat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By optimising the propagation system, the timing of treatments, and harvesting of shoots, it should be possible to at least reach rooting rates of around 48% for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rees from a native stand (equal to the average rooting rate for wound-induced epicormic shoots across the stock-plants in Experiment 3). Differences among stock-plants (including those due to genotype, plant age and condition) were usually not significant, and the effect of tissue-type was comparatively larger (around 3.6 fold); hence, tissue-type appears to be the single-most important factor influencing rooting success within each experiment. In general</w:t>
      </w:r>
      <w:r w:rsidR="00EF554B">
        <w:rPr>
          <w:rFonts w:ascii="Times New Roman" w:hAnsi="Times New Roman"/>
          <w:sz w:val="24"/>
          <w:szCs w:val="24"/>
          <w:lang w:val="en-AU"/>
        </w:rPr>
        <w:t>,</w:t>
      </w:r>
      <w:r w:rsidRPr="003078A7">
        <w:rPr>
          <w:rFonts w:ascii="Times New Roman" w:hAnsi="Times New Roman"/>
          <w:sz w:val="24"/>
          <w:szCs w:val="24"/>
          <w:lang w:val="en-AU"/>
        </w:rPr>
        <w:t xml:space="preserve"> it seems that it is worth trying to induce epicormic growth at an optimal stage rather than relying on serendipitous production, although opportunistic collection of appropriate material may be a reserve option.</w:t>
      </w:r>
    </w:p>
    <w:p w:rsidR="00334A5A" w:rsidRPr="00C6005A" w:rsidRDefault="00334A5A" w:rsidP="00E437E4">
      <w:pPr>
        <w:spacing w:line="480" w:lineRule="auto"/>
        <w:rPr>
          <w:rFonts w:ascii="Times New Roman" w:hAnsi="Times New Roman"/>
          <w:b/>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The highest overall level of rooting was obtained in Experiment 3 (Leeville), largely due to the high rooting rates on cuttings from epicormic shoots. The large deviation in rooting response between cuttings derived from wound-induced epicormic and mature-shoots was unique in this experiment and suggests the timing of induction and harvesting of shoots were the most appropriate</w:t>
      </w:r>
      <w:r w:rsidR="00EF554B">
        <w:rPr>
          <w:rFonts w:ascii="Times New Roman" w:hAnsi="Times New Roman"/>
          <w:sz w:val="24"/>
          <w:szCs w:val="24"/>
          <w:lang w:val="en-AU"/>
        </w:rPr>
        <w:t>ly</w:t>
      </w:r>
      <w:r w:rsidRPr="003078A7">
        <w:rPr>
          <w:rFonts w:ascii="Times New Roman" w:hAnsi="Times New Roman"/>
          <w:sz w:val="24"/>
          <w:szCs w:val="24"/>
          <w:lang w:val="en-AU"/>
        </w:rPr>
        <w:t xml:space="preserve"> investigated, with the shoots produced here providing a model to aim for in future work.</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Our results from sourcing cutting material mid-summer, were consistent with general recommendations for epicormic shoot induction in eucalypt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here the </w:t>
      </w:r>
      <w:r w:rsidRPr="003078A7">
        <w:rPr>
          <w:rFonts w:ascii="Times New Roman" w:hAnsi="Times New Roman"/>
          <w:sz w:val="24"/>
          <w:szCs w:val="24"/>
          <w:lang w:val="en-AU"/>
        </w:rPr>
        <w:lastRenderedPageBreak/>
        <w:t xml:space="preserve">aim is to cutback at the beginning of the active growth period - almost any time in the tropics but late spring in temperate climates, so that resprouts are available 2 – 3 mths after induction. The advantage of sourcing cuttings from more actively growing stock-plants is exemplified in a recent study of two subtropical eucalypts that showed higher rooting rates from stock-plants maintained at higher temperature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Trueman&lt;/Author&gt;&lt;Year&gt;2013&lt;/Year&gt;&lt;RecNum&gt;12118&lt;/RecNum&gt;&lt;DisplayText&gt;(Trueman et al. 2013)&lt;/DisplayText&gt;&lt;record&gt;&lt;rec-number&gt;12118&lt;/rec-number&gt;&lt;foreign-keys&gt;&lt;key app="EN" db-id="9taxvpr2nzrwaaex9sp50f0stp25pre00vst"&gt;12118&lt;/key&gt;&lt;/foreign-keys&gt;&lt;ref-type name="Journal Article"&gt;17&lt;/ref-type&gt;&lt;contributors&gt;&lt;authors&gt;&lt;author&gt;Trueman, S.&lt;/author&gt;&lt;author&gt;McMahon, Tracey&lt;/author&gt;&lt;author&gt;Bristow, Mila&lt;/author&gt;&lt;/authors&gt;&lt;/contributors&gt;&lt;titles&gt;&lt;title&gt;&lt;style face="normal" font="default" size="100%"&gt;Production of cuttings in response to stock plant temperature in the subtropical eucalypts,&lt;/style&gt;&lt;style face="italic" font="default" size="100%"&gt; Corymbia citriodora&lt;/style&gt;&lt;style face="normal" font="default" size="100%"&gt; and &lt;/style&gt;&lt;style face="italic" font="default" size="100%"&gt;Eucalyptus dunnii&lt;/style&gt;&lt;/title&gt;&lt;secondary-title&gt;New Forests&lt;/secondary-title&gt;&lt;/titles&gt;&lt;periodical&gt;&lt;full-title&gt;New Forests&lt;/full-title&gt;&lt;abbr-1&gt;New Forests&lt;/abbr-1&gt;&lt;/periodical&gt;&lt;pages&gt;265-280&lt;/pages&gt;&lt;volume&gt; 44&lt;/volume&gt;&lt;number&gt;2&lt;/number&gt;&lt;edition&gt;Feb 2012&lt;/edition&gt;&lt;section&gt;265&lt;/section&gt;&lt;keywords&gt;&lt;keyword&gt;clonal propagation&lt;/keyword&gt;&lt;keyword&gt;eucalyptus&lt;/keyword&gt;&lt;keyword&gt;Melaleuca&lt;/keyword&gt;&lt;/keywords&gt;&lt;dates&gt;&lt;year&gt;2013&lt;/year&gt;&lt;pub-dates&gt;&lt;date&gt;Feb 2012&lt;/date&gt;&lt;/pub-dates&gt;&lt;/dates&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24" w:tooltip="Trueman, 2013 #12118" w:history="1">
        <w:r w:rsidR="001D273F" w:rsidRPr="003078A7">
          <w:rPr>
            <w:rFonts w:ascii="Times New Roman" w:hAnsi="Times New Roman"/>
            <w:noProof/>
            <w:sz w:val="24"/>
            <w:szCs w:val="24"/>
            <w:lang w:val="en-AU"/>
          </w:rPr>
          <w:t>Trueman et al. 2013</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But this general guideline may not be universal, as was recently found for </w:t>
      </w:r>
      <w:r w:rsidRPr="003078A7">
        <w:rPr>
          <w:rFonts w:ascii="Times New Roman" w:hAnsi="Times New Roman"/>
          <w:i/>
          <w:sz w:val="24"/>
          <w:szCs w:val="24"/>
          <w:lang w:val="en-AU"/>
        </w:rPr>
        <w:t xml:space="preserve">E. grandis </w:t>
      </w:r>
      <w:r w:rsidRPr="003078A7">
        <w:rPr>
          <w:rFonts w:ascii="Times New Roman" w:hAnsi="Times New Roman"/>
          <w:sz w:val="24"/>
          <w:szCs w:val="24"/>
          <w:lang w:val="en-AU"/>
        </w:rPr>
        <w:t xml:space="preserve">x </w:t>
      </w:r>
      <w:r w:rsidRPr="003078A7">
        <w:rPr>
          <w:rFonts w:ascii="Times New Roman" w:hAnsi="Times New Roman"/>
          <w:i/>
          <w:sz w:val="24"/>
          <w:szCs w:val="24"/>
          <w:lang w:val="en-AU"/>
        </w:rPr>
        <w:t>E. urophylla</w:t>
      </w:r>
      <w:r w:rsidRPr="003078A7">
        <w:rPr>
          <w:rFonts w:ascii="Times New Roman" w:hAnsi="Times New Roman"/>
          <w:sz w:val="24"/>
          <w:szCs w:val="24"/>
          <w:lang w:val="en-AU"/>
        </w:rPr>
        <w:t xml:space="preserve"> where whilst high rooting and survival of cuttings was found in dry season harvests, rates for juvenile and mature shoots were not different for the rainy season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Mankessi&lt;/Author&gt;&lt;Year&gt;2010&lt;/Year&gt;&lt;RecNum&gt;12760&lt;/RecNum&gt;&lt;DisplayText&gt;(Mankessi et al. 2010)&lt;/DisplayText&gt;&lt;record&gt;&lt;rec-number&gt;12760&lt;/rec-number&gt;&lt;foreign-keys&gt;&lt;key app="EN" db-id="9taxvpr2nzrwaaex9sp50f0stp25pre00vst"&gt;12760&lt;/key&gt;&lt;/foreign-keys&gt;&lt;ref-type name="Journal Article"&gt;17&lt;/ref-type&gt;&lt;contributors&gt;&lt;authors&gt;&lt;author&gt;Mankessi, F.&lt;/author&gt;&lt;author&gt;Saya, A. R.&lt;/author&gt;&lt;author&gt;Toto, M.&lt;/author&gt;&lt;author&gt;Monteuuis, O.&lt;/author&gt;&lt;/authors&gt;&lt;/contributors&gt;&lt;auth-address&gt;UR2PI, B.P 1291 Pointe-Noire, Congo&amp;#xD;CIRAD-BIOS, UMR DAP 1098, BURST Research Unit, TA A-96/03, Avenue Agropolis 34398, Montpellier Cedex 5, France&lt;/auth-address&gt;&lt;titles&gt;&lt;title&gt;&lt;style face="normal" font="default" size="100%"&gt;Propagation of &lt;/style&gt;&lt;style face="italic" font="default" size="100%"&gt;Eucalyptus urophylla x Eucalyptus grandis&lt;/style&gt;&lt;style face="normal" font="default" size="100%"&gt; clones by rooted cuttings: Influence of genotype and cutting type on rooting ability&lt;/style&gt;&lt;/title&gt;&lt;secondary-title&gt;Propagation of Ornamental Plants&lt;/secondary-title&gt;&lt;/titles&gt;&lt;periodical&gt;&lt;full-title&gt;Propagation of Ornamental Plants&lt;/full-title&gt;&lt;/periodical&gt;&lt;pages&gt;42-49&lt;/pages&gt;&lt;volume&gt;10&lt;/volume&gt;&lt;number&gt;1&lt;/number&gt;&lt;keywords&gt;&lt;keyword&gt;Clonal propagation&lt;/keyword&gt;&lt;keyword&gt;Cuttings&lt;/keyword&gt;&lt;keyword&gt;Eucalyptus urophylla x Eucalyptus grandis&lt;/keyword&gt;&lt;keyword&gt;Rooting ability&lt;/keyword&gt;&lt;keyword&gt;Stock plant management&lt;/keyword&gt;&lt;keyword&gt;get&lt;/keyword&gt;&lt;/keywords&gt;&lt;dates&gt;&lt;year&gt;2010&lt;/year&gt;&lt;/dates&gt;&lt;urls&gt;&lt;related-urls&gt;&lt;url&gt;http://www.scopus.com/inward/record.url?eid=2-s2.0-77955779557&amp;amp;partnerID=40&amp;amp;md5=986186e72b835a24461a70092f4da5d4&lt;/url&gt;&lt;/related-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8" w:tooltip="Mankessi, 2010 #12760" w:history="1">
        <w:r w:rsidR="001D273F" w:rsidRPr="003078A7">
          <w:rPr>
            <w:rFonts w:ascii="Times New Roman" w:hAnsi="Times New Roman"/>
            <w:noProof/>
            <w:sz w:val="24"/>
            <w:szCs w:val="24"/>
            <w:lang w:val="en-AU"/>
          </w:rPr>
          <w:t>Mankessi et al. 2010</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These authors note that this has been observed before both in eucalypts and conifers and attribute it to the “influence of </w:t>
      </w:r>
      <w:proofErr w:type="spellStart"/>
      <w:r w:rsidRPr="003078A7">
        <w:rPr>
          <w:rFonts w:ascii="Times New Roman" w:hAnsi="Times New Roman"/>
          <w:sz w:val="24"/>
          <w:szCs w:val="24"/>
          <w:lang w:val="en-AU"/>
        </w:rPr>
        <w:t>endogeneous</w:t>
      </w:r>
      <w:proofErr w:type="spellEnd"/>
      <w:r w:rsidRPr="003078A7">
        <w:rPr>
          <w:rFonts w:ascii="Times New Roman" w:hAnsi="Times New Roman"/>
          <w:sz w:val="24"/>
          <w:szCs w:val="24"/>
          <w:lang w:val="en-AU"/>
        </w:rPr>
        <w:t xml:space="preserve"> rhythms on time-related fluctuations in adventitious rooting capacity”. Because of difficulties in comparing responses across experiments in our study, we recommend further investigation of optimal timing for epicormic induction in </w:t>
      </w:r>
      <w:r w:rsidRPr="003078A7">
        <w:rPr>
          <w:rFonts w:ascii="Times New Roman" w:hAnsi="Times New Roman"/>
          <w:i/>
          <w:sz w:val="24"/>
          <w:szCs w:val="24"/>
          <w:lang w:val="en-AU"/>
        </w:rPr>
        <w:t>Melaleuca</w:t>
      </w:r>
      <w:r w:rsidRPr="003078A7">
        <w:rPr>
          <w:rFonts w:ascii="Times New Roman" w:hAnsi="Times New Roman"/>
          <w:sz w:val="24"/>
          <w:szCs w:val="24"/>
          <w:lang w:val="en-AU"/>
        </w:rPr>
        <w:t xml:space="preserve"> sp., where propagation and genetic material are standardised during experimentation.</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In terms of the timing of harvest and selection of appropriate shoots for cuttings, general recommendations for eucalypts also appear appropriate. Regrowth should be of an “appropriate shade of green, with some lignification but less than 1m long, shoots should not be too succulent, and shoot tips should be avoided in most specie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Eldridge&lt;/Author&gt;&lt;Year&gt;1994&lt;/Year&gt;&lt;RecNum&gt;12408&lt;/RecNum&gt;&lt;DisplayText&gt;(Eldridge et al. 1994)&lt;/DisplayText&gt;&lt;record&gt;&lt;rec-number&gt;12408&lt;/rec-number&gt;&lt;foreign-keys&gt;&lt;key app="EN" db-id="9taxvpr2nzrwaaex9sp50f0stp25pre00vst"&gt;12408&lt;/key&gt;&lt;/foreign-keys&gt;&lt;ref-type name="Book Section"&gt;5&lt;/ref-type&gt;&lt;contributors&gt;&lt;authors&gt;&lt;author&gt;Eldridge, K.&lt;/author&gt;&lt;author&gt;Davidson, J.&lt;/author&gt;&lt;author&gt;Harwood, C.&lt;/author&gt;&lt;author&gt;van Wyk, G.&lt;/author&gt;&lt;/authors&gt;&lt;/contributors&gt;&lt;titles&gt;&lt;title&gt;Mass vegetative propagation&lt;/title&gt;&lt;secondary-title&gt;Eucalypt Domestication and Breeding&lt;/secondary-title&gt;&lt;/titles&gt;&lt;pages&gt;210-227&lt;/pages&gt;&lt;keywords&gt;&lt;keyword&gt;tree breeding&lt;/keyword&gt;&lt;keyword&gt;breeding population&lt;/keyword&gt;&lt;keyword&gt;eucalyptus&lt;/keyword&gt;&lt;keyword&gt;Melaleuca&lt;/keyword&gt;&lt;keyword&gt;Clonal propagation&lt;/keyword&gt;&lt;keyword&gt;coppicing&lt;/keyword&gt;&lt;keyword&gt;rooted cuttings&lt;/keyword&gt;&lt;/keywords&gt;&lt;dates&gt;&lt;year&gt;1994&lt;/year&gt;&lt;/dates&gt;&lt;pub-location&gt;Oxford&lt;/pub-location&gt;&lt;publisher&gt;Oxford Science Publications&lt;/publisher&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The most effective cutting material we used had some lignification and was around 500 -1000 mm in length, induced by partial severing of branches in autumn, and harvested 4.5 mths later in mid-summer (Experiment 3). The epicormic regrowth was growing vigorously, and the trees were not flowering at this stage (they flower late October- early November). We found that the use of relatively “soft” and unlignified induced epicormic shoots performed poorly, wilting quickly and decayi</w:t>
      </w:r>
      <w:r w:rsidR="006408EA">
        <w:rPr>
          <w:rFonts w:ascii="Times New Roman" w:hAnsi="Times New Roman"/>
          <w:sz w:val="24"/>
          <w:szCs w:val="24"/>
          <w:lang w:val="en-AU"/>
        </w:rPr>
        <w:t>ng more than “harder” cutting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We also found that there was a negative correlation between rooting rates and the stem length at which epicormic shoots were sourced in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This effect has also been found in a wide range of woody plants </w:t>
      </w:r>
      <w:r w:rsidR="000B562F"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 </w:instrText>
      </w:r>
      <w:r w:rsidR="000B562F" w:rsidRPr="003078A7">
        <w:rPr>
          <w:rFonts w:ascii="Times New Roman" w:hAnsi="Times New Roman"/>
          <w:sz w:val="24"/>
          <w:szCs w:val="24"/>
          <w:lang w:val="en-AU"/>
        </w:rPr>
        <w:fldChar w:fldCharType="begin">
          <w:fldData xml:space="preserve">PEVuZE5vdGU+PENpdGU+PEF1dGhvcj5IYWluZXM8L0F1dGhvcj48WWVhcj4xOTkzPC9ZZWFyPjxS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</w:fldData>
        </w:fldChar>
      </w:r>
      <w:r w:rsidRPr="003078A7">
        <w:rPr>
          <w:rFonts w:ascii="Times New Roman" w:hAnsi="Times New Roman"/>
          <w:sz w:val="24"/>
          <w:szCs w:val="24"/>
          <w:lang w:val="en-AU"/>
        </w:rPr>
        <w:instrText xml:space="preserve"> ADDIN EN.CITE.DATA </w:instrText>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end"/>
      </w:r>
      <w:r w:rsidR="000B562F" w:rsidRPr="003078A7">
        <w:rPr>
          <w:rFonts w:ascii="Times New Roman" w:hAnsi="Times New Roman"/>
          <w:sz w:val="24"/>
          <w:szCs w:val="24"/>
          <w:lang w:val="en-AU"/>
        </w:rPr>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2" w:tooltip="Haines, 1993 #12727" w:history="1">
        <w:r w:rsidR="001D273F" w:rsidRPr="003078A7">
          <w:rPr>
            <w:rFonts w:ascii="Times New Roman" w:hAnsi="Times New Roman"/>
            <w:noProof/>
            <w:sz w:val="24"/>
            <w:szCs w:val="24"/>
            <w:lang w:val="en-AU"/>
          </w:rPr>
          <w:t>Haines et al. 1993</w:t>
        </w:r>
      </w:hyperlink>
      <w:r w:rsidRPr="003078A7">
        <w:rPr>
          <w:rFonts w:ascii="Times New Roman" w:hAnsi="Times New Roman"/>
          <w:noProof/>
          <w:sz w:val="24"/>
          <w:szCs w:val="24"/>
          <w:lang w:val="en-AU"/>
        </w:rPr>
        <w:t xml:space="preserve">, </w:t>
      </w:r>
      <w:hyperlink w:anchor="_ENREF_9" w:tooltip="Eldridge, 1994 #12408" w:history="1">
        <w:r w:rsidR="001D273F" w:rsidRPr="003078A7">
          <w:rPr>
            <w:rFonts w:ascii="Times New Roman" w:hAnsi="Times New Roman"/>
            <w:noProof/>
            <w:sz w:val="24"/>
            <w:szCs w:val="24"/>
            <w:lang w:val="en-AU"/>
          </w:rPr>
          <w:t>Eldridge et al. 1994</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Maturation advances unevenly in a tree so that juvenility declines with height on the main stem or towards the tips of lateral branches </w:t>
      </w:r>
      <w:r w:rsidR="000B562F" w:rsidRPr="003078A7">
        <w:rPr>
          <w:rFonts w:ascii="Times New Roman" w:hAnsi="Times New Roman"/>
          <w:sz w:val="24"/>
          <w:szCs w:val="24"/>
          <w:lang w:val="en-AU"/>
        </w:rPr>
        <w:fldChar w:fldCharType="begin"/>
      </w:r>
      <w:r w:rsidRPr="003078A7">
        <w:rPr>
          <w:rFonts w:ascii="Times New Roman" w:hAnsi="Times New Roman"/>
          <w:sz w:val="24"/>
          <w:szCs w:val="24"/>
          <w:lang w:val="en-AU"/>
        </w:rPr>
        <w:instrText xml:space="preserve"> ADDIN EN.CITE &lt;EndNote&gt;&lt;Cite&gt;&lt;Author&gt;Olesen&lt;/Author&gt;&lt;Year&gt;1978&lt;/Year&gt;&lt;RecNum&gt;12728&lt;/RecNum&gt;&lt;DisplayText&gt;(Olesen 1978)&lt;/DisplayText&gt;&lt;record&gt;&lt;rec-number&gt;12728&lt;/rec-number&gt;&lt;foreign-keys&gt;&lt;key app="EN" db-id="9taxvpr2nzrwaaex9sp50f0stp25pre00vst"&gt;12728&lt;/key&gt;&lt;/foreign-keys&gt;&lt;ref-type name="Journal Article"&gt;17&lt;/ref-type&gt;&lt;contributors&gt;&lt;authors&gt;&lt;author&gt;Olesen, P.O.&lt;/author&gt;&lt;/authors&gt;&lt;/contributors&gt;&lt;titles&gt;&lt;title&gt;On cyclophysis and topophysis&lt;/title&gt;&lt;secondary-title&gt;Silvae Genetica&lt;/secondary-title&gt;&lt;/titles&gt;&lt;periodical&gt;&lt;full-title&gt;Silvae Genetica&lt;/full-title&gt;&lt;abbr-1&gt;Sil. Genet.&lt;/abbr-1&gt;&lt;/periodical&gt;&lt;pages&gt;173-178&lt;/pages&gt;&lt;volume&gt;27&lt;/volume&gt;&lt;keywords&gt;&lt;keyword&gt;vegetative propagation&lt;/keyword&gt;&lt;keyword&gt;forest tree&lt;/keyword&gt;&lt;keyword&gt;tree&lt;/keyword&gt;&lt;keyword&gt;Maturation&lt;/keyword&gt;&lt;keyword&gt;Juvenile&lt;/keyword&gt;&lt;keyword&gt;get&lt;/keyword&gt;&lt;keyword&gt;phase change&lt;/keyword&gt;&lt;/keywords&gt;&lt;dates&gt;&lt;year&gt;1978&lt;/year&gt;&lt;/dates&gt;&lt;urls&gt;&lt;/urls&gt;&lt;/record&gt;&lt;/Cite&gt;&lt;/EndNote&gt;</w:instrText>
      </w:r>
      <w:r w:rsidR="000B562F" w:rsidRPr="003078A7">
        <w:rPr>
          <w:rFonts w:ascii="Times New Roman" w:hAnsi="Times New Roman"/>
          <w:sz w:val="24"/>
          <w:szCs w:val="24"/>
          <w:lang w:val="en-AU"/>
        </w:rPr>
        <w:fldChar w:fldCharType="separate"/>
      </w:r>
      <w:r w:rsidRPr="003078A7">
        <w:rPr>
          <w:rFonts w:ascii="Times New Roman" w:hAnsi="Times New Roman"/>
          <w:noProof/>
          <w:sz w:val="24"/>
          <w:szCs w:val="24"/>
          <w:lang w:val="en-AU"/>
        </w:rPr>
        <w:t>(</w:t>
      </w:r>
      <w:hyperlink w:anchor="_ENREF_19" w:tooltip="Olesen, 1978 #12728" w:history="1">
        <w:r w:rsidR="001D273F" w:rsidRPr="003078A7">
          <w:rPr>
            <w:rFonts w:ascii="Times New Roman" w:hAnsi="Times New Roman"/>
            <w:noProof/>
            <w:sz w:val="24"/>
            <w:szCs w:val="24"/>
            <w:lang w:val="en-AU"/>
          </w:rPr>
          <w:t>Olesen 1978</w:t>
        </w:r>
      </w:hyperlink>
      <w:r w:rsidRPr="003078A7">
        <w:rPr>
          <w:rFonts w:ascii="Times New Roman" w:hAnsi="Times New Roman"/>
          <w:noProof/>
          <w:sz w:val="24"/>
          <w:szCs w:val="24"/>
          <w:lang w:val="en-AU"/>
        </w:rPr>
        <w:t>)</w:t>
      </w:r>
      <w:r w:rsidR="000B562F" w:rsidRPr="003078A7">
        <w:rPr>
          <w:rFonts w:ascii="Times New Roman" w:hAnsi="Times New Roman"/>
          <w:sz w:val="24"/>
          <w:szCs w:val="24"/>
          <w:lang w:val="en-AU"/>
        </w:rPr>
        <w:fldChar w:fldCharType="end"/>
      </w:r>
      <w:r w:rsidRPr="003078A7">
        <w:rPr>
          <w:rFonts w:ascii="Times New Roman" w:hAnsi="Times New Roman"/>
          <w:sz w:val="24"/>
          <w:szCs w:val="24"/>
          <w:lang w:val="en-AU"/>
        </w:rPr>
        <w:t xml:space="preserve">. </w:t>
      </w:r>
      <w:r w:rsidR="007930B6">
        <w:rPr>
          <w:rFonts w:ascii="Times New Roman" w:hAnsi="Times New Roman"/>
          <w:sz w:val="24"/>
          <w:szCs w:val="24"/>
          <w:lang w:val="en-AU"/>
        </w:rPr>
        <w:t xml:space="preserve">Our study showed that targeting branches that joined the main stem within 0.5m of ground level </w:t>
      </w:r>
      <w:r w:rsidR="006F5B98">
        <w:rPr>
          <w:rFonts w:ascii="Times New Roman" w:hAnsi="Times New Roman"/>
          <w:sz w:val="24"/>
          <w:szCs w:val="24"/>
          <w:lang w:val="en-AU"/>
        </w:rPr>
        <w:t xml:space="preserve">for cuttings, </w:t>
      </w:r>
      <w:r w:rsidR="007930B6">
        <w:rPr>
          <w:rFonts w:ascii="Times New Roman" w:hAnsi="Times New Roman"/>
          <w:sz w:val="24"/>
          <w:szCs w:val="24"/>
          <w:lang w:val="en-AU"/>
        </w:rPr>
        <w:t>tended to improve rooting rates, which was consistent with the differential maturation effects observed in other trees.</w:t>
      </w:r>
    </w:p>
    <w:p w:rsidR="00334A5A" w:rsidRPr="00C6005A" w:rsidRDefault="00334A5A" w:rsidP="00E437E4">
      <w:pPr>
        <w:spacing w:line="480" w:lineRule="auto"/>
        <w:rPr>
          <w:rFonts w:ascii="Times New Roman" w:hAnsi="Times New Roman"/>
          <w:sz w:val="24"/>
          <w:szCs w:val="24"/>
          <w:lang w:val="en-AU"/>
        </w:rPr>
      </w:pPr>
    </w:p>
    <w:p w:rsidR="00334A5A" w:rsidRPr="00C6005A" w:rsidRDefault="003078A7" w:rsidP="00E437E4">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argeting or inducing suitable epicormic resprouts provided </w:t>
      </w:r>
      <w:r w:rsidR="00394521">
        <w:rPr>
          <w:rFonts w:ascii="Times New Roman" w:hAnsi="Times New Roman"/>
          <w:sz w:val="24"/>
          <w:szCs w:val="24"/>
          <w:lang w:val="en-AU"/>
        </w:rPr>
        <w:t>an</w:t>
      </w:r>
      <w:r w:rsidRPr="003078A7">
        <w:rPr>
          <w:rFonts w:ascii="Times New Roman" w:hAnsi="Times New Roman"/>
          <w:sz w:val="24"/>
          <w:szCs w:val="24"/>
          <w:lang w:val="en-AU"/>
        </w:rPr>
        <w:t xml:space="preserve"> advantage </w:t>
      </w:r>
      <w:r w:rsidR="00394521" w:rsidRPr="003078A7">
        <w:rPr>
          <w:rFonts w:ascii="Times New Roman" w:hAnsi="Times New Roman"/>
          <w:sz w:val="24"/>
          <w:szCs w:val="24"/>
          <w:lang w:val="en-AU"/>
        </w:rPr>
        <w:t xml:space="preserve">by allowing the capture of </w:t>
      </w:r>
      <w:r w:rsidR="00394521">
        <w:rPr>
          <w:rFonts w:ascii="Times New Roman" w:hAnsi="Times New Roman"/>
          <w:sz w:val="24"/>
          <w:szCs w:val="24"/>
          <w:lang w:val="en-AU"/>
        </w:rPr>
        <w:t>more</w:t>
      </w:r>
      <w:r w:rsidR="00394521" w:rsidRPr="003078A7">
        <w:rPr>
          <w:rFonts w:ascii="Times New Roman" w:hAnsi="Times New Roman"/>
          <w:sz w:val="24"/>
          <w:szCs w:val="24"/>
          <w:lang w:val="en-AU"/>
        </w:rPr>
        <w:t xml:space="preserve"> genotypes from mature native forest stands</w:t>
      </w:r>
      <w:r w:rsidR="00F66990">
        <w:rPr>
          <w:rFonts w:ascii="Times New Roman" w:hAnsi="Times New Roman"/>
          <w:sz w:val="24"/>
          <w:szCs w:val="24"/>
          <w:lang w:val="en-AU"/>
        </w:rPr>
        <w:t xml:space="preserve"> of</w:t>
      </w:r>
      <w:r w:rsidR="00394521" w:rsidRPr="003078A7">
        <w:rPr>
          <w:rFonts w:ascii="Times New Roman" w:hAnsi="Times New Roman"/>
          <w:i/>
          <w:sz w:val="24"/>
          <w:szCs w:val="24"/>
          <w:lang w:val="en-AU"/>
        </w:rPr>
        <w:t xml:space="preserve"> </w:t>
      </w:r>
      <w:r w:rsidRPr="003078A7">
        <w:rPr>
          <w:rFonts w:ascii="Times New Roman" w:hAnsi="Times New Roman"/>
          <w:i/>
          <w:sz w:val="24"/>
          <w:szCs w:val="24"/>
          <w:lang w:val="en-AU"/>
        </w:rPr>
        <w:t>M. alternifolia</w:t>
      </w:r>
      <w:r w:rsidRPr="003078A7">
        <w:rPr>
          <w:rFonts w:ascii="Times New Roman" w:hAnsi="Times New Roman"/>
          <w:sz w:val="24"/>
          <w:szCs w:val="24"/>
          <w:lang w:val="en-AU"/>
        </w:rPr>
        <w:t xml:space="preserve">. </w:t>
      </w:r>
      <w:r w:rsidR="00394521">
        <w:rPr>
          <w:rFonts w:ascii="Times New Roman" w:hAnsi="Times New Roman"/>
          <w:sz w:val="24"/>
          <w:szCs w:val="24"/>
          <w:lang w:val="en-AU"/>
        </w:rPr>
        <w:t xml:space="preserve">Further optimisation of propagation via cuttings may benefit by studying the </w:t>
      </w:r>
      <w:r w:rsidR="0012040B">
        <w:rPr>
          <w:rFonts w:ascii="Times New Roman" w:hAnsi="Times New Roman"/>
          <w:sz w:val="24"/>
          <w:szCs w:val="24"/>
          <w:lang w:val="en-AU"/>
        </w:rPr>
        <w:t xml:space="preserve">influence of </w:t>
      </w:r>
      <w:r w:rsidR="00394521">
        <w:rPr>
          <w:rFonts w:ascii="Times New Roman" w:hAnsi="Times New Roman"/>
          <w:sz w:val="24"/>
          <w:szCs w:val="24"/>
          <w:lang w:val="en-AU"/>
        </w:rPr>
        <w:t>hormone application</w:t>
      </w:r>
      <w:r w:rsidRPr="003078A7">
        <w:rPr>
          <w:rFonts w:ascii="Times New Roman" w:hAnsi="Times New Roman"/>
          <w:sz w:val="24"/>
          <w:szCs w:val="24"/>
          <w:lang w:val="en-AU"/>
        </w:rPr>
        <w:t xml:space="preserve">, </w:t>
      </w:r>
      <w:r w:rsidR="0012040B">
        <w:rPr>
          <w:rFonts w:ascii="Times New Roman" w:hAnsi="Times New Roman"/>
          <w:sz w:val="24"/>
          <w:szCs w:val="24"/>
          <w:lang w:val="en-AU"/>
        </w:rPr>
        <w:t xml:space="preserve">as </w:t>
      </w:r>
      <w:proofErr w:type="spellStart"/>
      <w:r w:rsidR="003B7DF5">
        <w:rPr>
          <w:rFonts w:ascii="Times New Roman" w:hAnsi="Times New Roman"/>
          <w:sz w:val="24"/>
          <w:szCs w:val="24"/>
          <w:lang w:val="en-AU"/>
        </w:rPr>
        <w:t>micropropagation</w:t>
      </w:r>
      <w:proofErr w:type="spellEnd"/>
      <w:r w:rsidR="003B7DF5">
        <w:rPr>
          <w:rFonts w:ascii="Times New Roman" w:hAnsi="Times New Roman"/>
          <w:sz w:val="24"/>
          <w:szCs w:val="24"/>
          <w:lang w:val="en-AU"/>
        </w:rPr>
        <w:t xml:space="preserve"> </w:t>
      </w:r>
      <w:r w:rsidR="0012040B">
        <w:rPr>
          <w:rFonts w:ascii="Times New Roman" w:hAnsi="Times New Roman"/>
          <w:sz w:val="24"/>
          <w:szCs w:val="24"/>
          <w:lang w:val="en-AU"/>
        </w:rPr>
        <w:t xml:space="preserve">studies </w:t>
      </w:r>
      <w:r w:rsidR="0014051C">
        <w:rPr>
          <w:rFonts w:ascii="Times New Roman" w:hAnsi="Times New Roman"/>
          <w:sz w:val="24"/>
          <w:szCs w:val="24"/>
          <w:lang w:val="en-AU"/>
        </w:rPr>
        <w:t>indicate</w:t>
      </w:r>
      <w:r w:rsidR="0012040B">
        <w:rPr>
          <w:rFonts w:ascii="Times New Roman" w:hAnsi="Times New Roman"/>
          <w:sz w:val="24"/>
          <w:szCs w:val="24"/>
          <w:lang w:val="en-AU"/>
        </w:rPr>
        <w:t xml:space="preserve"> that exogenous </w:t>
      </w:r>
      <w:r w:rsidR="003B7DF5">
        <w:rPr>
          <w:rFonts w:ascii="Times New Roman" w:hAnsi="Times New Roman"/>
          <w:sz w:val="24"/>
          <w:szCs w:val="24"/>
          <w:lang w:val="en-AU"/>
        </w:rPr>
        <w:t>IBA</w:t>
      </w:r>
      <w:r w:rsidR="0012040B">
        <w:rPr>
          <w:rFonts w:ascii="Times New Roman" w:hAnsi="Times New Roman"/>
          <w:sz w:val="24"/>
          <w:szCs w:val="24"/>
          <w:lang w:val="en-AU"/>
        </w:rPr>
        <w:t xml:space="preserve"> app</w:t>
      </w:r>
      <w:r w:rsidR="003B7DF5">
        <w:rPr>
          <w:rFonts w:ascii="Times New Roman" w:hAnsi="Times New Roman"/>
          <w:sz w:val="24"/>
          <w:szCs w:val="24"/>
          <w:lang w:val="en-AU"/>
        </w:rPr>
        <w:t>lications are sub-</w:t>
      </w:r>
      <w:r w:rsidR="0012040B">
        <w:rPr>
          <w:rFonts w:ascii="Times New Roman" w:hAnsi="Times New Roman"/>
          <w:sz w:val="24"/>
          <w:szCs w:val="24"/>
          <w:lang w:val="en-AU"/>
        </w:rPr>
        <w:t xml:space="preserve">optimal for stimulation of rooting </w:t>
      </w:r>
      <w:r w:rsidR="000B562F">
        <w:rPr>
          <w:rFonts w:ascii="Times New Roman" w:hAnsi="Times New Roman"/>
          <w:sz w:val="24"/>
          <w:szCs w:val="24"/>
          <w:lang w:val="en-AU"/>
        </w:rPr>
        <w:fldChar w:fldCharType="begin"/>
      </w:r>
      <w:r w:rsidR="00B74411">
        <w:rPr>
          <w:rFonts w:ascii="Times New Roman" w:hAnsi="Times New Roman"/>
          <w:sz w:val="24"/>
          <w:szCs w:val="24"/>
          <w:lang w:val="en-AU"/>
        </w:rPr>
        <w:instrText xml:space="preserve"> ADDIN EN.CITE &lt;EndNote&gt;&lt;Cite&gt;&lt;Author&gt;de Oliveira&lt;/Author&gt;&lt;Year&gt;2010&lt;/Year&gt;&lt;RecNum&gt;10648&lt;/RecNum&gt;&lt;DisplayText&gt;(de Oliveira et al. 2010)&lt;/DisplayText&gt;&lt;record&gt;&lt;rec-number&gt;10648&lt;/rec-number&gt;&lt;foreign-keys&gt;&lt;key app="EN" db-id="9taxvpr2nzrwaaex9sp50f0stp25pre00vst"&gt;10648&lt;/key&gt;&lt;/foreign-keys&gt;&lt;ref-type name="Journal Article"&gt;17&lt;/ref-type&gt;&lt;contributors&gt;&lt;authors&gt;&lt;author&gt;de Oliveira, Yohana&lt;/author&gt;&lt;author&gt;Pinto, Fernanda&lt;/author&gt;&lt;author&gt;da Silva, Andre Luis Lopes&lt;/author&gt;&lt;author&gt;Guedes, Ivan&lt;/author&gt;&lt;author&gt;Biasi, Luiz Antonio&lt;/author&gt;&lt;author&gt;Quoirin, Marguerite&lt;/author&gt;&lt;/authors&gt;&lt;/contributors&gt;&lt;titles&gt;&lt;title&gt;&lt;style face="normal" font="default" size="100%"&gt;An efficient protocol for micropropagation of &lt;/style&gt;&lt;style face="italic" font="default" size="100%"&gt;Melaleuca alternifolia&lt;/style&gt;&lt;style face="normal" font="default" size="100%"&gt; Cheel&lt;/style&gt;&lt;/title&gt;&lt;secondary-title&gt;In Vitro Cellular &amp;amp; Developmental Biology - Plant&lt;/secondary-title&gt;&lt;/titles&gt;&lt;periodical&gt;&lt;full-title&gt;In Vitro Cellular &amp;amp; Developmental Biology - Plant&lt;/full-title&gt;&lt;/periodical&gt;&lt;pages&gt;192-197&lt;/pages&gt;&lt;volume&gt;46&lt;/volume&gt;&lt;keywords&gt;&lt;keyword&gt;tea tree&lt;/keyword&gt;&lt;keyword&gt;Cloning&lt;/keyword&gt;&lt;keyword&gt;Micropropagation&lt;/keyword&gt;&lt;keyword&gt;Melaleuca&lt;/keyword&gt;&lt;/keywords&gt;&lt;dates&gt;&lt;year&gt;2010&lt;/year&gt;&lt;/dates&gt;&lt;urls&gt;&lt;/urls&gt;&lt;/record&gt;&lt;/Cite&gt;&lt;/EndNote&gt;</w:instrText>
      </w:r>
      <w:r w:rsidR="000B562F">
        <w:rPr>
          <w:rFonts w:ascii="Times New Roman" w:hAnsi="Times New Roman"/>
          <w:sz w:val="24"/>
          <w:szCs w:val="24"/>
          <w:lang w:val="en-AU"/>
        </w:rPr>
        <w:fldChar w:fldCharType="separate"/>
      </w:r>
      <w:r w:rsidR="00B74411">
        <w:rPr>
          <w:rFonts w:ascii="Times New Roman" w:hAnsi="Times New Roman"/>
          <w:noProof/>
          <w:sz w:val="24"/>
          <w:szCs w:val="24"/>
          <w:lang w:val="en-AU"/>
        </w:rPr>
        <w:t>(</w:t>
      </w:r>
      <w:hyperlink w:anchor="_ENREF_7" w:tooltip="de Oliveira, 2010 #10648" w:history="1">
        <w:r w:rsidR="001D273F">
          <w:rPr>
            <w:rFonts w:ascii="Times New Roman" w:hAnsi="Times New Roman"/>
            <w:noProof/>
            <w:sz w:val="24"/>
            <w:szCs w:val="24"/>
            <w:lang w:val="en-AU"/>
          </w:rPr>
          <w:t>de Oliveira et al. 2010</w:t>
        </w:r>
      </w:hyperlink>
      <w:r w:rsidR="00B74411">
        <w:rPr>
          <w:rFonts w:ascii="Times New Roman" w:hAnsi="Times New Roman"/>
          <w:noProof/>
          <w:sz w:val="24"/>
          <w:szCs w:val="24"/>
          <w:lang w:val="en-AU"/>
        </w:rPr>
        <w:t>)</w:t>
      </w:r>
      <w:r w:rsidR="000B562F">
        <w:rPr>
          <w:rFonts w:ascii="Times New Roman" w:hAnsi="Times New Roman"/>
          <w:sz w:val="24"/>
          <w:szCs w:val="24"/>
          <w:lang w:val="en-AU"/>
        </w:rPr>
        <w:fldChar w:fldCharType="end"/>
      </w:r>
      <w:r w:rsidR="003B7DF5">
        <w:rPr>
          <w:rFonts w:ascii="Times New Roman" w:hAnsi="Times New Roman"/>
          <w:sz w:val="24"/>
          <w:szCs w:val="24"/>
          <w:lang w:val="en-AU"/>
        </w:rPr>
        <w:t>, and hormone type can influence the</w:t>
      </w:r>
      <w:r w:rsidR="00394521">
        <w:rPr>
          <w:rFonts w:ascii="Times New Roman" w:hAnsi="Times New Roman"/>
          <w:sz w:val="24"/>
          <w:szCs w:val="24"/>
          <w:lang w:val="en-AU"/>
        </w:rPr>
        <w:t xml:space="preserve"> quality of the root system </w:t>
      </w:r>
      <w:r w:rsidR="0014051C">
        <w:rPr>
          <w:rFonts w:ascii="Times New Roman" w:hAnsi="Times New Roman"/>
          <w:sz w:val="24"/>
          <w:szCs w:val="24"/>
          <w:lang w:val="en-AU"/>
        </w:rPr>
        <w:t xml:space="preserve">on a </w:t>
      </w:r>
      <w:r w:rsidR="00F66990">
        <w:rPr>
          <w:rFonts w:ascii="Times New Roman" w:hAnsi="Times New Roman"/>
          <w:sz w:val="24"/>
          <w:szCs w:val="24"/>
          <w:lang w:val="en-AU"/>
        </w:rPr>
        <w:t xml:space="preserve">Tea Tree </w:t>
      </w:r>
      <w:r w:rsidR="0014051C">
        <w:rPr>
          <w:rFonts w:ascii="Times New Roman" w:hAnsi="Times New Roman"/>
          <w:sz w:val="24"/>
          <w:szCs w:val="24"/>
          <w:lang w:val="en-AU"/>
        </w:rPr>
        <w:t xml:space="preserve">cutting </w:t>
      </w:r>
      <w:r w:rsidR="003B7DF5">
        <w:rPr>
          <w:rFonts w:ascii="Times New Roman" w:hAnsi="Times New Roman"/>
          <w:sz w:val="24"/>
          <w:szCs w:val="24"/>
          <w:lang w:val="en-AU"/>
        </w:rPr>
        <w:t>(Whish 1994).</w:t>
      </w:r>
    </w:p>
    <w:p w:rsidR="00334A5A" w:rsidRPr="00C6005A" w:rsidRDefault="00334A5A" w:rsidP="00E437E4">
      <w:pPr>
        <w:spacing w:line="480" w:lineRule="auto"/>
        <w:rPr>
          <w:rFonts w:ascii="Times New Roman" w:hAnsi="Times New Roman"/>
          <w:sz w:val="24"/>
          <w:szCs w:val="24"/>
          <w:lang w:val="en-AU"/>
        </w:rPr>
      </w:pPr>
    </w:p>
    <w:p w:rsidR="00334A5A" w:rsidRPr="00C6005A" w:rsidRDefault="002F573C" w:rsidP="00E420E2">
      <w:pPr>
        <w:rPr>
          <w:rFonts w:ascii="Times New Roman" w:hAnsi="Times New Roman"/>
          <w:b/>
          <w:sz w:val="24"/>
          <w:szCs w:val="24"/>
          <w:lang w:val="en-AU"/>
        </w:rPr>
      </w:pPr>
      <w:r>
        <w:rPr>
          <w:rFonts w:ascii="Times New Roman" w:hAnsi="Times New Roman"/>
          <w:b/>
          <w:sz w:val="24"/>
          <w:szCs w:val="24"/>
          <w:lang w:val="en-AU"/>
        </w:rPr>
        <w:t>ACKNOWLEDGEMENTS</w:t>
      </w:r>
    </w:p>
    <w:p w:rsidR="00334A5A" w:rsidRPr="00C6005A" w:rsidRDefault="00334A5A" w:rsidP="00E420E2">
      <w:pPr>
        <w:rPr>
          <w:rFonts w:ascii="Times New Roman" w:hAnsi="Times New Roman"/>
          <w:sz w:val="24"/>
          <w:szCs w:val="24"/>
          <w:lang w:val="en-AU"/>
        </w:rPr>
      </w:pPr>
    </w:p>
    <w:p w:rsidR="00334A5A" w:rsidRPr="00C6005A" w:rsidRDefault="003078A7" w:rsidP="00E420E2">
      <w:pPr>
        <w:spacing w:line="480" w:lineRule="auto"/>
        <w:rPr>
          <w:rFonts w:ascii="Times New Roman" w:hAnsi="Times New Roman"/>
          <w:sz w:val="24"/>
          <w:szCs w:val="24"/>
          <w:lang w:val="en-AU"/>
        </w:rPr>
      </w:pPr>
      <w:r w:rsidRPr="003078A7">
        <w:rPr>
          <w:rFonts w:ascii="Times New Roman" w:hAnsi="Times New Roman"/>
          <w:sz w:val="24"/>
          <w:szCs w:val="24"/>
          <w:lang w:val="en-AU"/>
        </w:rPr>
        <w:t xml:space="preserve">The authors thank R Dyason, M &amp;L Simpson, D &amp; M Hood and J </w:t>
      </w:r>
      <w:proofErr w:type="spellStart"/>
      <w:r w:rsidRPr="003078A7">
        <w:rPr>
          <w:rFonts w:ascii="Times New Roman" w:hAnsi="Times New Roman"/>
          <w:sz w:val="24"/>
          <w:szCs w:val="24"/>
          <w:lang w:val="en-AU"/>
        </w:rPr>
        <w:t>Wicken</w:t>
      </w:r>
      <w:proofErr w:type="spellEnd"/>
      <w:r w:rsidRPr="003078A7">
        <w:rPr>
          <w:rFonts w:ascii="Times New Roman" w:hAnsi="Times New Roman"/>
          <w:sz w:val="24"/>
          <w:szCs w:val="24"/>
          <w:lang w:val="en-AU"/>
        </w:rPr>
        <w:t xml:space="preserve"> for allowing access to their properties for collections, T Olesen for cooperation with use of NSW DPI propagation facility at Alstonville, G Ablett, A Wiseman, M Abasolo, R Wood and J McDowell for assistance with collections, setting or assessments of the experiments, and T Olesen, D Cliffe, T Shapter and G Baker for valuable discussions on the propagation of Tea Tree.</w:t>
      </w:r>
    </w:p>
    <w:p w:rsidR="00334A5A" w:rsidRPr="00C6005A" w:rsidRDefault="00334A5A" w:rsidP="00E437E4">
      <w:pPr>
        <w:spacing w:line="480" w:lineRule="auto"/>
        <w:rPr>
          <w:rFonts w:ascii="Times New Roman" w:hAnsi="Times New Roman"/>
          <w:sz w:val="24"/>
          <w:szCs w:val="24"/>
          <w:lang w:val="en-AU"/>
        </w:rPr>
      </w:pPr>
    </w:p>
    <w:p w:rsidR="00334A5A" w:rsidRPr="00C6005A" w:rsidRDefault="00334A5A">
      <w:pPr>
        <w:rPr>
          <w:rFonts w:ascii="Times New Roman" w:hAnsi="Times New Roman"/>
          <w:sz w:val="24"/>
          <w:szCs w:val="24"/>
          <w:lang w:val="en-AU"/>
        </w:rPr>
        <w:sectPr w:rsidR="00334A5A" w:rsidRPr="00C6005A" w:rsidSect="00B514CE">
          <w:pgSz w:w="11906" w:h="16838"/>
          <w:pgMar w:top="1440" w:right="1440" w:bottom="1440" w:left="1440" w:header="708" w:footer="708" w:gutter="0"/>
          <w:lnNumType w:countBy="1" w:restart="continuous"/>
          <w:cols w:space="708"/>
          <w:docGrid w:linePitch="360"/>
        </w:sectPr>
      </w:pPr>
    </w:p>
    <w:p w:rsidR="00334A5A" w:rsidRPr="00C6005A" w:rsidRDefault="002F573C" w:rsidP="002B4270">
      <w:pPr>
        <w:rPr>
          <w:rFonts w:ascii="Times New Roman" w:hAnsi="Times New Roman"/>
          <w:b/>
          <w:sz w:val="24"/>
          <w:szCs w:val="24"/>
          <w:lang w:val="en-AU"/>
        </w:rPr>
      </w:pPr>
      <w:r>
        <w:rPr>
          <w:rFonts w:ascii="Times New Roman" w:hAnsi="Times New Roman"/>
          <w:b/>
          <w:sz w:val="24"/>
          <w:szCs w:val="24"/>
          <w:lang w:val="en-AU"/>
        </w:rPr>
        <w:lastRenderedPageBreak/>
        <w:t>TABLES</w:t>
      </w:r>
    </w:p>
    <w:p w:rsidR="00334A5A" w:rsidRPr="00C4152C" w:rsidRDefault="00C4152C" w:rsidP="00DD6E9B">
      <w:pPr>
        <w:autoSpaceDE w:val="0"/>
        <w:autoSpaceDN w:val="0"/>
        <w:adjustRightInd w:val="0"/>
        <w:spacing w:after="0" w:line="480" w:lineRule="auto"/>
        <w:rPr>
          <w:rFonts w:ascii="Times New Roman" w:hAnsi="Times New Roman"/>
          <w:sz w:val="24"/>
          <w:szCs w:val="24"/>
        </w:rPr>
      </w:pPr>
      <w:proofErr w:type="gramStart"/>
      <w:r w:rsidRPr="00C4152C">
        <w:rPr>
          <w:rFonts w:ascii="Times New Roman" w:hAnsi="Times New Roman"/>
          <w:sz w:val="24"/>
          <w:szCs w:val="24"/>
          <w:lang w:val="en-AU"/>
        </w:rPr>
        <w:t xml:space="preserve">Table </w:t>
      </w:r>
      <w:r w:rsidR="00FC4C79">
        <w:rPr>
          <w:rFonts w:ascii="Times New Roman" w:hAnsi="Times New Roman"/>
          <w:sz w:val="24"/>
          <w:szCs w:val="24"/>
          <w:lang w:val="en-AU"/>
        </w:rPr>
        <w:t>1</w:t>
      </w:r>
      <w:r w:rsidR="0061111A">
        <w:rPr>
          <w:rFonts w:ascii="Times New Roman" w:hAnsi="Times New Roman"/>
          <w:sz w:val="24"/>
          <w:szCs w:val="24"/>
          <w:lang w:val="en-AU"/>
        </w:rPr>
        <w:t>.</w:t>
      </w:r>
      <w:proofErr w:type="gramEnd"/>
      <w:r w:rsidR="0061111A" w:rsidRPr="00997C9B">
        <w:rPr>
          <w:rFonts w:ascii="Times New Roman" w:hAnsi="Times New Roman"/>
          <w:sz w:val="24"/>
          <w:szCs w:val="24"/>
          <w:lang w:val="en-AU"/>
        </w:rPr>
        <w:t xml:space="preserve"> </w:t>
      </w:r>
      <w:proofErr w:type="gramStart"/>
      <w:r w:rsidR="0070276E" w:rsidRPr="0070276E">
        <w:rPr>
          <w:rFonts w:ascii="Times New Roman" w:hAnsi="Times New Roman"/>
          <w:sz w:val="24"/>
          <w:szCs w:val="24"/>
          <w:lang w:val="en-US"/>
        </w:rPr>
        <w:t>Factors affecting the rooting rates for each of three experiments and pooled data set</w:t>
      </w:r>
      <w:r w:rsidR="00997C9B">
        <w:rPr>
          <w:rFonts w:ascii="Times New Roman" w:hAnsi="Times New Roman"/>
          <w:sz w:val="24"/>
          <w:szCs w:val="24"/>
          <w:lang w:val="en-US"/>
        </w:rPr>
        <w:t>.</w:t>
      </w:r>
      <w:proofErr w:type="gramEnd"/>
      <w:r w:rsidR="00997C9B">
        <w:rPr>
          <w:rFonts w:ascii="Times New Roman" w:hAnsi="Times New Roman"/>
          <w:sz w:val="24"/>
          <w:szCs w:val="24"/>
          <w:lang w:val="en-AU"/>
        </w:rPr>
        <w:t xml:space="preserve"> </w:t>
      </w:r>
    </w:p>
    <w:tbl>
      <w:tblPr>
        <w:tblW w:w="0" w:type="auto"/>
        <w:tblInd w:w="98" w:type="dxa"/>
        <w:tblLook w:val="00A0"/>
      </w:tblPr>
      <w:tblGrid>
        <w:gridCol w:w="559"/>
        <w:gridCol w:w="1136"/>
        <w:gridCol w:w="774"/>
        <w:gridCol w:w="1736"/>
        <w:gridCol w:w="1551"/>
        <w:gridCol w:w="1134"/>
        <w:gridCol w:w="1086"/>
        <w:gridCol w:w="430"/>
        <w:gridCol w:w="536"/>
        <w:gridCol w:w="576"/>
        <w:gridCol w:w="350"/>
        <w:gridCol w:w="576"/>
        <w:gridCol w:w="576"/>
        <w:gridCol w:w="376"/>
        <w:gridCol w:w="576"/>
        <w:gridCol w:w="576"/>
        <w:gridCol w:w="376"/>
        <w:gridCol w:w="576"/>
        <w:gridCol w:w="576"/>
      </w:tblGrid>
      <w:tr w:rsidR="0086548F" w:rsidRPr="00C6005A" w:rsidTr="0086548F">
        <w:trPr>
          <w:trHeight w:val="570"/>
        </w:trPr>
        <w:tc>
          <w:tcPr>
            <w:tcW w:w="559" w:type="dxa"/>
            <w:tcBorders>
              <w:top w:val="single" w:sz="8" w:space="0" w:color="auto"/>
              <w:left w:val="single" w:sz="8"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xpt. No.</w:t>
            </w:r>
          </w:p>
        </w:tc>
        <w:tc>
          <w:tcPr>
            <w:tcW w:w="11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rovenance</w:t>
            </w:r>
          </w:p>
        </w:tc>
        <w:tc>
          <w:tcPr>
            <w:tcW w:w="836" w:type="dxa"/>
            <w:tcBorders>
              <w:top w:val="single" w:sz="8" w:space="0" w:color="auto"/>
              <w:left w:val="single" w:sz="6" w:space="0" w:color="auto"/>
              <w:bottom w:val="single" w:sz="6" w:space="0" w:color="auto"/>
              <w:right w:val="single" w:sz="6" w:space="0" w:color="auto"/>
            </w:tcBorders>
          </w:tcPr>
          <w:p w:rsidR="0086548F" w:rsidRPr="003078A7" w:rsidRDefault="0086548F" w:rsidP="00AF12D6">
            <w:pPr>
              <w:spacing w:after="0" w:line="240" w:lineRule="auto"/>
              <w:rPr>
                <w:rFonts w:ascii="Times New Roman" w:hAnsi="Times New Roman"/>
                <w:color w:val="000000"/>
                <w:sz w:val="16"/>
                <w:szCs w:val="16"/>
                <w:lang w:eastAsia="en-GB"/>
              </w:rPr>
            </w:pPr>
            <w:r>
              <w:rPr>
                <w:rFonts w:ascii="Times New Roman" w:hAnsi="Times New Roman"/>
                <w:color w:val="000000"/>
                <w:sz w:val="16"/>
                <w:szCs w:val="16"/>
                <w:lang w:eastAsia="en-GB"/>
              </w:rPr>
              <w:t>No. of Trees</w:t>
            </w:r>
          </w:p>
        </w:tc>
        <w:tc>
          <w:tcPr>
            <w:tcW w:w="17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AF12D6">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ssessment (Days post-setting)</w:t>
            </w:r>
          </w:p>
        </w:tc>
        <w:tc>
          <w:tcPr>
            <w:tcW w:w="1551"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First roots (Days post-setting)</w:t>
            </w:r>
          </w:p>
        </w:tc>
        <w:tc>
          <w:tcPr>
            <w:tcW w:w="2220" w:type="dxa"/>
            <w:gridSpan w:val="2"/>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ooting Percentage</w:t>
            </w:r>
            <w:r>
              <w:rPr>
                <w:rFonts w:ascii="Times New Roman" w:hAnsi="Times New Roman"/>
                <w:color w:val="000000"/>
                <w:sz w:val="16"/>
                <w:szCs w:val="16"/>
                <w:lang w:eastAsia="en-GB"/>
              </w:rPr>
              <w:t xml:space="preserve"> </w:t>
            </w:r>
            <w:r w:rsidRPr="00CD4572">
              <w:rPr>
                <w:rFonts w:ascii="Times New Roman" w:hAnsi="Times New Roman"/>
                <w:color w:val="000000"/>
                <w:sz w:val="16"/>
                <w:szCs w:val="16"/>
                <w:vertAlign w:val="superscript"/>
                <w:lang w:eastAsia="en-GB"/>
              </w:rPr>
              <w:t>1</w:t>
            </w:r>
          </w:p>
        </w:tc>
        <w:tc>
          <w:tcPr>
            <w:tcW w:w="6038" w:type="dxa"/>
            <w:gridSpan w:val="12"/>
            <w:tcBorders>
              <w:top w:val="single" w:sz="8" w:space="0" w:color="auto"/>
              <w:left w:val="single" w:sz="6" w:space="0" w:color="auto"/>
              <w:bottom w:val="single" w:sz="6" w:space="0" w:color="auto"/>
              <w:right w:val="single" w:sz="8" w:space="0" w:color="auto"/>
            </w:tcBorders>
            <w:vAlign w:val="bottom"/>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ANOVA factors</w:t>
            </w:r>
          </w:p>
        </w:tc>
      </w:tr>
      <w:tr w:rsidR="0086548F" w:rsidRPr="00C6005A" w:rsidTr="0086548F">
        <w:trPr>
          <w:trHeight w:val="439"/>
        </w:trPr>
        <w:tc>
          <w:tcPr>
            <w:tcW w:w="559" w:type="dxa"/>
            <w:tcBorders>
              <w:top w:val="single" w:sz="8" w:space="0" w:color="auto"/>
              <w:left w:val="single" w:sz="8"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836" w:type="dxa"/>
            <w:tcBorders>
              <w:top w:val="single" w:sz="8" w:space="0" w:color="auto"/>
              <w:left w:val="single" w:sz="6" w:space="0" w:color="auto"/>
              <w:bottom w:val="single" w:sz="6" w:space="0" w:color="auto"/>
              <w:right w:val="single" w:sz="6" w:space="0" w:color="auto"/>
            </w:tcBorders>
          </w:tcPr>
          <w:p w:rsidR="0086548F" w:rsidRPr="00C6005A" w:rsidRDefault="0086548F" w:rsidP="00AF12D6">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Epicormic</w:t>
            </w:r>
          </w:p>
        </w:tc>
        <w:tc>
          <w:tcPr>
            <w:tcW w:w="108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ature</w:t>
            </w:r>
          </w:p>
        </w:tc>
        <w:tc>
          <w:tcPr>
            <w:tcW w:w="1480" w:type="dxa"/>
            <w:gridSpan w:val="3"/>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te</w:t>
            </w:r>
            <w:r w:rsidR="003054A6" w:rsidRPr="003054A6">
              <w:rPr>
                <w:rFonts w:ascii="Times New Roman" w:hAnsi="Times New Roman"/>
                <w:sz w:val="24"/>
                <w:szCs w:val="24"/>
                <w:vertAlign w:val="superscript"/>
                <w:lang w:val="en-AU"/>
              </w:rPr>
              <w:t>5</w:t>
            </w:r>
          </w:p>
        </w:tc>
        <w:tc>
          <w:tcPr>
            <w:tcW w:w="1502" w:type="dxa"/>
            <w:gridSpan w:val="3"/>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Replicate</w:t>
            </w:r>
          </w:p>
        </w:tc>
        <w:tc>
          <w:tcPr>
            <w:tcW w:w="1528" w:type="dxa"/>
            <w:gridSpan w:val="3"/>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tock-plant</w:t>
            </w:r>
          </w:p>
        </w:tc>
        <w:tc>
          <w:tcPr>
            <w:tcW w:w="1528" w:type="dxa"/>
            <w:gridSpan w:val="3"/>
            <w:tcBorders>
              <w:top w:val="single" w:sz="8" w:space="0" w:color="auto"/>
              <w:left w:val="single" w:sz="6" w:space="0" w:color="auto"/>
              <w:right w:val="single" w:sz="8" w:space="0" w:color="auto"/>
            </w:tcBorders>
            <w:vAlign w:val="bottom"/>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Tissue-type(Stock-plant</w:t>
            </w:r>
            <w:r>
              <w:rPr>
                <w:rFonts w:ascii="Times New Roman" w:hAnsi="Times New Roman"/>
                <w:color w:val="000000"/>
                <w:sz w:val="16"/>
                <w:szCs w:val="16"/>
                <w:lang w:eastAsia="en-GB"/>
              </w:rPr>
              <w:t>)</w:t>
            </w:r>
          </w:p>
        </w:tc>
      </w:tr>
      <w:tr w:rsidR="0086548F" w:rsidRPr="00C6005A" w:rsidTr="0086548F">
        <w:trPr>
          <w:trHeight w:val="261"/>
        </w:trPr>
        <w:tc>
          <w:tcPr>
            <w:tcW w:w="559" w:type="dxa"/>
            <w:tcBorders>
              <w:top w:val="single" w:sz="8" w:space="0" w:color="auto"/>
              <w:left w:val="single" w:sz="8"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836" w:type="dxa"/>
            <w:tcBorders>
              <w:top w:val="single" w:sz="8" w:space="0" w:color="auto"/>
              <w:left w:val="single" w:sz="6" w:space="0" w:color="auto"/>
              <w:bottom w:val="single" w:sz="6" w:space="0" w:color="auto"/>
              <w:right w:val="single" w:sz="6" w:space="0" w:color="auto"/>
            </w:tcBorders>
          </w:tcPr>
          <w:p w:rsidR="0086548F" w:rsidRPr="00C6005A" w:rsidRDefault="0086548F" w:rsidP="00AF12D6">
            <w:pPr>
              <w:spacing w:after="0" w:line="240" w:lineRule="auto"/>
              <w:rPr>
                <w:rFonts w:ascii="Times New Roman" w:hAnsi="Times New Roman"/>
                <w:color w:val="000000"/>
                <w:sz w:val="16"/>
                <w:szCs w:val="16"/>
                <w:lang w:eastAsia="en-GB"/>
              </w:rPr>
            </w:pPr>
          </w:p>
        </w:tc>
        <w:tc>
          <w:tcPr>
            <w:tcW w:w="173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AF12D6">
            <w:pPr>
              <w:spacing w:after="0" w:line="240" w:lineRule="auto"/>
              <w:rPr>
                <w:rFonts w:ascii="Times New Roman" w:hAnsi="Times New Roman"/>
                <w:color w:val="000000"/>
                <w:sz w:val="16"/>
                <w:szCs w:val="16"/>
                <w:lang w:eastAsia="en-GB"/>
              </w:rPr>
            </w:pPr>
          </w:p>
        </w:tc>
        <w:tc>
          <w:tcPr>
            <w:tcW w:w="1551"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p>
        </w:tc>
        <w:tc>
          <w:tcPr>
            <w:tcW w:w="1134"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108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r>
              <w:rPr>
                <w:rFonts w:ascii="Times New Roman" w:hAnsi="Times New Roman"/>
                <w:color w:val="000000"/>
                <w:sz w:val="16"/>
                <w:szCs w:val="16"/>
                <w:lang w:eastAsia="en-GB"/>
              </w:rPr>
              <w:t xml:space="preserve"> (SE)</w:t>
            </w:r>
          </w:p>
        </w:tc>
        <w:tc>
          <w:tcPr>
            <w:tcW w:w="368"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r w:rsidR="003054A6" w:rsidRPr="003054A6">
              <w:rPr>
                <w:rFonts w:ascii="Times New Roman" w:hAnsi="Times New Roman"/>
                <w:sz w:val="24"/>
                <w:szCs w:val="24"/>
                <w:vertAlign w:val="superscript"/>
                <w:lang w:val="en-AU"/>
              </w:rPr>
              <w:t>2</w:t>
            </w:r>
          </w:p>
        </w:tc>
        <w:tc>
          <w:tcPr>
            <w:tcW w:w="53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r w:rsidR="003054A6" w:rsidRPr="003054A6">
              <w:rPr>
                <w:rFonts w:ascii="Times New Roman" w:hAnsi="Times New Roman"/>
                <w:sz w:val="24"/>
                <w:szCs w:val="24"/>
                <w:vertAlign w:val="superscript"/>
                <w:lang w:val="en-AU"/>
              </w:rPr>
              <w:t>3</w:t>
            </w:r>
          </w:p>
        </w:tc>
        <w:tc>
          <w:tcPr>
            <w:tcW w:w="5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r w:rsidR="003054A6" w:rsidRPr="003054A6">
              <w:rPr>
                <w:rFonts w:ascii="Times New Roman" w:hAnsi="Times New Roman"/>
                <w:sz w:val="24"/>
                <w:szCs w:val="24"/>
                <w:vertAlign w:val="superscript"/>
                <w:lang w:val="en-AU"/>
              </w:rPr>
              <w:t>4</w:t>
            </w:r>
          </w:p>
        </w:tc>
        <w:tc>
          <w:tcPr>
            <w:tcW w:w="350"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3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c>
          <w:tcPr>
            <w:tcW w:w="376" w:type="dxa"/>
            <w:tcBorders>
              <w:top w:val="single" w:sz="8" w:space="0" w:color="auto"/>
              <w:left w:val="single" w:sz="6" w:space="0" w:color="auto"/>
              <w:right w:val="single" w:sz="6" w:space="0" w:color="auto"/>
            </w:tcBorders>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df</w:t>
            </w:r>
          </w:p>
        </w:tc>
        <w:tc>
          <w:tcPr>
            <w:tcW w:w="576" w:type="dxa"/>
            <w:tcBorders>
              <w:top w:val="single" w:sz="8" w:space="0" w:color="auto"/>
              <w:left w:val="single" w:sz="6" w:space="0" w:color="auto"/>
              <w:bottom w:val="single" w:sz="6" w:space="0" w:color="auto"/>
              <w:right w:val="single" w:sz="6" w:space="0" w:color="auto"/>
            </w:tcBorders>
            <w:vAlign w:val="bottom"/>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MS</w:t>
            </w:r>
          </w:p>
        </w:tc>
        <w:tc>
          <w:tcPr>
            <w:tcW w:w="576" w:type="dxa"/>
            <w:tcBorders>
              <w:top w:val="single" w:sz="8" w:space="0" w:color="auto"/>
              <w:left w:val="single" w:sz="6" w:space="0" w:color="auto"/>
              <w:bottom w:val="single" w:sz="6" w:space="0" w:color="auto"/>
              <w:right w:val="single" w:sz="8" w:space="0" w:color="auto"/>
            </w:tcBorders>
            <w:vAlign w:val="bottom"/>
          </w:tcPr>
          <w:p w:rsidR="0086548F" w:rsidRPr="00C6005A" w:rsidRDefault="0086548F" w:rsidP="00F205A9">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Sig</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0</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1</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41</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Pr>
                <w:rFonts w:ascii="Times New Roman" w:hAnsi="Times New Roman"/>
                <w:color w:val="000000"/>
                <w:sz w:val="16"/>
                <w:szCs w:val="16"/>
                <w:lang w:eastAsia="en-GB"/>
              </w:rPr>
              <w:t>.2 (4.9)</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w:t>
            </w:r>
            <w:r>
              <w:rPr>
                <w:rFonts w:ascii="Times New Roman" w:hAnsi="Times New Roman"/>
                <w:color w:val="000000"/>
                <w:sz w:val="16"/>
                <w:szCs w:val="16"/>
                <w:lang w:eastAsia="en-GB"/>
              </w:rPr>
              <w:t>.0 (2.3)</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675</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r>
              <w:rPr>
                <w:rFonts w:ascii="Times New Roman" w:hAnsi="Times New Roman"/>
                <w:color w:val="000000"/>
                <w:sz w:val="16"/>
                <w:szCs w:val="16"/>
                <w:lang w:eastAsia="en-GB"/>
              </w:rPr>
              <w:t>4</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w:t>
            </w:r>
            <w:r>
              <w:rPr>
                <w:rFonts w:ascii="Times New Roman" w:hAnsi="Times New Roman"/>
                <w:color w:val="000000"/>
                <w:sz w:val="16"/>
                <w:szCs w:val="16"/>
                <w:lang w:eastAsia="en-GB"/>
              </w:rPr>
              <w:t>061</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983364">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62</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8</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7.8 (7.3)</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Pr>
                <w:rFonts w:ascii="Times New Roman" w:hAnsi="Times New Roman"/>
                <w:color w:val="000000"/>
                <w:sz w:val="16"/>
                <w:szCs w:val="16"/>
                <w:lang w:eastAsia="en-GB"/>
              </w:rPr>
              <w:t>.0 (4.4)</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94</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9</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9</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9</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8</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Pr>
                <w:rFonts w:ascii="Times New Roman" w:hAnsi="Times New Roman"/>
                <w:color w:val="000000"/>
                <w:sz w:val="16"/>
                <w:szCs w:val="16"/>
                <w:lang w:eastAsia="en-GB"/>
              </w:rPr>
              <w:t>.1 (6.9)</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6</w:t>
            </w:r>
            <w:r>
              <w:rPr>
                <w:rFonts w:ascii="Times New Roman" w:hAnsi="Times New Roman"/>
                <w:color w:val="000000"/>
                <w:sz w:val="16"/>
                <w:szCs w:val="16"/>
                <w:lang w:eastAsia="en-GB"/>
              </w:rPr>
              <w:t>.0 (4.4)</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84</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52</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22</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02</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Dilkoon</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25.6 (7.6)</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r>
              <w:rPr>
                <w:rFonts w:ascii="Times New Roman" w:hAnsi="Times New Roman"/>
                <w:color w:val="000000"/>
                <w:sz w:val="16"/>
                <w:szCs w:val="16"/>
                <w:lang w:eastAsia="en-GB"/>
              </w:rPr>
              <w:t>.0 (5.2)</w:t>
            </w:r>
            <w:r w:rsidRPr="00A8226D">
              <w:rPr>
                <w:rFonts w:ascii="Times New Roman" w:hAnsi="Times New Roman"/>
                <w:color w:val="000000"/>
                <w:sz w:val="16"/>
                <w:szCs w:val="16"/>
                <w:vertAlign w:val="superscript"/>
                <w:lang w:eastAsia="en-GB"/>
              </w:rPr>
              <w:t>a</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27</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445</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18</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4</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60</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Cannon Creek</w:t>
            </w:r>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0</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lt;40</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1</w:t>
            </w:r>
            <w:r>
              <w:rPr>
                <w:rFonts w:ascii="Times New Roman" w:hAnsi="Times New Roman"/>
                <w:color w:val="000000"/>
                <w:sz w:val="16"/>
                <w:szCs w:val="16"/>
                <w:lang w:eastAsia="en-GB"/>
              </w:rPr>
              <w:t>.0 (5.1)</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r>
              <w:rPr>
                <w:rFonts w:ascii="Times New Roman" w:hAnsi="Times New Roman"/>
                <w:color w:val="000000"/>
                <w:sz w:val="16"/>
                <w:szCs w:val="16"/>
                <w:lang w:eastAsia="en-GB"/>
              </w:rPr>
              <w:t>.0 (3.1)</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1 </w:t>
            </w:r>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0.05</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0.239</w:t>
            </w:r>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32</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0.418</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9</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Ballandean</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0</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2</w:t>
            </w:r>
            <w:r>
              <w:rPr>
                <w:rFonts w:ascii="Times New Roman" w:hAnsi="Times New Roman"/>
                <w:color w:val="000000"/>
                <w:sz w:val="16"/>
                <w:szCs w:val="16"/>
                <w:lang w:eastAsia="en-GB"/>
              </w:rPr>
              <w:t>.0 (4.7)</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Pr>
                <w:rFonts w:ascii="Times New Roman" w:hAnsi="Times New Roman"/>
                <w:color w:val="000000"/>
                <w:sz w:val="16"/>
                <w:szCs w:val="16"/>
                <w:lang w:eastAsia="en-GB"/>
              </w:rPr>
              <w:t>.0 (3.7)</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center"/>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8</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7</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38</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0</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43</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10</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52</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42</w:t>
            </w:r>
            <w:r>
              <w:rPr>
                <w:rFonts w:ascii="Times New Roman" w:hAnsi="Times New Roman"/>
                <w:color w:val="000000"/>
                <w:sz w:val="16"/>
                <w:szCs w:val="16"/>
                <w:lang w:eastAsia="en-GB"/>
              </w:rPr>
              <w:t>.2 (8.2)</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w:t>
            </w:r>
            <w:r>
              <w:rPr>
                <w:rFonts w:ascii="Times New Roman" w:hAnsi="Times New Roman"/>
                <w:color w:val="000000"/>
                <w:sz w:val="16"/>
                <w:szCs w:val="16"/>
                <w:lang w:eastAsia="en-GB"/>
              </w:rPr>
              <w:t>.0 (2.1)</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05</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359</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2</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21</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86548F" w:rsidRPr="00C6005A" w:rsidTr="0086548F">
        <w:trPr>
          <w:trHeight w:val="315"/>
        </w:trPr>
        <w:tc>
          <w:tcPr>
            <w:tcW w:w="559" w:type="dxa"/>
            <w:tcBorders>
              <w:top w:val="single" w:sz="6" w:space="0" w:color="auto"/>
              <w:left w:val="single" w:sz="8"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w:t>
            </w:r>
          </w:p>
        </w:tc>
        <w:tc>
          <w:tcPr>
            <w:tcW w:w="11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Leeville</w:t>
            </w:r>
            <w:proofErr w:type="spellEnd"/>
          </w:p>
        </w:tc>
        <w:tc>
          <w:tcPr>
            <w:tcW w:w="836" w:type="dxa"/>
            <w:tcBorders>
              <w:top w:val="single" w:sz="6" w:space="0" w:color="auto"/>
              <w:left w:val="single" w:sz="6" w:space="0" w:color="auto"/>
              <w:bottom w:val="single" w:sz="6" w:space="0" w:color="auto"/>
              <w:right w:val="single" w:sz="6" w:space="0" w:color="auto"/>
            </w:tcBorders>
          </w:tcPr>
          <w:p w:rsidR="0086548F" w:rsidRPr="003078A7"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w:t>
            </w:r>
          </w:p>
        </w:tc>
        <w:tc>
          <w:tcPr>
            <w:tcW w:w="1736" w:type="dxa"/>
            <w:tcBorders>
              <w:top w:val="single" w:sz="6" w:space="0" w:color="auto"/>
              <w:left w:val="single" w:sz="6" w:space="0" w:color="auto"/>
              <w:bottom w:val="single" w:sz="6" w:space="0" w:color="auto"/>
              <w:right w:val="single" w:sz="6" w:space="0" w:color="auto"/>
            </w:tcBorders>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64</w:t>
            </w:r>
          </w:p>
        </w:tc>
        <w:tc>
          <w:tcPr>
            <w:tcW w:w="1551"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w:t>
            </w:r>
          </w:p>
        </w:tc>
        <w:tc>
          <w:tcPr>
            <w:tcW w:w="1134"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47.8 (8.1)</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8</w:t>
            </w:r>
            <w:r>
              <w:rPr>
                <w:rFonts w:ascii="Times New Roman" w:hAnsi="Times New Roman"/>
                <w:color w:val="000000"/>
                <w:sz w:val="16"/>
                <w:szCs w:val="16"/>
                <w:lang w:eastAsia="en-GB"/>
              </w:rPr>
              <w:t>.0 (2.7)</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3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proofErr w:type="spellStart"/>
            <w:r w:rsidRPr="003078A7">
              <w:rPr>
                <w:rFonts w:ascii="Times New Roman" w:hAnsi="Times New Roman"/>
                <w:color w:val="000000"/>
                <w:sz w:val="16"/>
                <w:szCs w:val="16"/>
                <w:lang w:eastAsia="en-GB"/>
              </w:rPr>
              <w:t>na</w:t>
            </w:r>
            <w:proofErr w:type="spellEnd"/>
          </w:p>
        </w:tc>
        <w:tc>
          <w:tcPr>
            <w:tcW w:w="350"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52</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550</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34</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770</w:t>
            </w:r>
          </w:p>
        </w:tc>
        <w:tc>
          <w:tcPr>
            <w:tcW w:w="3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9</w:t>
            </w:r>
          </w:p>
        </w:tc>
        <w:tc>
          <w:tcPr>
            <w:tcW w:w="576" w:type="dxa"/>
            <w:tcBorders>
              <w:top w:val="single" w:sz="6" w:space="0" w:color="auto"/>
              <w:left w:val="single" w:sz="6" w:space="0" w:color="auto"/>
              <w:bottom w:val="single" w:sz="6"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22</w:t>
            </w:r>
          </w:p>
        </w:tc>
        <w:tc>
          <w:tcPr>
            <w:tcW w:w="576" w:type="dxa"/>
            <w:tcBorders>
              <w:top w:val="single" w:sz="6" w:space="0" w:color="auto"/>
              <w:left w:val="single" w:sz="6" w:space="0" w:color="auto"/>
              <w:bottom w:val="single" w:sz="6"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r w:rsidR="0086548F" w:rsidRPr="00C6005A" w:rsidTr="0086548F">
        <w:trPr>
          <w:trHeight w:val="315"/>
        </w:trPr>
        <w:tc>
          <w:tcPr>
            <w:tcW w:w="1695" w:type="dxa"/>
            <w:gridSpan w:val="2"/>
            <w:tcBorders>
              <w:top w:val="single" w:sz="6" w:space="0" w:color="auto"/>
              <w:left w:val="single" w:sz="8" w:space="0" w:color="auto"/>
              <w:bottom w:val="single" w:sz="8"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Pooled</w:t>
            </w:r>
          </w:p>
        </w:tc>
        <w:tc>
          <w:tcPr>
            <w:tcW w:w="836" w:type="dxa"/>
            <w:tcBorders>
              <w:top w:val="single" w:sz="6" w:space="0" w:color="auto"/>
              <w:left w:val="single" w:sz="6" w:space="0" w:color="auto"/>
              <w:bottom w:val="single" w:sz="8" w:space="0" w:color="auto"/>
              <w:right w:val="single" w:sz="6" w:space="0" w:color="auto"/>
            </w:tcBorders>
          </w:tcPr>
          <w:p w:rsidR="0086548F" w:rsidRDefault="0086548F" w:rsidP="00392AFD">
            <w:pPr>
              <w:spacing w:after="0" w:line="240" w:lineRule="auto"/>
              <w:jc w:val="right"/>
              <w:rPr>
                <w:rFonts w:ascii="Times New Roman" w:hAnsi="Times New Roman"/>
                <w:color w:val="000000"/>
                <w:sz w:val="16"/>
                <w:szCs w:val="16"/>
                <w:lang w:eastAsia="en-GB"/>
              </w:rPr>
            </w:pPr>
          </w:p>
        </w:tc>
        <w:tc>
          <w:tcPr>
            <w:tcW w:w="173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392AFD">
            <w:pPr>
              <w:spacing w:after="0" w:line="240" w:lineRule="auto"/>
              <w:jc w:val="right"/>
              <w:rPr>
                <w:rFonts w:ascii="Times New Roman" w:hAnsi="Times New Roman"/>
                <w:color w:val="000000"/>
                <w:sz w:val="16"/>
                <w:szCs w:val="16"/>
                <w:lang w:eastAsia="en-GB"/>
              </w:rPr>
            </w:pPr>
            <w:r>
              <w:rPr>
                <w:rFonts w:ascii="Times New Roman" w:hAnsi="Times New Roman"/>
                <w:color w:val="000000"/>
                <w:sz w:val="16"/>
                <w:szCs w:val="16"/>
                <w:lang w:eastAsia="en-GB"/>
              </w:rPr>
              <w:t> 64</w:t>
            </w:r>
            <w:r w:rsidRPr="003078A7">
              <w:rPr>
                <w:rFonts w:ascii="Times New Roman" w:hAnsi="Times New Roman"/>
                <w:color w:val="000000"/>
                <w:sz w:val="16"/>
                <w:szCs w:val="16"/>
                <w:lang w:eastAsia="en-GB"/>
              </w:rPr>
              <w:t>-69</w:t>
            </w:r>
          </w:p>
        </w:tc>
        <w:tc>
          <w:tcPr>
            <w:tcW w:w="1551" w:type="dxa"/>
            <w:tcBorders>
              <w:top w:val="single" w:sz="6" w:space="0" w:color="auto"/>
              <w:left w:val="single" w:sz="6" w:space="0" w:color="auto"/>
              <w:bottom w:val="single" w:sz="8" w:space="0" w:color="auto"/>
              <w:right w:val="single" w:sz="6" w:space="0" w:color="auto"/>
            </w:tcBorders>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NA</w:t>
            </w:r>
          </w:p>
        </w:tc>
        <w:tc>
          <w:tcPr>
            <w:tcW w:w="1134"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C15E03">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26</w:t>
            </w:r>
            <w:r>
              <w:rPr>
                <w:rFonts w:ascii="Times New Roman" w:hAnsi="Times New Roman"/>
                <w:color w:val="000000"/>
                <w:sz w:val="16"/>
                <w:szCs w:val="16"/>
                <w:lang w:eastAsia="en-GB"/>
              </w:rPr>
              <w:t>.0 (3.5)</w:t>
            </w:r>
            <w:r w:rsidRPr="00A8226D">
              <w:rPr>
                <w:rFonts w:ascii="Times New Roman" w:hAnsi="Times New Roman"/>
                <w:color w:val="000000"/>
                <w:sz w:val="16"/>
                <w:szCs w:val="16"/>
                <w:vertAlign w:val="superscript"/>
                <w:lang w:eastAsia="en-GB"/>
              </w:rPr>
              <w:t>a</w:t>
            </w:r>
          </w:p>
        </w:tc>
        <w:tc>
          <w:tcPr>
            <w:tcW w:w="108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1</w:t>
            </w:r>
            <w:r>
              <w:rPr>
                <w:rFonts w:ascii="Times New Roman" w:hAnsi="Times New Roman"/>
                <w:color w:val="000000"/>
                <w:sz w:val="16"/>
                <w:szCs w:val="16"/>
                <w:lang w:eastAsia="en-GB"/>
              </w:rPr>
              <w:t>.2 (2.0)</w:t>
            </w:r>
            <w:r w:rsidRPr="00A8226D">
              <w:rPr>
                <w:rFonts w:ascii="Times New Roman" w:hAnsi="Times New Roman"/>
                <w:color w:val="000000"/>
                <w:sz w:val="16"/>
                <w:szCs w:val="16"/>
                <w:vertAlign w:val="superscript"/>
                <w:lang w:eastAsia="en-GB"/>
              </w:rPr>
              <w:t>b</w:t>
            </w:r>
          </w:p>
        </w:tc>
        <w:tc>
          <w:tcPr>
            <w:tcW w:w="368"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53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rPr>
                <w:rFonts w:ascii="Times New Roman" w:hAnsi="Times New Roman"/>
                <w:color w:val="000000"/>
                <w:sz w:val="16"/>
                <w:szCs w:val="16"/>
                <w:lang w:eastAsia="en-GB"/>
              </w:rPr>
            </w:pPr>
            <w:r w:rsidRPr="003078A7">
              <w:rPr>
                <w:rFonts w:ascii="Times New Roman" w:hAnsi="Times New Roman"/>
                <w:color w:val="000000"/>
                <w:sz w:val="16"/>
                <w:szCs w:val="16"/>
                <w:lang w:eastAsia="en-GB"/>
              </w:rPr>
              <w:t> </w:t>
            </w:r>
          </w:p>
        </w:tc>
        <w:tc>
          <w:tcPr>
            <w:tcW w:w="350"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1</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4</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851</w:t>
            </w:r>
          </w:p>
        </w:tc>
        <w:tc>
          <w:tcPr>
            <w:tcW w:w="3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9</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115</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212</w:t>
            </w:r>
          </w:p>
        </w:tc>
        <w:tc>
          <w:tcPr>
            <w:tcW w:w="3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38</w:t>
            </w:r>
          </w:p>
        </w:tc>
        <w:tc>
          <w:tcPr>
            <w:tcW w:w="576" w:type="dxa"/>
            <w:tcBorders>
              <w:top w:val="single" w:sz="6" w:space="0" w:color="auto"/>
              <w:left w:val="single" w:sz="6" w:space="0" w:color="auto"/>
              <w:bottom w:val="single" w:sz="8" w:space="0" w:color="auto"/>
              <w:right w:val="single" w:sz="6"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89</w:t>
            </w:r>
          </w:p>
        </w:tc>
        <w:tc>
          <w:tcPr>
            <w:tcW w:w="576" w:type="dxa"/>
            <w:tcBorders>
              <w:top w:val="single" w:sz="6" w:space="0" w:color="auto"/>
              <w:left w:val="single" w:sz="6" w:space="0" w:color="auto"/>
              <w:bottom w:val="single" w:sz="8" w:space="0" w:color="auto"/>
              <w:right w:val="single" w:sz="8" w:space="0" w:color="auto"/>
            </w:tcBorders>
            <w:noWrap/>
            <w:vAlign w:val="bottom"/>
          </w:tcPr>
          <w:p w:rsidR="0086548F" w:rsidRPr="00C6005A" w:rsidRDefault="0086548F" w:rsidP="00277D2A">
            <w:pPr>
              <w:spacing w:after="0" w:line="240" w:lineRule="auto"/>
              <w:jc w:val="right"/>
              <w:rPr>
                <w:rFonts w:ascii="Times New Roman" w:hAnsi="Times New Roman"/>
                <w:color w:val="000000"/>
                <w:sz w:val="16"/>
                <w:szCs w:val="16"/>
                <w:lang w:eastAsia="en-GB"/>
              </w:rPr>
            </w:pPr>
            <w:r w:rsidRPr="003078A7">
              <w:rPr>
                <w:rFonts w:ascii="Times New Roman" w:hAnsi="Times New Roman"/>
                <w:color w:val="000000"/>
                <w:sz w:val="16"/>
                <w:szCs w:val="16"/>
                <w:lang w:eastAsia="en-GB"/>
              </w:rPr>
              <w:t>0.000</w:t>
            </w:r>
          </w:p>
        </w:tc>
      </w:tr>
    </w:tbl>
    <w:p w:rsidR="00997C9B" w:rsidRDefault="00CD4572" w:rsidP="00452D58">
      <w:pPr>
        <w:rPr>
          <w:rFonts w:ascii="Times New Roman" w:hAnsi="Times New Roman"/>
          <w:sz w:val="24"/>
          <w:szCs w:val="24"/>
          <w:lang w:val="en-AU"/>
        </w:rPr>
      </w:pPr>
      <w:r w:rsidRPr="00553A38">
        <w:rPr>
          <w:rFonts w:ascii="Times New Roman" w:hAnsi="Times New Roman"/>
          <w:sz w:val="24"/>
          <w:szCs w:val="24"/>
          <w:vertAlign w:val="superscript"/>
          <w:lang w:val="en-AU"/>
        </w:rPr>
        <w:t>1</w:t>
      </w:r>
      <w:r>
        <w:rPr>
          <w:rFonts w:ascii="Times New Roman" w:hAnsi="Times New Roman"/>
          <w:sz w:val="24"/>
          <w:szCs w:val="24"/>
          <w:lang w:val="en-AU"/>
        </w:rPr>
        <w:t xml:space="preserve"> Differences in rooting percentage means at p-value &lt;0.5 indicated by different letters based on ANOVA F test.</w:t>
      </w:r>
    </w:p>
    <w:p w:rsidR="003054A6" w:rsidRDefault="0070276E" w:rsidP="00452D58">
      <w:pPr>
        <w:rPr>
          <w:rFonts w:ascii="Times New Roman" w:hAnsi="Times New Roman"/>
          <w:sz w:val="24"/>
          <w:szCs w:val="24"/>
          <w:lang w:val="en-AU"/>
        </w:rPr>
      </w:pPr>
      <w:r w:rsidRPr="0070276E">
        <w:rPr>
          <w:rFonts w:ascii="Times New Roman" w:hAnsi="Times New Roman"/>
          <w:sz w:val="24"/>
          <w:szCs w:val="24"/>
          <w:vertAlign w:val="superscript"/>
          <w:lang w:val="en-AU"/>
        </w:rPr>
        <w:t>2</w:t>
      </w:r>
      <w:r w:rsidR="003054A6">
        <w:rPr>
          <w:rFonts w:ascii="Times New Roman" w:hAnsi="Times New Roman"/>
          <w:sz w:val="24"/>
          <w:szCs w:val="24"/>
          <w:lang w:val="en-AU"/>
        </w:rPr>
        <w:t xml:space="preserve"> </w:t>
      </w:r>
      <w:proofErr w:type="gramStart"/>
      <w:r w:rsidR="003054A6">
        <w:rPr>
          <w:rFonts w:ascii="Times New Roman" w:hAnsi="Times New Roman"/>
          <w:sz w:val="24"/>
          <w:szCs w:val="24"/>
          <w:lang w:val="en-AU"/>
        </w:rPr>
        <w:t>df</w:t>
      </w:r>
      <w:proofErr w:type="gramEnd"/>
      <w:r w:rsidR="003054A6">
        <w:rPr>
          <w:rFonts w:ascii="Times New Roman" w:hAnsi="Times New Roman"/>
          <w:sz w:val="24"/>
          <w:szCs w:val="24"/>
          <w:lang w:val="en-AU"/>
        </w:rPr>
        <w:t xml:space="preserve"> = degrees of freedom</w:t>
      </w:r>
    </w:p>
    <w:p w:rsidR="003054A6" w:rsidRDefault="0070276E" w:rsidP="00452D58">
      <w:pPr>
        <w:rPr>
          <w:rFonts w:ascii="Times New Roman" w:hAnsi="Times New Roman"/>
          <w:sz w:val="24"/>
          <w:szCs w:val="24"/>
          <w:lang w:val="en-AU"/>
        </w:rPr>
      </w:pPr>
      <w:r w:rsidRPr="0070276E">
        <w:rPr>
          <w:rFonts w:ascii="Times New Roman" w:hAnsi="Times New Roman"/>
          <w:sz w:val="24"/>
          <w:szCs w:val="24"/>
          <w:vertAlign w:val="superscript"/>
          <w:lang w:val="en-AU"/>
        </w:rPr>
        <w:t>3</w:t>
      </w:r>
      <w:r w:rsidR="003054A6">
        <w:rPr>
          <w:rFonts w:ascii="Times New Roman" w:hAnsi="Times New Roman"/>
          <w:sz w:val="24"/>
          <w:szCs w:val="24"/>
          <w:lang w:val="en-AU"/>
        </w:rPr>
        <w:t xml:space="preserve"> MS = Mean Square</w:t>
      </w:r>
    </w:p>
    <w:p w:rsidR="003054A6" w:rsidRDefault="0070276E" w:rsidP="00452D58">
      <w:pPr>
        <w:rPr>
          <w:rFonts w:ascii="Times New Roman" w:hAnsi="Times New Roman"/>
          <w:sz w:val="24"/>
          <w:szCs w:val="24"/>
          <w:lang w:val="en-AU"/>
        </w:rPr>
      </w:pPr>
      <w:r w:rsidRPr="0070276E">
        <w:rPr>
          <w:rFonts w:ascii="Times New Roman" w:hAnsi="Times New Roman"/>
          <w:sz w:val="24"/>
          <w:szCs w:val="24"/>
          <w:vertAlign w:val="superscript"/>
          <w:lang w:val="en-AU"/>
        </w:rPr>
        <w:t>4</w:t>
      </w:r>
      <w:r w:rsidR="003054A6">
        <w:rPr>
          <w:rFonts w:ascii="Times New Roman" w:hAnsi="Times New Roman"/>
          <w:sz w:val="24"/>
          <w:szCs w:val="24"/>
          <w:lang w:val="en-AU"/>
        </w:rPr>
        <w:t xml:space="preserve"> Sig = Significance of F test.</w:t>
      </w:r>
    </w:p>
    <w:p w:rsidR="00334A5A" w:rsidRDefault="0070276E" w:rsidP="00452D58">
      <w:pPr>
        <w:rPr>
          <w:rFonts w:ascii="Times New Roman" w:hAnsi="Times New Roman"/>
          <w:sz w:val="24"/>
          <w:szCs w:val="24"/>
          <w:lang w:val="en-AU"/>
        </w:rPr>
      </w:pPr>
      <w:proofErr w:type="gramStart"/>
      <w:r w:rsidRPr="0070276E">
        <w:rPr>
          <w:rFonts w:ascii="Times New Roman" w:hAnsi="Times New Roman"/>
          <w:sz w:val="24"/>
          <w:szCs w:val="24"/>
          <w:vertAlign w:val="superscript"/>
          <w:lang w:val="en-AU"/>
        </w:rPr>
        <w:t>5</w:t>
      </w:r>
      <w:r w:rsidR="003054A6">
        <w:rPr>
          <w:rFonts w:ascii="Times New Roman" w:hAnsi="Times New Roman"/>
          <w:sz w:val="24"/>
          <w:szCs w:val="24"/>
          <w:lang w:val="en-AU"/>
        </w:rPr>
        <w:t xml:space="preserve"> </w:t>
      </w:r>
      <w:r w:rsidR="00997C9B">
        <w:rPr>
          <w:rFonts w:ascii="Times New Roman" w:hAnsi="Times New Roman"/>
          <w:sz w:val="24"/>
          <w:szCs w:val="24"/>
          <w:lang w:val="en-AU"/>
        </w:rPr>
        <w:t>NB.</w:t>
      </w:r>
      <w:proofErr w:type="gramEnd"/>
      <w:r w:rsidR="00997C9B">
        <w:rPr>
          <w:rFonts w:ascii="Times New Roman" w:hAnsi="Times New Roman"/>
          <w:sz w:val="24"/>
          <w:szCs w:val="24"/>
          <w:lang w:val="en-AU"/>
        </w:rPr>
        <w:t xml:space="preserve"> Site factor could only be tested in Experiment 2 where material from two sites was subjected to the same propagation conditions. Tests for differences among tissue-types in Experiment 1 and 3 are shown for multiple assessment times, 4 in the case of </w:t>
      </w:r>
      <w:proofErr w:type="spellStart"/>
      <w:r w:rsidR="00997C9B">
        <w:rPr>
          <w:rFonts w:ascii="Times New Roman" w:hAnsi="Times New Roman"/>
          <w:sz w:val="24"/>
          <w:szCs w:val="24"/>
          <w:lang w:val="en-AU"/>
        </w:rPr>
        <w:t>Dilkoon</w:t>
      </w:r>
      <w:proofErr w:type="spellEnd"/>
      <w:r w:rsidR="00997C9B">
        <w:rPr>
          <w:rFonts w:ascii="Times New Roman" w:hAnsi="Times New Roman"/>
          <w:sz w:val="24"/>
          <w:szCs w:val="24"/>
          <w:lang w:val="en-AU"/>
        </w:rPr>
        <w:t xml:space="preserve"> and 2, in the case of the Leeville material</w:t>
      </w:r>
      <w:proofErr w:type="gramStart"/>
      <w:r w:rsidR="00997C9B">
        <w:rPr>
          <w:rFonts w:ascii="Times New Roman" w:hAnsi="Times New Roman"/>
          <w:sz w:val="24"/>
          <w:szCs w:val="24"/>
          <w:lang w:val="en-AU"/>
        </w:rPr>
        <w:t>.</w:t>
      </w:r>
      <w:r w:rsidR="00CD4572">
        <w:rPr>
          <w:rFonts w:ascii="Times New Roman" w:hAnsi="Times New Roman"/>
          <w:sz w:val="24"/>
          <w:szCs w:val="24"/>
          <w:lang w:val="en-AU"/>
        </w:rPr>
        <w:t>.</w:t>
      </w:r>
      <w:proofErr w:type="gramEnd"/>
    </w:p>
    <w:p w:rsidR="00CD4572" w:rsidRPr="00C6005A" w:rsidRDefault="00CD4572" w:rsidP="00452D58">
      <w:pPr>
        <w:rPr>
          <w:rFonts w:ascii="Times New Roman" w:hAnsi="Times New Roman"/>
          <w:sz w:val="24"/>
          <w:szCs w:val="24"/>
          <w:lang w:val="en-AU"/>
        </w:rPr>
        <w:sectPr w:rsidR="00CD4572" w:rsidRPr="00C6005A" w:rsidSect="00FF09C6">
          <w:type w:val="continuous"/>
          <w:pgSz w:w="16838" w:h="11906" w:orient="landscape"/>
          <w:pgMar w:top="1440" w:right="1440" w:bottom="1440" w:left="1440" w:header="708" w:footer="708" w:gutter="0"/>
          <w:lnNumType w:countBy="1" w:restart="continuous"/>
          <w:cols w:space="708"/>
          <w:docGrid w:linePitch="360"/>
        </w:sectPr>
      </w:pPr>
    </w:p>
    <w:p w:rsidR="002537FE" w:rsidRDefault="002537FE" w:rsidP="00DD6E9B">
      <w:pPr>
        <w:spacing w:line="480" w:lineRule="auto"/>
        <w:rPr>
          <w:rFonts w:ascii="Times New Roman" w:hAnsi="Times New Roman"/>
          <w:sz w:val="24"/>
          <w:szCs w:val="24"/>
          <w:lang w:val="en-AU"/>
        </w:rPr>
      </w:pPr>
      <w:proofErr w:type="gramStart"/>
      <w:r>
        <w:rPr>
          <w:rFonts w:ascii="Times New Roman" w:hAnsi="Times New Roman"/>
          <w:sz w:val="24"/>
          <w:szCs w:val="24"/>
          <w:lang w:val="en-AU"/>
        </w:rPr>
        <w:lastRenderedPageBreak/>
        <w:t>Table 2</w:t>
      </w:r>
      <w:r w:rsidRPr="003078A7">
        <w:rPr>
          <w:rFonts w:ascii="Times New Roman" w:hAnsi="Times New Roman"/>
          <w:sz w:val="24"/>
          <w:szCs w:val="24"/>
          <w:lang w:val="en-AU"/>
        </w:rPr>
        <w:t>.</w:t>
      </w:r>
      <w:proofErr w:type="gramEnd"/>
      <w:r w:rsidRPr="003078A7">
        <w:rPr>
          <w:rFonts w:ascii="Times New Roman" w:hAnsi="Times New Roman"/>
          <w:sz w:val="24"/>
          <w:szCs w:val="24"/>
          <w:lang w:val="en-AU"/>
        </w:rPr>
        <w:t xml:space="preserve"> </w:t>
      </w:r>
      <w:proofErr w:type="gramStart"/>
      <w:r w:rsidRPr="003078A7">
        <w:rPr>
          <w:rFonts w:ascii="Times New Roman" w:hAnsi="Times New Roman"/>
          <w:sz w:val="24"/>
          <w:szCs w:val="24"/>
          <w:lang w:val="en-AU"/>
        </w:rPr>
        <w:t>ANOVA for the effect of tissue-type, stock-plant and replicate upon rooting percentages based on the pooled data from three experiments.</w:t>
      </w:r>
      <w:proofErr w:type="gramEnd"/>
    </w:p>
    <w:tbl>
      <w:tblPr>
        <w:tblW w:w="5728" w:type="dxa"/>
        <w:tblInd w:w="108" w:type="dxa"/>
        <w:tblLook w:val="00A0"/>
      </w:tblPr>
      <w:tblGrid>
        <w:gridCol w:w="1430"/>
        <w:gridCol w:w="1110"/>
        <w:gridCol w:w="617"/>
        <w:gridCol w:w="990"/>
        <w:gridCol w:w="817"/>
        <w:gridCol w:w="764"/>
      </w:tblGrid>
      <w:tr w:rsidR="002537FE" w:rsidRPr="00C6005A" w:rsidTr="0079290C">
        <w:trPr>
          <w:trHeight w:val="1005"/>
        </w:trPr>
        <w:tc>
          <w:tcPr>
            <w:tcW w:w="1430" w:type="dxa"/>
            <w:tcBorders>
              <w:top w:val="single" w:sz="12" w:space="0" w:color="000000"/>
              <w:left w:val="single" w:sz="12" w:space="0" w:color="000000"/>
              <w:bottom w:val="single" w:sz="12" w:space="0" w:color="000000"/>
              <w:right w:val="single" w:sz="12" w:space="0" w:color="000000"/>
            </w:tcBorders>
            <w:vAlign w:val="bottom"/>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ource</w:t>
            </w:r>
          </w:p>
        </w:tc>
        <w:tc>
          <w:tcPr>
            <w:tcW w:w="111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Type III Sum of Squares</w:t>
            </w:r>
          </w:p>
        </w:tc>
        <w:tc>
          <w:tcPr>
            <w:tcW w:w="6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df</w:t>
            </w:r>
          </w:p>
        </w:tc>
        <w:tc>
          <w:tcPr>
            <w:tcW w:w="990"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Mean Square</w:t>
            </w:r>
          </w:p>
        </w:tc>
        <w:tc>
          <w:tcPr>
            <w:tcW w:w="817" w:type="dxa"/>
            <w:tcBorders>
              <w:top w:val="single" w:sz="12" w:space="0" w:color="000000"/>
              <w:left w:val="nil"/>
              <w:bottom w:val="single" w:sz="12" w:space="0" w:color="000000"/>
              <w:right w:val="single" w:sz="4"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F</w:t>
            </w:r>
          </w:p>
        </w:tc>
        <w:tc>
          <w:tcPr>
            <w:tcW w:w="764" w:type="dxa"/>
            <w:tcBorders>
              <w:top w:val="single" w:sz="12" w:space="0" w:color="000000"/>
              <w:left w:val="nil"/>
              <w:bottom w:val="single" w:sz="12" w:space="0" w:color="000000"/>
              <w:right w:val="single" w:sz="12" w:space="0" w:color="000000"/>
            </w:tcBorders>
            <w:vAlign w:val="bottom"/>
          </w:tcPr>
          <w:p w:rsidR="002537FE" w:rsidRPr="00C6005A" w:rsidRDefault="002537FE" w:rsidP="0079290C">
            <w:pPr>
              <w:spacing w:after="0" w:line="240" w:lineRule="auto"/>
              <w:jc w:val="center"/>
              <w:rPr>
                <w:rFonts w:ascii="Times New Roman" w:hAnsi="Times New Roman"/>
                <w:color w:val="000000"/>
                <w:sz w:val="24"/>
                <w:szCs w:val="24"/>
                <w:lang w:eastAsia="en-GB"/>
              </w:rPr>
            </w:pPr>
            <w:r w:rsidRPr="003078A7">
              <w:rPr>
                <w:rFonts w:ascii="Times New Roman" w:hAnsi="Times New Roman"/>
                <w:color w:val="000000"/>
                <w:sz w:val="24"/>
                <w:szCs w:val="24"/>
                <w:lang w:eastAsia="en-GB"/>
              </w:rPr>
              <w:t>Sig.</w:t>
            </w:r>
          </w:p>
        </w:tc>
      </w:tr>
      <w:tr w:rsidR="002537FE" w:rsidRPr="00C6005A" w:rsidTr="0079290C">
        <w:trPr>
          <w:trHeight w:val="49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Model</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3.204</w:t>
            </w:r>
            <w:r w:rsidRPr="003078A7">
              <w:rPr>
                <w:rFonts w:ascii="Times New Roman" w:hAnsi="Times New Roman"/>
                <w:color w:val="000000"/>
                <w:sz w:val="24"/>
                <w:szCs w:val="24"/>
                <w:vertAlign w:val="superscript"/>
                <w:lang w:eastAsia="en-GB"/>
              </w:rPr>
              <w:t>a</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9</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67</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5.557</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960"/>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Replicate</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4</w:t>
            </w:r>
          </w:p>
        </w:tc>
        <w:tc>
          <w:tcPr>
            <w:tcW w:w="8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0.036</w:t>
            </w:r>
          </w:p>
        </w:tc>
        <w:tc>
          <w:tcPr>
            <w:tcW w:w="764" w:type="dxa"/>
            <w:tcBorders>
              <w:top w:val="nil"/>
              <w:left w:val="nil"/>
              <w:bottom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851</w:t>
            </w:r>
          </w:p>
        </w:tc>
      </w:tr>
      <w:tr w:rsidR="002537FE" w:rsidRPr="00C6005A" w:rsidTr="0079290C">
        <w:trPr>
          <w:trHeight w:val="480"/>
        </w:trPr>
        <w:tc>
          <w:tcPr>
            <w:tcW w:w="1430" w:type="dxa"/>
            <w:tcBorders>
              <w:top w:val="nil"/>
              <w:left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Stock-plant</w:t>
            </w:r>
          </w:p>
        </w:tc>
        <w:tc>
          <w:tcPr>
            <w:tcW w:w="111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4.503</w:t>
            </w:r>
          </w:p>
        </w:tc>
        <w:tc>
          <w:tcPr>
            <w:tcW w:w="6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9</w:t>
            </w:r>
          </w:p>
        </w:tc>
        <w:tc>
          <w:tcPr>
            <w:tcW w:w="990"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115</w:t>
            </w:r>
          </w:p>
        </w:tc>
        <w:tc>
          <w:tcPr>
            <w:tcW w:w="817" w:type="dxa"/>
            <w:tcBorders>
              <w:top w:val="nil"/>
              <w:left w:val="nil"/>
              <w:right w:val="single" w:sz="4" w:space="0" w:color="000000"/>
            </w:tcBorders>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1.298</w:t>
            </w:r>
          </w:p>
        </w:tc>
        <w:tc>
          <w:tcPr>
            <w:tcW w:w="764" w:type="dxa"/>
            <w:tcBorders>
              <w:top w:val="nil"/>
              <w:left w:val="nil"/>
              <w:right w:val="single" w:sz="12"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212</w:t>
            </w:r>
          </w:p>
        </w:tc>
      </w:tr>
      <w:tr w:rsidR="002537FE" w:rsidRPr="00C6005A" w:rsidTr="0079290C">
        <w:trPr>
          <w:trHeight w:val="735"/>
        </w:trPr>
        <w:tc>
          <w:tcPr>
            <w:tcW w:w="1430" w:type="dxa"/>
            <w:tcBorders>
              <w:top w:val="nil"/>
              <w:left w:val="single" w:sz="12" w:space="0" w:color="000000"/>
              <w:bottom w:val="nil"/>
              <w:right w:val="single" w:sz="12" w:space="0" w:color="000000"/>
            </w:tcBorders>
            <w:shd w:val="clear" w:color="000000" w:fill="auto"/>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issue-type(Stock-plant)</w:t>
            </w:r>
          </w:p>
        </w:tc>
        <w:tc>
          <w:tcPr>
            <w:tcW w:w="111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380</w:t>
            </w:r>
          </w:p>
        </w:tc>
        <w:tc>
          <w:tcPr>
            <w:tcW w:w="6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38</w:t>
            </w:r>
          </w:p>
        </w:tc>
        <w:tc>
          <w:tcPr>
            <w:tcW w:w="990"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89</w:t>
            </w:r>
          </w:p>
        </w:tc>
        <w:tc>
          <w:tcPr>
            <w:tcW w:w="817" w:type="dxa"/>
            <w:tcBorders>
              <w:top w:val="nil"/>
              <w:left w:val="nil"/>
              <w:bottom w:val="nil"/>
              <w:right w:val="single" w:sz="4" w:space="0" w:color="000000"/>
            </w:tcBorders>
            <w:shd w:val="clear" w:color="000000" w:fill="auto"/>
            <w:noWrap/>
          </w:tcPr>
          <w:p w:rsidR="002537FE" w:rsidRPr="00C6005A" w:rsidRDefault="002537FE" w:rsidP="0079290C">
            <w:pPr>
              <w:spacing w:after="0" w:line="240" w:lineRule="auto"/>
              <w:jc w:val="right"/>
              <w:rPr>
                <w:rFonts w:ascii="Times New Roman" w:hAnsi="Times New Roman"/>
                <w:sz w:val="24"/>
                <w:szCs w:val="24"/>
                <w:lang w:eastAsia="en-GB"/>
              </w:rPr>
            </w:pPr>
            <w:r w:rsidRPr="003078A7">
              <w:rPr>
                <w:rFonts w:ascii="Times New Roman" w:hAnsi="Times New Roman"/>
                <w:sz w:val="24"/>
                <w:szCs w:val="24"/>
                <w:lang w:eastAsia="en-GB"/>
              </w:rPr>
              <w:t>2.957</w:t>
            </w:r>
          </w:p>
        </w:tc>
        <w:tc>
          <w:tcPr>
            <w:tcW w:w="764" w:type="dxa"/>
            <w:tcBorders>
              <w:top w:val="nil"/>
              <w:left w:val="nil"/>
              <w:bottom w:val="nil"/>
              <w:right w:val="single" w:sz="12" w:space="0" w:color="000000"/>
            </w:tcBorders>
            <w:shd w:val="clear" w:color="000000" w:fill="auto"/>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00</w:t>
            </w:r>
          </w:p>
        </w:tc>
      </w:tr>
      <w:tr w:rsidR="002537FE" w:rsidRPr="00C6005A" w:rsidTr="0079290C">
        <w:trPr>
          <w:trHeight w:val="315"/>
        </w:trPr>
        <w:tc>
          <w:tcPr>
            <w:tcW w:w="1430" w:type="dxa"/>
            <w:tcBorders>
              <w:top w:val="nil"/>
              <w:left w:val="single" w:sz="12" w:space="0" w:color="000000"/>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Error</w:t>
            </w:r>
          </w:p>
        </w:tc>
        <w:tc>
          <w:tcPr>
            <w:tcW w:w="111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2.316</w:t>
            </w:r>
          </w:p>
        </w:tc>
        <w:tc>
          <w:tcPr>
            <w:tcW w:w="617"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77</w:t>
            </w:r>
          </w:p>
        </w:tc>
        <w:tc>
          <w:tcPr>
            <w:tcW w:w="990" w:type="dxa"/>
            <w:tcBorders>
              <w:top w:val="nil"/>
              <w:left w:val="nil"/>
              <w:bottom w:val="nil"/>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0.030</w:t>
            </w:r>
          </w:p>
        </w:tc>
        <w:tc>
          <w:tcPr>
            <w:tcW w:w="817" w:type="dxa"/>
            <w:tcBorders>
              <w:top w:val="nil"/>
              <w:left w:val="nil"/>
              <w:bottom w:val="nil"/>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nil"/>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1430" w:type="dxa"/>
            <w:tcBorders>
              <w:top w:val="nil"/>
              <w:left w:val="single" w:sz="12" w:space="0" w:color="000000"/>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Total</w:t>
            </w:r>
          </w:p>
        </w:tc>
        <w:tc>
          <w:tcPr>
            <w:tcW w:w="1110"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520</w:t>
            </w:r>
          </w:p>
        </w:tc>
        <w:tc>
          <w:tcPr>
            <w:tcW w:w="617" w:type="dxa"/>
            <w:tcBorders>
              <w:top w:val="nil"/>
              <w:left w:val="nil"/>
              <w:bottom w:val="single" w:sz="12" w:space="0" w:color="000000"/>
              <w:right w:val="single" w:sz="4" w:space="0" w:color="000000"/>
            </w:tcBorders>
            <w:noWrap/>
          </w:tcPr>
          <w:p w:rsidR="002537FE" w:rsidRPr="00C6005A" w:rsidRDefault="002537FE" w:rsidP="0079290C">
            <w:pPr>
              <w:spacing w:after="0" w:line="240" w:lineRule="auto"/>
              <w:jc w:val="right"/>
              <w:rPr>
                <w:rFonts w:ascii="Times New Roman" w:hAnsi="Times New Roman"/>
                <w:color w:val="000000"/>
                <w:sz w:val="24"/>
                <w:szCs w:val="24"/>
                <w:lang w:eastAsia="en-GB"/>
              </w:rPr>
            </w:pPr>
            <w:r w:rsidRPr="003078A7">
              <w:rPr>
                <w:rFonts w:ascii="Times New Roman" w:hAnsi="Times New Roman"/>
                <w:color w:val="000000"/>
                <w:sz w:val="24"/>
                <w:szCs w:val="24"/>
                <w:lang w:eastAsia="en-GB"/>
              </w:rPr>
              <w:t>156</w:t>
            </w:r>
          </w:p>
        </w:tc>
        <w:tc>
          <w:tcPr>
            <w:tcW w:w="990"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817" w:type="dxa"/>
            <w:tcBorders>
              <w:top w:val="nil"/>
              <w:left w:val="nil"/>
              <w:bottom w:val="single" w:sz="12" w:space="0" w:color="000000"/>
              <w:right w:val="single" w:sz="4"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c>
          <w:tcPr>
            <w:tcW w:w="764" w:type="dxa"/>
            <w:tcBorders>
              <w:top w:val="nil"/>
              <w:left w:val="nil"/>
              <w:bottom w:val="single" w:sz="12" w:space="0" w:color="000000"/>
              <w:right w:val="single" w:sz="12" w:space="0" w:color="000000"/>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 </w:t>
            </w:r>
          </w:p>
        </w:tc>
      </w:tr>
      <w:tr w:rsidR="002537FE" w:rsidRPr="00C6005A" w:rsidTr="0079290C">
        <w:trPr>
          <w:trHeight w:val="315"/>
        </w:trPr>
        <w:tc>
          <w:tcPr>
            <w:tcW w:w="5728" w:type="dxa"/>
            <w:gridSpan w:val="6"/>
            <w:tcBorders>
              <w:top w:val="nil"/>
              <w:left w:val="nil"/>
              <w:bottom w:val="nil"/>
              <w:right w:val="nil"/>
            </w:tcBorders>
          </w:tcPr>
          <w:p w:rsidR="002537FE" w:rsidRPr="00C6005A" w:rsidRDefault="002537FE" w:rsidP="0079290C">
            <w:pPr>
              <w:spacing w:after="0" w:line="240" w:lineRule="auto"/>
              <w:rPr>
                <w:rFonts w:ascii="Times New Roman" w:hAnsi="Times New Roman"/>
                <w:color w:val="000000"/>
                <w:sz w:val="24"/>
                <w:szCs w:val="24"/>
                <w:lang w:eastAsia="en-GB"/>
              </w:rPr>
            </w:pPr>
            <w:r w:rsidRPr="003078A7">
              <w:rPr>
                <w:rFonts w:ascii="Times New Roman" w:hAnsi="Times New Roman"/>
                <w:color w:val="000000"/>
                <w:sz w:val="24"/>
                <w:szCs w:val="24"/>
                <w:lang w:eastAsia="en-GB"/>
              </w:rPr>
              <w:t>a. R Squared = .851 (Adjusted R Squared = .698)</w:t>
            </w:r>
          </w:p>
        </w:tc>
      </w:tr>
    </w:tbl>
    <w:p w:rsidR="002537FE" w:rsidRPr="00C6005A" w:rsidRDefault="002537FE" w:rsidP="002B4270">
      <w:pPr>
        <w:rPr>
          <w:rFonts w:ascii="Times New Roman" w:hAnsi="Times New Roman"/>
          <w:sz w:val="24"/>
          <w:szCs w:val="24"/>
          <w:lang w:val="en-AU"/>
        </w:rPr>
      </w:pP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4819A9" w:rsidRPr="00D11A77" w:rsidRDefault="00603DAD" w:rsidP="00D11A77">
      <w:pPr>
        <w:rPr>
          <w:rFonts w:ascii="Times New Roman" w:hAnsi="Times New Roman"/>
          <w:b/>
          <w:sz w:val="24"/>
          <w:szCs w:val="24"/>
          <w:lang w:val="en-AU"/>
        </w:rPr>
      </w:pPr>
      <w:r>
        <w:rPr>
          <w:rFonts w:ascii="Times New Roman" w:hAnsi="Times New Roman"/>
          <w:b/>
          <w:sz w:val="24"/>
          <w:szCs w:val="24"/>
          <w:lang w:val="en-AU"/>
        </w:rPr>
        <w:lastRenderedPageBreak/>
        <w:t>FIGURE LEGENDS</w:t>
      </w:r>
    </w:p>
    <w:p w:rsidR="004819A9" w:rsidRDefault="004819A9" w:rsidP="004819A9">
      <w:pPr>
        <w:autoSpaceDE w:val="0"/>
        <w:autoSpaceDN w:val="0"/>
        <w:adjustRightInd w:val="0"/>
        <w:spacing w:after="0" w:line="240" w:lineRule="auto"/>
        <w:rPr>
          <w:rFonts w:ascii="Times New Roman" w:hAnsi="Times New Roman"/>
          <w:sz w:val="24"/>
          <w:szCs w:val="24"/>
          <w:lang w:eastAsia="bg-BG"/>
        </w:rPr>
      </w:pPr>
    </w:p>
    <w:p w:rsidR="00CF322E" w:rsidRDefault="009B07F7" w:rsidP="000A280A">
      <w:pPr>
        <w:autoSpaceDE w:val="0"/>
        <w:autoSpaceDN w:val="0"/>
        <w:adjustRightInd w:val="0"/>
        <w:spacing w:after="0"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1.</w:t>
      </w:r>
      <w:proofErr w:type="gramEnd"/>
      <w:r w:rsidR="003078A7" w:rsidRPr="003078A7">
        <w:rPr>
          <w:rFonts w:ascii="Times New Roman" w:hAnsi="Times New Roman"/>
          <w:sz w:val="24"/>
          <w:szCs w:val="24"/>
          <w:lang w:val="en-AU"/>
        </w:rPr>
        <w:t xml:space="preserve"> Progression of rooting during days 41-69 post-se</w:t>
      </w:r>
      <w:r w:rsidR="00CF322E">
        <w:rPr>
          <w:rFonts w:ascii="Times New Roman" w:hAnsi="Times New Roman"/>
          <w:sz w:val="24"/>
          <w:szCs w:val="24"/>
          <w:lang w:val="en-AU"/>
        </w:rPr>
        <w:t>tting for cuttings derived from</w:t>
      </w:r>
    </w:p>
    <w:p w:rsidR="001F006F" w:rsidRDefault="003078A7" w:rsidP="00BF04B7">
      <w:pPr>
        <w:autoSpaceDE w:val="0"/>
        <w:autoSpaceDN w:val="0"/>
        <w:adjustRightInd w:val="0"/>
        <w:spacing w:after="0" w:line="480" w:lineRule="auto"/>
        <w:rPr>
          <w:rFonts w:ascii="Times New Roman" w:hAnsi="Times New Roman"/>
          <w:sz w:val="24"/>
          <w:szCs w:val="24"/>
          <w:lang w:val="en-AU"/>
        </w:rPr>
      </w:pPr>
      <w:proofErr w:type="gramStart"/>
      <w:r w:rsidRPr="003078A7">
        <w:rPr>
          <w:rFonts w:ascii="Times New Roman" w:hAnsi="Times New Roman"/>
          <w:sz w:val="24"/>
          <w:szCs w:val="24"/>
          <w:lang w:val="en-AU"/>
        </w:rPr>
        <w:t>epicormic</w:t>
      </w:r>
      <w:proofErr w:type="gramEnd"/>
      <w:r w:rsidRPr="003078A7">
        <w:rPr>
          <w:rFonts w:ascii="Times New Roman" w:hAnsi="Times New Roman"/>
          <w:sz w:val="24"/>
          <w:szCs w:val="24"/>
          <w:lang w:val="en-AU"/>
        </w:rPr>
        <w:t xml:space="preserve"> (E) or mature (M) shoots for 10 </w:t>
      </w:r>
      <w:r w:rsidRPr="003078A7">
        <w:rPr>
          <w:rFonts w:ascii="Times New Roman" w:hAnsi="Times New Roman"/>
          <w:i/>
          <w:sz w:val="24"/>
          <w:szCs w:val="24"/>
          <w:lang w:val="en-AU"/>
        </w:rPr>
        <w:t>Melaleuca alternifolia</w:t>
      </w:r>
      <w:r w:rsidRPr="003078A7">
        <w:rPr>
          <w:rFonts w:ascii="Times New Roman" w:hAnsi="Times New Roman"/>
          <w:sz w:val="24"/>
          <w:szCs w:val="24"/>
          <w:lang w:val="en-AU"/>
        </w:rPr>
        <w:t xml:space="preserve"> trees from </w:t>
      </w:r>
      <w:proofErr w:type="spellStart"/>
      <w:r w:rsidRPr="003078A7">
        <w:rPr>
          <w:rFonts w:ascii="Times New Roman" w:hAnsi="Times New Roman"/>
          <w:sz w:val="24"/>
          <w:szCs w:val="24"/>
          <w:lang w:val="en-AU"/>
        </w:rPr>
        <w:t>Dilkoon</w:t>
      </w:r>
      <w:proofErr w:type="spellEnd"/>
      <w:r w:rsidRPr="003078A7">
        <w:rPr>
          <w:rFonts w:ascii="Times New Roman" w:hAnsi="Times New Roman"/>
          <w:sz w:val="24"/>
          <w:szCs w:val="24"/>
          <w:lang w:val="en-AU"/>
        </w:rPr>
        <w:t>.</w:t>
      </w:r>
    </w:p>
    <w:p w:rsidR="00BF04B7" w:rsidRPr="00BF04B7" w:rsidRDefault="00BF04B7" w:rsidP="00BF04B7">
      <w:pPr>
        <w:autoSpaceDE w:val="0"/>
        <w:autoSpaceDN w:val="0"/>
        <w:adjustRightInd w:val="0"/>
        <w:spacing w:after="0" w:line="480" w:lineRule="auto"/>
        <w:rPr>
          <w:rFonts w:ascii="Times New Roman" w:hAnsi="Times New Roman"/>
          <w:sz w:val="24"/>
          <w:szCs w:val="24"/>
          <w:lang w:val="en-AU"/>
        </w:rPr>
      </w:pPr>
    </w:p>
    <w:p w:rsidR="00194E49" w:rsidRDefault="009B07F7" w:rsidP="00BF04B7">
      <w:pPr>
        <w:spacing w:line="480" w:lineRule="auto"/>
        <w:rPr>
          <w:rFonts w:ascii="Times New Roman" w:hAnsi="Times New Roman"/>
          <w:sz w:val="24"/>
          <w:szCs w:val="24"/>
          <w:lang w:val="en-AU"/>
        </w:rPr>
      </w:pPr>
      <w:proofErr w:type="gramStart"/>
      <w:r w:rsidRPr="009B07F7">
        <w:rPr>
          <w:rFonts w:ascii="Times New Roman" w:hAnsi="Times New Roman"/>
          <w:b/>
          <w:sz w:val="24"/>
          <w:szCs w:val="24"/>
          <w:lang w:val="en-AU"/>
        </w:rPr>
        <w:t>Fig.</w:t>
      </w:r>
      <w:r w:rsidR="003078A7" w:rsidRPr="009B07F7">
        <w:rPr>
          <w:rFonts w:ascii="Times New Roman" w:hAnsi="Times New Roman"/>
          <w:b/>
          <w:sz w:val="24"/>
          <w:szCs w:val="24"/>
          <w:lang w:val="en-AU"/>
        </w:rPr>
        <w:t xml:space="preserve"> 2.</w:t>
      </w:r>
      <w:proofErr w:type="gramEnd"/>
      <w:r w:rsidR="008011C1">
        <w:rPr>
          <w:rFonts w:ascii="Times New Roman" w:hAnsi="Times New Roman"/>
          <w:sz w:val="24"/>
          <w:szCs w:val="24"/>
          <w:lang w:val="en-AU"/>
        </w:rPr>
        <w:t xml:space="preserve"> Mean r</w:t>
      </w:r>
      <w:r w:rsidR="003078A7" w:rsidRPr="003078A7">
        <w:rPr>
          <w:rFonts w:ascii="Times New Roman" w:hAnsi="Times New Roman"/>
          <w:sz w:val="24"/>
          <w:szCs w:val="24"/>
          <w:lang w:val="en-AU"/>
        </w:rPr>
        <w:t xml:space="preserve">ooting rates for cuttings derived from epicormic (E) or mature (M) shoots for </w:t>
      </w:r>
      <w:r w:rsidR="003078A7" w:rsidRPr="003078A7">
        <w:rPr>
          <w:rFonts w:ascii="Times New Roman" w:hAnsi="Times New Roman"/>
          <w:i/>
          <w:sz w:val="24"/>
          <w:szCs w:val="24"/>
          <w:lang w:val="en-AU"/>
        </w:rPr>
        <w:t>Melaleuca alternifolia</w:t>
      </w:r>
      <w:r w:rsidR="003078A7" w:rsidRPr="003078A7">
        <w:rPr>
          <w:rFonts w:ascii="Times New Roman" w:hAnsi="Times New Roman"/>
          <w:sz w:val="24"/>
          <w:szCs w:val="24"/>
          <w:lang w:val="en-AU"/>
        </w:rPr>
        <w:t xml:space="preserve"> at each of 4 sites. </w:t>
      </w:r>
      <w:r w:rsidR="00EE1009">
        <w:rPr>
          <w:rFonts w:ascii="Times New Roman" w:hAnsi="Times New Roman"/>
          <w:sz w:val="24"/>
          <w:szCs w:val="24"/>
          <w:lang w:val="en-AU"/>
        </w:rPr>
        <w:t xml:space="preserve">Error bars represent the standard error of the mean. Different </w:t>
      </w:r>
      <w:r w:rsidR="00E9726F">
        <w:rPr>
          <w:rFonts w:ascii="Times New Roman" w:hAnsi="Times New Roman"/>
          <w:sz w:val="24"/>
          <w:szCs w:val="24"/>
          <w:lang w:val="en-AU"/>
        </w:rPr>
        <w:t xml:space="preserve">letters denote significant differences </w:t>
      </w:r>
      <w:r w:rsidR="00EB3C97">
        <w:rPr>
          <w:rFonts w:ascii="Times New Roman" w:hAnsi="Times New Roman"/>
          <w:sz w:val="24"/>
          <w:szCs w:val="24"/>
          <w:lang w:val="en-AU"/>
        </w:rPr>
        <w:t xml:space="preserve">at the 95% level, </w:t>
      </w:r>
      <w:r w:rsidR="00E9726F">
        <w:rPr>
          <w:rFonts w:ascii="Times New Roman" w:hAnsi="Times New Roman"/>
          <w:sz w:val="24"/>
          <w:szCs w:val="24"/>
          <w:lang w:val="en-AU"/>
        </w:rPr>
        <w:t>between tissue-type</w:t>
      </w:r>
      <w:r w:rsidR="00EB3C97">
        <w:rPr>
          <w:rFonts w:ascii="Times New Roman" w:hAnsi="Times New Roman"/>
          <w:sz w:val="24"/>
          <w:szCs w:val="24"/>
          <w:lang w:val="en-AU"/>
        </w:rPr>
        <w:t>s, within an experiment</w:t>
      </w:r>
      <w:r w:rsidR="00D813E4">
        <w:rPr>
          <w:rFonts w:ascii="Times New Roman" w:hAnsi="Times New Roman"/>
          <w:sz w:val="24"/>
          <w:szCs w:val="24"/>
          <w:lang w:val="en-AU"/>
        </w:rPr>
        <w:t>.</w:t>
      </w:r>
    </w:p>
    <w:p w:rsidR="00BF04B7" w:rsidRPr="00BF04B7" w:rsidRDefault="00BF04B7" w:rsidP="00BF04B7">
      <w:pPr>
        <w:spacing w:line="480" w:lineRule="auto"/>
        <w:rPr>
          <w:rFonts w:ascii="Times New Roman" w:hAnsi="Times New Roman"/>
          <w:sz w:val="24"/>
          <w:szCs w:val="24"/>
          <w:lang w:val="en-AU"/>
        </w:rPr>
      </w:pPr>
    </w:p>
    <w:p w:rsidR="00334A5A" w:rsidRPr="00C6005A" w:rsidRDefault="009B07F7" w:rsidP="003A2C61">
      <w:pPr>
        <w:autoSpaceDE w:val="0"/>
        <w:autoSpaceDN w:val="0"/>
        <w:adjustRightInd w:val="0"/>
        <w:spacing w:after="0" w:line="480" w:lineRule="auto"/>
        <w:rPr>
          <w:rFonts w:ascii="Times New Roman" w:hAnsi="Times New Roman"/>
          <w:sz w:val="24"/>
          <w:szCs w:val="24"/>
        </w:rPr>
      </w:pPr>
      <w:proofErr w:type="gramStart"/>
      <w:r w:rsidRPr="009B07F7">
        <w:rPr>
          <w:rFonts w:ascii="Times New Roman" w:hAnsi="Times New Roman"/>
          <w:b/>
          <w:sz w:val="24"/>
          <w:szCs w:val="24"/>
        </w:rPr>
        <w:t>Fig.</w:t>
      </w:r>
      <w:r w:rsidR="00CE476F" w:rsidRPr="009B07F7">
        <w:rPr>
          <w:rFonts w:ascii="Times New Roman" w:hAnsi="Times New Roman"/>
          <w:b/>
          <w:sz w:val="24"/>
          <w:szCs w:val="24"/>
        </w:rPr>
        <w:t xml:space="preserve"> 3.</w:t>
      </w:r>
      <w:proofErr w:type="gramEnd"/>
      <w:r w:rsidR="00CE476F">
        <w:rPr>
          <w:rFonts w:ascii="Times New Roman" w:hAnsi="Times New Roman"/>
          <w:sz w:val="24"/>
          <w:szCs w:val="24"/>
        </w:rPr>
        <w:t xml:space="preserve"> Mean r</w:t>
      </w:r>
      <w:r w:rsidR="003078A7" w:rsidRPr="003078A7">
        <w:rPr>
          <w:rFonts w:ascii="Times New Roman" w:hAnsi="Times New Roman"/>
          <w:sz w:val="24"/>
          <w:szCs w:val="24"/>
        </w:rPr>
        <w:t xml:space="preserve">ooting proportions </w:t>
      </w:r>
      <w:r w:rsidR="00337F95">
        <w:rPr>
          <w:rFonts w:ascii="Times New Roman" w:hAnsi="Times New Roman"/>
          <w:sz w:val="24"/>
          <w:szCs w:val="24"/>
          <w:lang w:val="en-AU"/>
        </w:rPr>
        <w:t>for</w:t>
      </w:r>
      <w:r w:rsidR="008575E3">
        <w:rPr>
          <w:rFonts w:ascii="Times New Roman" w:hAnsi="Times New Roman"/>
          <w:sz w:val="24"/>
          <w:szCs w:val="24"/>
          <w:lang w:val="en-AU"/>
        </w:rPr>
        <w:t xml:space="preserve"> </w:t>
      </w:r>
      <w:r w:rsidR="008575E3" w:rsidRPr="003078A7">
        <w:rPr>
          <w:rFonts w:ascii="Times New Roman" w:hAnsi="Times New Roman"/>
          <w:i/>
          <w:sz w:val="24"/>
          <w:szCs w:val="24"/>
        </w:rPr>
        <w:t>Melaleuca alternifolia</w:t>
      </w:r>
      <w:r w:rsidR="008575E3">
        <w:rPr>
          <w:rFonts w:ascii="Times New Roman" w:hAnsi="Times New Roman"/>
          <w:sz w:val="24"/>
          <w:szCs w:val="24"/>
          <w:lang w:val="en-AU"/>
        </w:rPr>
        <w:t xml:space="preserve"> cuttings </w:t>
      </w:r>
      <w:r w:rsidR="002820F3">
        <w:rPr>
          <w:rFonts w:ascii="Times New Roman" w:hAnsi="Times New Roman"/>
          <w:sz w:val="24"/>
          <w:szCs w:val="24"/>
          <w:lang w:val="en-AU"/>
        </w:rPr>
        <w:t xml:space="preserve">for </w:t>
      </w:r>
      <w:r w:rsidR="00833551">
        <w:rPr>
          <w:rFonts w:ascii="Times New Roman" w:hAnsi="Times New Roman"/>
          <w:sz w:val="24"/>
          <w:szCs w:val="24"/>
        </w:rPr>
        <w:t>three t</w:t>
      </w:r>
      <w:r w:rsidR="00AB25AC" w:rsidRPr="003078A7">
        <w:rPr>
          <w:rFonts w:ascii="Times New Roman" w:hAnsi="Times New Roman"/>
          <w:sz w:val="24"/>
          <w:szCs w:val="24"/>
        </w:rPr>
        <w:t xml:space="preserve">issue-type </w:t>
      </w:r>
      <w:r w:rsidR="002820F3">
        <w:rPr>
          <w:rFonts w:ascii="Times New Roman" w:hAnsi="Times New Roman"/>
          <w:sz w:val="24"/>
          <w:szCs w:val="24"/>
        </w:rPr>
        <w:t>subcategories</w:t>
      </w:r>
      <w:r w:rsidR="00BF4EC0">
        <w:rPr>
          <w:rFonts w:ascii="Times New Roman" w:hAnsi="Times New Roman"/>
          <w:sz w:val="24"/>
          <w:szCs w:val="24"/>
        </w:rPr>
        <w:t>:</w:t>
      </w:r>
      <w:r w:rsidR="002820F3">
        <w:rPr>
          <w:rFonts w:ascii="Times New Roman" w:hAnsi="Times New Roman"/>
          <w:sz w:val="24"/>
          <w:szCs w:val="24"/>
        </w:rPr>
        <w:t xml:space="preserve"> (M) mature shoots</w:t>
      </w:r>
      <w:r w:rsidR="00AB25AC" w:rsidRPr="003078A7">
        <w:rPr>
          <w:rFonts w:ascii="Times New Roman" w:hAnsi="Times New Roman"/>
          <w:sz w:val="24"/>
          <w:szCs w:val="24"/>
        </w:rPr>
        <w:t>, (S) spontaneous epicormic</w:t>
      </w:r>
      <w:r w:rsidR="00BF4EC0">
        <w:rPr>
          <w:rFonts w:ascii="Times New Roman" w:hAnsi="Times New Roman"/>
          <w:sz w:val="24"/>
          <w:szCs w:val="24"/>
        </w:rPr>
        <w:t xml:space="preserve"> shoots</w:t>
      </w:r>
      <w:r w:rsidR="00AB25AC" w:rsidRPr="003078A7">
        <w:rPr>
          <w:rFonts w:ascii="Times New Roman" w:hAnsi="Times New Roman"/>
          <w:sz w:val="24"/>
          <w:szCs w:val="24"/>
        </w:rPr>
        <w:t>,</w:t>
      </w:r>
      <w:r w:rsidR="00AB25AC">
        <w:rPr>
          <w:rFonts w:ascii="Times New Roman" w:hAnsi="Times New Roman"/>
          <w:sz w:val="24"/>
          <w:szCs w:val="24"/>
        </w:rPr>
        <w:t xml:space="preserve"> or (W) wound-induced epicormic</w:t>
      </w:r>
      <w:r w:rsidR="00337F95" w:rsidRPr="00337F95">
        <w:rPr>
          <w:rFonts w:ascii="Times New Roman" w:hAnsi="Times New Roman"/>
          <w:sz w:val="24"/>
          <w:szCs w:val="24"/>
        </w:rPr>
        <w:t xml:space="preserve"> </w:t>
      </w:r>
      <w:r w:rsidR="00BF4EC0">
        <w:rPr>
          <w:rFonts w:ascii="Times New Roman" w:hAnsi="Times New Roman"/>
          <w:sz w:val="24"/>
          <w:szCs w:val="24"/>
        </w:rPr>
        <w:t xml:space="preserve">shoots </w:t>
      </w:r>
      <w:r w:rsidR="00337F95">
        <w:rPr>
          <w:rFonts w:ascii="Times New Roman" w:hAnsi="Times New Roman"/>
          <w:sz w:val="24"/>
          <w:szCs w:val="24"/>
        </w:rPr>
        <w:t xml:space="preserve">in each of </w:t>
      </w:r>
      <w:r w:rsidR="00337F95" w:rsidRPr="003078A7">
        <w:rPr>
          <w:rFonts w:ascii="Times New Roman" w:hAnsi="Times New Roman"/>
          <w:sz w:val="24"/>
          <w:szCs w:val="24"/>
        </w:rPr>
        <w:t>three experiments</w:t>
      </w:r>
      <w:r w:rsidR="008575E3">
        <w:rPr>
          <w:rFonts w:ascii="Times New Roman" w:hAnsi="Times New Roman"/>
          <w:sz w:val="24"/>
          <w:szCs w:val="24"/>
        </w:rPr>
        <w:t>.</w:t>
      </w:r>
      <w:r w:rsidR="00AA3A43">
        <w:rPr>
          <w:rFonts w:ascii="Times New Roman" w:hAnsi="Times New Roman"/>
          <w:sz w:val="24"/>
          <w:szCs w:val="24"/>
        </w:rPr>
        <w:t xml:space="preserve"> </w:t>
      </w:r>
      <w:del w:id="2" w:author="mshepher" w:date="2013-08-26T10:36:00Z">
        <w:r w:rsidR="00AA3A43" w:rsidDel="00334C10">
          <w:rPr>
            <w:rFonts w:ascii="Times New Roman" w:hAnsi="Times New Roman"/>
            <w:sz w:val="24"/>
            <w:szCs w:val="24"/>
          </w:rPr>
          <w:delText>ANOVA</w:delText>
        </w:r>
        <w:r w:rsidR="00BF4EC0" w:rsidDel="00334C10">
          <w:rPr>
            <w:rFonts w:ascii="Times New Roman" w:hAnsi="Times New Roman"/>
            <w:sz w:val="24"/>
            <w:szCs w:val="24"/>
          </w:rPr>
          <w:delText>-based</w:delText>
        </w:r>
        <w:r w:rsidR="00AA3A43" w:rsidDel="00334C10">
          <w:rPr>
            <w:rFonts w:ascii="Times New Roman" w:hAnsi="Times New Roman"/>
            <w:sz w:val="24"/>
            <w:szCs w:val="24"/>
          </w:rPr>
          <w:delText xml:space="preserve"> e</w:delText>
        </w:r>
        <w:r w:rsidR="006B7DD8" w:rsidDel="00334C10">
          <w:rPr>
            <w:rFonts w:ascii="Times New Roman" w:hAnsi="Times New Roman"/>
            <w:sz w:val="24"/>
            <w:szCs w:val="24"/>
          </w:rPr>
          <w:delText xml:space="preserve">xperimental means </w:delText>
        </w:r>
        <w:r w:rsidR="00BF4EC0" w:rsidDel="00334C10">
          <w:rPr>
            <w:rFonts w:ascii="Times New Roman" w:hAnsi="Times New Roman"/>
            <w:sz w:val="24"/>
            <w:szCs w:val="24"/>
          </w:rPr>
          <w:delText xml:space="preserve">are </w:delText>
        </w:r>
        <w:r w:rsidR="00AA3A43" w:rsidDel="00334C10">
          <w:rPr>
            <w:rFonts w:ascii="Times New Roman" w:hAnsi="Times New Roman"/>
            <w:sz w:val="24"/>
            <w:szCs w:val="24"/>
          </w:rPr>
          <w:delText xml:space="preserve">shown above </w:delText>
        </w:r>
        <w:r w:rsidR="00BF4EC0" w:rsidDel="00334C10">
          <w:rPr>
            <w:rFonts w:ascii="Times New Roman" w:hAnsi="Times New Roman"/>
            <w:sz w:val="24"/>
            <w:szCs w:val="24"/>
          </w:rPr>
          <w:delText xml:space="preserve">the </w:delText>
        </w:r>
        <w:r w:rsidR="00165096" w:rsidDel="00334C10">
          <w:rPr>
            <w:rFonts w:ascii="Times New Roman" w:hAnsi="Times New Roman"/>
            <w:sz w:val="24"/>
            <w:szCs w:val="24"/>
          </w:rPr>
          <w:delText>cluster</w:delText>
        </w:r>
        <w:r w:rsidR="00BF4EC0" w:rsidDel="00334C10">
          <w:rPr>
            <w:rFonts w:ascii="Times New Roman" w:hAnsi="Times New Roman"/>
            <w:sz w:val="24"/>
            <w:szCs w:val="24"/>
          </w:rPr>
          <w:delText>s</w:delText>
        </w:r>
        <w:r w:rsidR="00AA3A43" w:rsidDel="00334C10">
          <w:rPr>
            <w:rFonts w:ascii="Times New Roman" w:hAnsi="Times New Roman"/>
            <w:sz w:val="24"/>
            <w:szCs w:val="24"/>
          </w:rPr>
          <w:delText xml:space="preserve"> </w:delText>
        </w:r>
        <w:r w:rsidR="002C22C6" w:rsidDel="00334C10">
          <w:rPr>
            <w:rFonts w:ascii="Times New Roman" w:hAnsi="Times New Roman"/>
            <w:sz w:val="24"/>
            <w:szCs w:val="24"/>
          </w:rPr>
          <w:delText xml:space="preserve">with </w:delText>
        </w:r>
        <w:r w:rsidR="002C22C6" w:rsidDel="00334C10">
          <w:rPr>
            <w:rFonts w:ascii="Times New Roman" w:hAnsi="Times New Roman"/>
            <w:sz w:val="24"/>
            <w:szCs w:val="24"/>
            <w:lang w:val="en-AU"/>
          </w:rPr>
          <w:delText xml:space="preserve">error bars that represent the standard error of the mean. </w:delText>
        </w:r>
        <w:r w:rsidR="00833551" w:rsidDel="00334C10">
          <w:rPr>
            <w:rFonts w:ascii="Times New Roman" w:hAnsi="Times New Roman"/>
            <w:sz w:val="24"/>
            <w:szCs w:val="24"/>
          </w:rPr>
          <w:delText>S</w:delText>
        </w:r>
        <w:r w:rsidR="00AA3A43" w:rsidDel="00334C10">
          <w:rPr>
            <w:rFonts w:ascii="Times New Roman" w:hAnsi="Times New Roman"/>
            <w:sz w:val="24"/>
            <w:szCs w:val="24"/>
          </w:rPr>
          <w:delText xml:space="preserve">ignificant differences </w:delText>
        </w:r>
        <w:r w:rsidR="00833551" w:rsidDel="00334C10">
          <w:rPr>
            <w:rFonts w:ascii="Times New Roman" w:hAnsi="Times New Roman"/>
            <w:sz w:val="24"/>
            <w:szCs w:val="24"/>
          </w:rPr>
          <w:delText xml:space="preserve">in experiment means </w:delText>
        </w:r>
        <w:r w:rsidR="00AA3A43" w:rsidDel="00334C10">
          <w:rPr>
            <w:rFonts w:ascii="Times New Roman" w:hAnsi="Times New Roman"/>
            <w:sz w:val="24"/>
            <w:szCs w:val="24"/>
          </w:rPr>
          <w:delText xml:space="preserve">at 95% level for </w:delText>
        </w:r>
        <w:r w:rsidR="00165096" w:rsidDel="00334C10">
          <w:rPr>
            <w:rFonts w:ascii="Times New Roman" w:hAnsi="Times New Roman"/>
            <w:sz w:val="24"/>
            <w:szCs w:val="24"/>
          </w:rPr>
          <w:delText>a</w:delText>
        </w:r>
        <w:r w:rsidR="00AA3A43" w:rsidDel="00334C10">
          <w:rPr>
            <w:rFonts w:ascii="Times New Roman" w:hAnsi="Times New Roman"/>
            <w:sz w:val="24"/>
            <w:szCs w:val="24"/>
          </w:rPr>
          <w:delText xml:space="preserve"> </w:delText>
        </w:r>
        <w:r w:rsidR="00833551" w:rsidDel="00334C10">
          <w:rPr>
            <w:rFonts w:ascii="Times New Roman" w:hAnsi="Times New Roman"/>
            <w:sz w:val="24"/>
            <w:szCs w:val="24"/>
          </w:rPr>
          <w:delText>Least Significant Difference test (</w:delText>
        </w:r>
        <w:r w:rsidR="00AA3A43" w:rsidDel="00334C10">
          <w:rPr>
            <w:rFonts w:ascii="Times New Roman" w:hAnsi="Times New Roman"/>
            <w:sz w:val="24"/>
            <w:szCs w:val="24"/>
          </w:rPr>
          <w:delText>LSD</w:delText>
        </w:r>
        <w:r w:rsidR="00833551" w:rsidDel="00334C10">
          <w:rPr>
            <w:rFonts w:ascii="Times New Roman" w:hAnsi="Times New Roman"/>
            <w:sz w:val="24"/>
            <w:szCs w:val="24"/>
          </w:rPr>
          <w:delText>)</w:delText>
        </w:r>
        <w:r w:rsidR="00AA3A43" w:rsidDel="00334C10">
          <w:rPr>
            <w:rFonts w:ascii="Times New Roman" w:hAnsi="Times New Roman"/>
            <w:sz w:val="24"/>
            <w:szCs w:val="24"/>
          </w:rPr>
          <w:delText xml:space="preserve"> are indicated by </w:delText>
        </w:r>
        <w:r w:rsidR="000459BA" w:rsidDel="00334C10">
          <w:rPr>
            <w:rFonts w:ascii="Times New Roman" w:hAnsi="Times New Roman"/>
            <w:sz w:val="24"/>
            <w:szCs w:val="24"/>
          </w:rPr>
          <w:delText xml:space="preserve">different </w:delText>
        </w:r>
        <w:r w:rsidR="00AA3A43" w:rsidDel="00334C10">
          <w:rPr>
            <w:rFonts w:ascii="Times New Roman" w:hAnsi="Times New Roman"/>
            <w:sz w:val="24"/>
            <w:szCs w:val="24"/>
          </w:rPr>
          <w:delText>letter</w:delText>
        </w:r>
        <w:r w:rsidR="00257703" w:rsidDel="00334C10">
          <w:rPr>
            <w:rFonts w:ascii="Times New Roman" w:hAnsi="Times New Roman"/>
            <w:sz w:val="24"/>
            <w:szCs w:val="24"/>
          </w:rPr>
          <w:delText xml:space="preserve"> following each mean</w:delText>
        </w:r>
        <w:r w:rsidR="00AA3A43" w:rsidDel="00334C10">
          <w:rPr>
            <w:rFonts w:ascii="Times New Roman" w:hAnsi="Times New Roman"/>
            <w:sz w:val="24"/>
            <w:szCs w:val="24"/>
          </w:rPr>
          <w:delText>.</w:delText>
        </w:r>
        <w:r w:rsidR="00833551" w:rsidDel="00334C10">
          <w:rPr>
            <w:rFonts w:ascii="Times New Roman" w:hAnsi="Times New Roman"/>
            <w:sz w:val="24"/>
            <w:szCs w:val="24"/>
          </w:rPr>
          <w:delText xml:space="preserve"> </w:delText>
        </w:r>
      </w:del>
      <w:r w:rsidR="00833551">
        <w:rPr>
          <w:rFonts w:ascii="Times New Roman" w:hAnsi="Times New Roman"/>
          <w:sz w:val="24"/>
          <w:szCs w:val="24"/>
        </w:rPr>
        <w:t>Differences among t</w:t>
      </w:r>
      <w:r w:rsidR="00AA3A43">
        <w:rPr>
          <w:rFonts w:ascii="Times New Roman" w:hAnsi="Times New Roman"/>
          <w:sz w:val="24"/>
          <w:szCs w:val="24"/>
        </w:rPr>
        <w:t xml:space="preserve">issue-type subcategories </w:t>
      </w:r>
      <w:r w:rsidR="00AA3A43" w:rsidRPr="00833551">
        <w:rPr>
          <w:rFonts w:ascii="Times New Roman" w:hAnsi="Times New Roman"/>
          <w:i/>
          <w:sz w:val="24"/>
          <w:szCs w:val="24"/>
        </w:rPr>
        <w:t>within</w:t>
      </w:r>
      <w:r w:rsidR="00AA3A43">
        <w:rPr>
          <w:rFonts w:ascii="Times New Roman" w:hAnsi="Times New Roman"/>
          <w:sz w:val="24"/>
          <w:szCs w:val="24"/>
        </w:rPr>
        <w:t xml:space="preserve"> </w:t>
      </w:r>
      <w:r w:rsidR="00833551">
        <w:rPr>
          <w:rFonts w:ascii="Times New Roman" w:hAnsi="Times New Roman"/>
          <w:sz w:val="24"/>
          <w:szCs w:val="24"/>
        </w:rPr>
        <w:t xml:space="preserve">each </w:t>
      </w:r>
      <w:r w:rsidR="00D813E4">
        <w:rPr>
          <w:rFonts w:ascii="Times New Roman" w:hAnsi="Times New Roman"/>
          <w:sz w:val="24"/>
          <w:szCs w:val="24"/>
        </w:rPr>
        <w:t>experiment</w:t>
      </w:r>
      <w:r w:rsidR="00AA3A43">
        <w:rPr>
          <w:rFonts w:ascii="Times New Roman" w:hAnsi="Times New Roman"/>
          <w:sz w:val="24"/>
          <w:szCs w:val="24"/>
        </w:rPr>
        <w:t xml:space="preserve"> are </w:t>
      </w:r>
      <w:r w:rsidR="00833551">
        <w:rPr>
          <w:rFonts w:ascii="Times New Roman" w:hAnsi="Times New Roman"/>
          <w:sz w:val="24"/>
          <w:szCs w:val="24"/>
        </w:rPr>
        <w:t>denoted</w:t>
      </w:r>
      <w:r w:rsidR="00AA3A43">
        <w:rPr>
          <w:rFonts w:ascii="Times New Roman" w:hAnsi="Times New Roman"/>
          <w:sz w:val="24"/>
          <w:szCs w:val="24"/>
        </w:rPr>
        <w:t xml:space="preserve"> by different letters under each experimental mean.</w:t>
      </w:r>
    </w:p>
    <w:p w:rsidR="00334A5A" w:rsidRPr="00C6005A" w:rsidRDefault="003078A7">
      <w:pPr>
        <w:rPr>
          <w:rFonts w:ascii="Times New Roman" w:hAnsi="Times New Roman"/>
          <w:sz w:val="24"/>
          <w:szCs w:val="24"/>
          <w:lang w:val="en-AU"/>
        </w:rPr>
      </w:pPr>
      <w:r w:rsidRPr="003078A7">
        <w:rPr>
          <w:rFonts w:ascii="Times New Roman" w:hAnsi="Times New Roman"/>
          <w:sz w:val="24"/>
          <w:szCs w:val="24"/>
          <w:lang w:val="en-AU"/>
        </w:rPr>
        <w:br w:type="page"/>
      </w:r>
    </w:p>
    <w:p w:rsidR="00334A5A" w:rsidRPr="00C6005A" w:rsidRDefault="002F573C">
      <w:pPr>
        <w:rPr>
          <w:rFonts w:ascii="Times New Roman" w:hAnsi="Times New Roman"/>
          <w:b/>
          <w:sz w:val="24"/>
          <w:szCs w:val="24"/>
          <w:lang w:val="en-AU"/>
        </w:rPr>
      </w:pPr>
      <w:r>
        <w:rPr>
          <w:rFonts w:ascii="Times New Roman" w:hAnsi="Times New Roman"/>
          <w:b/>
          <w:sz w:val="24"/>
          <w:szCs w:val="24"/>
          <w:lang w:val="en-AU"/>
        </w:rPr>
        <w:lastRenderedPageBreak/>
        <w:t>REFERENCES</w:t>
      </w:r>
    </w:p>
    <w:p w:rsidR="00334A5A" w:rsidRPr="0037642C" w:rsidRDefault="00334A5A" w:rsidP="0037642C">
      <w:pPr>
        <w:spacing w:line="480" w:lineRule="auto"/>
        <w:rPr>
          <w:rFonts w:ascii="Times New Roman" w:hAnsi="Times New Roman"/>
          <w:sz w:val="24"/>
          <w:szCs w:val="24"/>
          <w:lang w:val="en-AU"/>
        </w:rPr>
      </w:pPr>
    </w:p>
    <w:p w:rsidR="001D273F" w:rsidRPr="001D273F" w:rsidRDefault="000B562F" w:rsidP="001D273F">
      <w:pPr>
        <w:spacing w:after="0" w:line="240" w:lineRule="auto"/>
        <w:ind w:left="720" w:hanging="720"/>
        <w:rPr>
          <w:noProof/>
          <w:szCs w:val="24"/>
          <w:lang w:val="en-AU"/>
        </w:rPr>
      </w:pPr>
      <w:r w:rsidRPr="0037642C">
        <w:rPr>
          <w:rFonts w:ascii="Times New Roman" w:hAnsi="Times New Roman"/>
          <w:sz w:val="24"/>
          <w:szCs w:val="24"/>
          <w:lang w:val="en-AU"/>
        </w:rPr>
        <w:fldChar w:fldCharType="begin"/>
      </w:r>
      <w:r w:rsidR="003078A7" w:rsidRPr="0037642C">
        <w:rPr>
          <w:rFonts w:ascii="Times New Roman" w:hAnsi="Times New Roman"/>
          <w:sz w:val="24"/>
          <w:szCs w:val="24"/>
          <w:lang w:val="en-AU"/>
        </w:rPr>
        <w:instrText xml:space="preserve"> ADDIN EN.REFLIST </w:instrText>
      </w:r>
      <w:r w:rsidRPr="0037642C">
        <w:rPr>
          <w:rFonts w:ascii="Times New Roman" w:hAnsi="Times New Roman"/>
          <w:sz w:val="24"/>
          <w:szCs w:val="24"/>
          <w:lang w:val="en-AU"/>
        </w:rPr>
        <w:fldChar w:fldCharType="separate"/>
      </w:r>
      <w:bookmarkStart w:id="3" w:name="_ENREF_1"/>
      <w:r w:rsidR="001D273F" w:rsidRPr="001D273F">
        <w:rPr>
          <w:noProof/>
          <w:szCs w:val="24"/>
          <w:lang w:val="en-AU"/>
        </w:rPr>
        <w:t xml:space="preserve">Amissah J.N., Bassuk N. (2009). Cutting back stock plants promotes adventitious rooting of stems of </w:t>
      </w:r>
      <w:r w:rsidR="001D273F" w:rsidRPr="001D273F">
        <w:rPr>
          <w:i/>
          <w:noProof/>
          <w:szCs w:val="24"/>
          <w:lang w:val="en-AU"/>
        </w:rPr>
        <w:t>Querus bicolor</w:t>
      </w:r>
      <w:r w:rsidR="001D273F" w:rsidRPr="001D273F">
        <w:rPr>
          <w:noProof/>
          <w:szCs w:val="24"/>
          <w:lang w:val="en-AU"/>
        </w:rPr>
        <w:t xml:space="preserve"> and </w:t>
      </w:r>
      <w:r w:rsidR="001D273F" w:rsidRPr="001D273F">
        <w:rPr>
          <w:i/>
          <w:noProof/>
          <w:szCs w:val="24"/>
          <w:lang w:val="en-AU"/>
        </w:rPr>
        <w:t>Quercus macrocarpa</w:t>
      </w:r>
      <w:r w:rsidR="001D273F" w:rsidRPr="001D273F">
        <w:rPr>
          <w:noProof/>
          <w:szCs w:val="24"/>
          <w:lang w:val="en-AU"/>
        </w:rPr>
        <w:t>. Journal of Environmental Horticulture, 27:159-165.</w:t>
      </w:r>
      <w:bookmarkEnd w:id="3"/>
    </w:p>
    <w:p w:rsidR="001D273F" w:rsidRPr="001D273F" w:rsidRDefault="001D273F" w:rsidP="001D273F">
      <w:pPr>
        <w:spacing w:after="0" w:line="240" w:lineRule="auto"/>
        <w:ind w:left="720" w:hanging="720"/>
        <w:rPr>
          <w:noProof/>
          <w:szCs w:val="24"/>
          <w:lang w:val="en-AU"/>
        </w:rPr>
      </w:pPr>
      <w:bookmarkStart w:id="4" w:name="_ENREF_2"/>
      <w:r w:rsidRPr="001D273F">
        <w:rPr>
          <w:noProof/>
          <w:szCs w:val="24"/>
          <w:lang w:val="en-AU"/>
        </w:rPr>
        <w:t xml:space="preserve">ANBG (2013). </w:t>
      </w:r>
      <w:r w:rsidRPr="001D273F">
        <w:rPr>
          <w:i/>
          <w:noProof/>
          <w:szCs w:val="24"/>
          <w:lang w:val="en-AU"/>
        </w:rPr>
        <w:t>Melaleuca exuvia</w:t>
      </w:r>
      <w:r w:rsidRPr="001D273F">
        <w:rPr>
          <w:noProof/>
          <w:szCs w:val="24"/>
          <w:lang w:val="en-AU"/>
        </w:rPr>
        <w:t xml:space="preserve">. Australian National Botanical Garden. </w:t>
      </w:r>
      <w:hyperlink r:id="rId10" w:history="1">
        <w:r w:rsidRPr="001D273F">
          <w:rPr>
            <w:rStyle w:val="Hyperlink"/>
            <w:noProof/>
            <w:szCs w:val="24"/>
            <w:lang w:val="en-AU"/>
          </w:rPr>
          <w:t>http://www.anbg.gov.au/gnp/interns-2003/melaleuca-exuvia.html</w:t>
        </w:r>
      </w:hyperlink>
      <w:r w:rsidRPr="001D273F">
        <w:rPr>
          <w:noProof/>
          <w:szCs w:val="24"/>
          <w:lang w:val="en-AU"/>
        </w:rPr>
        <w:t>. Accessed June 2013.</w:t>
      </w:r>
      <w:bookmarkEnd w:id="4"/>
    </w:p>
    <w:p w:rsidR="001D273F" w:rsidRPr="001D273F" w:rsidRDefault="001D273F" w:rsidP="001D273F">
      <w:pPr>
        <w:spacing w:after="0" w:line="240" w:lineRule="auto"/>
        <w:ind w:left="720" w:hanging="720"/>
        <w:rPr>
          <w:noProof/>
          <w:szCs w:val="24"/>
          <w:lang w:val="en-AU"/>
        </w:rPr>
      </w:pPr>
      <w:bookmarkStart w:id="5" w:name="_ENREF_3"/>
      <w:r w:rsidRPr="001D273F">
        <w:rPr>
          <w:noProof/>
          <w:szCs w:val="24"/>
          <w:lang w:val="en-AU"/>
        </w:rPr>
        <w:t xml:space="preserve">ANPSA (2012). Propagation of </w:t>
      </w:r>
      <w:r w:rsidRPr="001D273F">
        <w:rPr>
          <w:i/>
          <w:noProof/>
          <w:szCs w:val="24"/>
          <w:lang w:val="en-AU"/>
        </w:rPr>
        <w:t>Melaleuca</w:t>
      </w:r>
      <w:r w:rsidRPr="001D273F">
        <w:rPr>
          <w:noProof/>
          <w:szCs w:val="24"/>
          <w:lang w:val="en-AU"/>
        </w:rPr>
        <w:t xml:space="preserve">. Australian Native Plants Society. </w:t>
      </w:r>
      <w:hyperlink r:id="rId11" w:history="1">
        <w:r w:rsidRPr="001D273F">
          <w:rPr>
            <w:rStyle w:val="Hyperlink"/>
            <w:noProof/>
            <w:szCs w:val="24"/>
            <w:lang w:val="en-AU"/>
          </w:rPr>
          <w:t>http://anpsa.org.au/melaleu2.html</w:t>
        </w:r>
      </w:hyperlink>
      <w:r w:rsidRPr="001D273F">
        <w:rPr>
          <w:noProof/>
          <w:szCs w:val="24"/>
          <w:lang w:val="en-AU"/>
        </w:rPr>
        <w:t>. Accessed July 2012.</w:t>
      </w:r>
      <w:bookmarkEnd w:id="5"/>
    </w:p>
    <w:p w:rsidR="001D273F" w:rsidRPr="001D273F" w:rsidRDefault="001D273F" w:rsidP="001D273F">
      <w:pPr>
        <w:spacing w:after="0" w:line="240" w:lineRule="auto"/>
        <w:ind w:left="720" w:hanging="720"/>
        <w:rPr>
          <w:noProof/>
          <w:szCs w:val="24"/>
          <w:lang w:val="en-AU"/>
        </w:rPr>
      </w:pPr>
      <w:bookmarkStart w:id="6" w:name="_ENREF_4"/>
      <w:r w:rsidRPr="001D273F">
        <w:rPr>
          <w:noProof/>
          <w:szCs w:val="24"/>
          <w:lang w:val="en-AU"/>
        </w:rPr>
        <w:t xml:space="preserve">Baker G. (1999). Tea tree breeding. </w:t>
      </w:r>
      <w:r w:rsidRPr="001D273F">
        <w:rPr>
          <w:i/>
          <w:noProof/>
          <w:szCs w:val="24"/>
          <w:lang w:val="en-AU"/>
        </w:rPr>
        <w:t>In</w:t>
      </w:r>
      <w:r w:rsidRPr="001D273F">
        <w:rPr>
          <w:noProof/>
          <w:szCs w:val="24"/>
          <w:lang w:val="en-AU"/>
        </w:rPr>
        <w:t xml:space="preserve">: Southwell IA, Lowe R (eds) Tea Tree - The genus </w:t>
      </w:r>
      <w:r w:rsidRPr="001D273F">
        <w:rPr>
          <w:i/>
          <w:noProof/>
          <w:szCs w:val="24"/>
          <w:lang w:val="en-AU"/>
        </w:rPr>
        <w:t>Melaleuca</w:t>
      </w:r>
      <w:r w:rsidRPr="001D273F">
        <w:rPr>
          <w:noProof/>
          <w:szCs w:val="24"/>
          <w:lang w:val="en-AU"/>
        </w:rPr>
        <w:t>, vol 9. Medicinal and Aromatic Plants - Industrial Profiles. Harwood Publishers, Amsterdam: 135-151.</w:t>
      </w:r>
      <w:bookmarkEnd w:id="6"/>
    </w:p>
    <w:p w:rsidR="001D273F" w:rsidRPr="001D273F" w:rsidRDefault="001D273F" w:rsidP="001D273F">
      <w:pPr>
        <w:spacing w:after="0" w:line="240" w:lineRule="auto"/>
        <w:ind w:left="720" w:hanging="720"/>
        <w:rPr>
          <w:noProof/>
          <w:szCs w:val="24"/>
          <w:lang w:val="en-AU"/>
        </w:rPr>
      </w:pPr>
      <w:bookmarkStart w:id="7" w:name="_ENREF_5"/>
      <w:r w:rsidRPr="001D273F">
        <w:rPr>
          <w:noProof/>
          <w:szCs w:val="24"/>
          <w:lang w:val="en-AU"/>
        </w:rPr>
        <w:t xml:space="preserve">Burrows G.E. (2002). Epicormic strand structure in </w:t>
      </w:r>
      <w:r w:rsidRPr="001D273F">
        <w:rPr>
          <w:i/>
          <w:noProof/>
          <w:szCs w:val="24"/>
          <w:lang w:val="en-AU"/>
        </w:rPr>
        <w:t>Angophora</w:t>
      </w:r>
      <w:r w:rsidRPr="001D273F">
        <w:rPr>
          <w:noProof/>
          <w:szCs w:val="24"/>
          <w:lang w:val="en-AU"/>
        </w:rPr>
        <w:t xml:space="preserve">, </w:t>
      </w:r>
      <w:r w:rsidRPr="001D273F">
        <w:rPr>
          <w:i/>
          <w:noProof/>
          <w:szCs w:val="24"/>
          <w:lang w:val="en-AU"/>
        </w:rPr>
        <w:t xml:space="preserve">Eucalyptus </w:t>
      </w:r>
      <w:r w:rsidRPr="001D273F">
        <w:rPr>
          <w:noProof/>
          <w:szCs w:val="24"/>
          <w:lang w:val="en-AU"/>
        </w:rPr>
        <w:t xml:space="preserve">and </w:t>
      </w:r>
      <w:r w:rsidRPr="001D273F">
        <w:rPr>
          <w:i/>
          <w:noProof/>
          <w:szCs w:val="24"/>
          <w:lang w:val="en-AU"/>
        </w:rPr>
        <w:t xml:space="preserve">Lophostemon </w:t>
      </w:r>
      <w:r w:rsidRPr="001D273F">
        <w:rPr>
          <w:noProof/>
          <w:szCs w:val="24"/>
          <w:lang w:val="en-AU"/>
        </w:rPr>
        <w:t>(Myrtaceae) - implications for fire resistance and recovery. New Phytologist, 153:111-131.</w:t>
      </w:r>
      <w:bookmarkEnd w:id="7"/>
    </w:p>
    <w:p w:rsidR="001D273F" w:rsidRPr="001D273F" w:rsidRDefault="001D273F" w:rsidP="001D273F">
      <w:pPr>
        <w:spacing w:after="0" w:line="240" w:lineRule="auto"/>
        <w:ind w:left="720" w:hanging="720"/>
        <w:rPr>
          <w:noProof/>
          <w:szCs w:val="24"/>
          <w:lang w:val="en-AU"/>
        </w:rPr>
      </w:pPr>
      <w:bookmarkStart w:id="8" w:name="_ENREF_6"/>
      <w:r w:rsidRPr="001D273F">
        <w:rPr>
          <w:noProof/>
          <w:szCs w:val="24"/>
          <w:lang w:val="en-AU"/>
        </w:rPr>
        <w:t>Burrows G.E., Hornby S.K., Waters D.A., Bellairs S.M., Prior L.D., Bowman D.M.J.S. (2008). Leaf axil anatomy and bud reserves in 21 myrtaceae species from northern Australia. International Journal of Plant Sciences, 169:1174-1186.</w:t>
      </w:r>
      <w:bookmarkEnd w:id="8"/>
    </w:p>
    <w:p w:rsidR="001D273F" w:rsidRPr="001D273F" w:rsidRDefault="001D273F" w:rsidP="001D273F">
      <w:pPr>
        <w:spacing w:after="0" w:line="240" w:lineRule="auto"/>
        <w:ind w:left="720" w:hanging="720"/>
        <w:rPr>
          <w:noProof/>
          <w:szCs w:val="24"/>
          <w:lang w:val="en-AU"/>
        </w:rPr>
      </w:pPr>
      <w:bookmarkStart w:id="9" w:name="_ENREF_7"/>
      <w:r w:rsidRPr="001D273F">
        <w:rPr>
          <w:noProof/>
          <w:szCs w:val="24"/>
          <w:lang w:val="en-AU"/>
        </w:rPr>
        <w:t xml:space="preserve">de Oliveira Y., Pinto F., da Silva A.L.L., Guedes I., Biasi L.A., Quoirin M. (2010). An efficient protocol for micropropagation of </w:t>
      </w:r>
      <w:r w:rsidRPr="001D273F">
        <w:rPr>
          <w:i/>
          <w:noProof/>
          <w:szCs w:val="24"/>
          <w:lang w:val="en-AU"/>
        </w:rPr>
        <w:t>Melaleuca alternifolia</w:t>
      </w:r>
      <w:r w:rsidRPr="001D273F">
        <w:rPr>
          <w:noProof/>
          <w:szCs w:val="24"/>
          <w:lang w:val="en-AU"/>
        </w:rPr>
        <w:t xml:space="preserve"> Cheel. In Vitro Cellular &amp; Developmental Biology - Plant, 46:192-197.</w:t>
      </w:r>
      <w:bookmarkEnd w:id="9"/>
    </w:p>
    <w:p w:rsidR="001D273F" w:rsidRPr="001D273F" w:rsidRDefault="001D273F" w:rsidP="001D273F">
      <w:pPr>
        <w:spacing w:after="0" w:line="240" w:lineRule="auto"/>
        <w:ind w:left="720" w:hanging="720"/>
        <w:rPr>
          <w:noProof/>
          <w:szCs w:val="24"/>
          <w:lang w:val="en-AU"/>
        </w:rPr>
      </w:pPr>
      <w:bookmarkStart w:id="10" w:name="_ENREF_8"/>
      <w:r w:rsidRPr="001D273F">
        <w:rPr>
          <w:noProof/>
          <w:szCs w:val="24"/>
          <w:lang w:val="en-AU"/>
        </w:rPr>
        <w:t>Doran J.C., Baker G.R., Murtagh G.J., Southwell I.A. (1997). Improving Tea Tree Yield and Quality through Breeding and selection. RIRDC publication no. 97/53. Rural Industries Research and Development Corporation, 56 p.</w:t>
      </w:r>
      <w:bookmarkEnd w:id="10"/>
    </w:p>
    <w:p w:rsidR="001D273F" w:rsidRPr="001D273F" w:rsidRDefault="001D273F" w:rsidP="001D273F">
      <w:pPr>
        <w:spacing w:after="0" w:line="240" w:lineRule="auto"/>
        <w:ind w:left="720" w:hanging="720"/>
        <w:rPr>
          <w:noProof/>
          <w:szCs w:val="24"/>
          <w:lang w:val="en-AU"/>
        </w:rPr>
      </w:pPr>
      <w:bookmarkStart w:id="11" w:name="_ENREF_9"/>
      <w:r w:rsidRPr="001D273F">
        <w:rPr>
          <w:noProof/>
          <w:szCs w:val="24"/>
          <w:lang w:val="en-AU"/>
        </w:rPr>
        <w:t xml:space="preserve">Eldridge K., Davidson J., Harwood C., van Wyk G. (1994). Mass vegetative propagation. </w:t>
      </w:r>
      <w:r w:rsidRPr="001D273F">
        <w:rPr>
          <w:i/>
          <w:noProof/>
          <w:szCs w:val="24"/>
          <w:lang w:val="en-AU"/>
        </w:rPr>
        <w:t>In</w:t>
      </w:r>
      <w:r w:rsidRPr="001D273F">
        <w:rPr>
          <w:noProof/>
          <w:szCs w:val="24"/>
          <w:lang w:val="en-AU"/>
        </w:rPr>
        <w:t>:  Eucalypt Domestication and Breeding. Oxford Science Publications, Oxford: 210-227.</w:t>
      </w:r>
      <w:bookmarkEnd w:id="11"/>
    </w:p>
    <w:p w:rsidR="001D273F" w:rsidRPr="001D273F" w:rsidRDefault="001D273F" w:rsidP="001D273F">
      <w:pPr>
        <w:spacing w:after="0" w:line="240" w:lineRule="auto"/>
        <w:ind w:left="720" w:hanging="720"/>
        <w:rPr>
          <w:noProof/>
          <w:szCs w:val="24"/>
          <w:lang w:val="en-AU"/>
        </w:rPr>
      </w:pPr>
      <w:bookmarkStart w:id="12" w:name="_ENREF_10"/>
      <w:r w:rsidRPr="001D273F">
        <w:rPr>
          <w:noProof/>
          <w:szCs w:val="24"/>
          <w:lang w:val="en-AU"/>
        </w:rPr>
        <w:t xml:space="preserve">Fraga M.F., Cañal M.J., Rodríguez R. (2002). </w:t>
      </w:r>
      <w:r w:rsidRPr="001D273F">
        <w:rPr>
          <w:i/>
          <w:noProof/>
          <w:szCs w:val="24"/>
          <w:lang w:val="en-AU"/>
        </w:rPr>
        <w:t>In vitro</w:t>
      </w:r>
      <w:r w:rsidRPr="001D273F">
        <w:rPr>
          <w:noProof/>
          <w:szCs w:val="24"/>
          <w:lang w:val="en-AU"/>
        </w:rPr>
        <w:t xml:space="preserve"> morphogenic potential of differently aged </w:t>
      </w:r>
      <w:r w:rsidRPr="001D273F">
        <w:rPr>
          <w:i/>
          <w:noProof/>
          <w:szCs w:val="24"/>
          <w:lang w:val="en-AU"/>
        </w:rPr>
        <w:t>Pinus radiata</w:t>
      </w:r>
      <w:r w:rsidRPr="001D273F">
        <w:rPr>
          <w:noProof/>
          <w:szCs w:val="24"/>
          <w:lang w:val="en-AU"/>
        </w:rPr>
        <w:t xml:space="preserve"> trees correlates with polyamines and DNA methylation levels. Plant Cell, Tissue and Organ Culture, 70:139-145.</w:t>
      </w:r>
      <w:bookmarkEnd w:id="12"/>
    </w:p>
    <w:p w:rsidR="001D273F" w:rsidRPr="001D273F" w:rsidRDefault="001D273F" w:rsidP="001D273F">
      <w:pPr>
        <w:spacing w:after="0" w:line="240" w:lineRule="auto"/>
        <w:ind w:left="720" w:hanging="720"/>
        <w:rPr>
          <w:noProof/>
          <w:szCs w:val="24"/>
          <w:lang w:val="en-AU"/>
        </w:rPr>
      </w:pPr>
      <w:bookmarkStart w:id="13" w:name="_ENREF_11"/>
      <w:r w:rsidRPr="001D273F">
        <w:rPr>
          <w:noProof/>
          <w:szCs w:val="24"/>
          <w:lang w:val="en-AU"/>
        </w:rPr>
        <w:t xml:space="preserve">Greenwood M.S., Hutchison K.W. (1993). Maturation as a developmental process. </w:t>
      </w:r>
      <w:r w:rsidRPr="001D273F">
        <w:rPr>
          <w:i/>
          <w:noProof/>
          <w:szCs w:val="24"/>
          <w:lang w:val="en-AU"/>
        </w:rPr>
        <w:t>In</w:t>
      </w:r>
      <w:r w:rsidRPr="001D273F">
        <w:rPr>
          <w:noProof/>
          <w:szCs w:val="24"/>
          <w:lang w:val="en-AU"/>
        </w:rPr>
        <w:t>: Ahuja MR, Libby WJ (eds) Clonal Forestry I - Genetics and Biotechnology, vol 1. Springer-Verlag, Berlin: 14-33.</w:t>
      </w:r>
      <w:bookmarkEnd w:id="13"/>
    </w:p>
    <w:p w:rsidR="001D273F" w:rsidRPr="001D273F" w:rsidRDefault="001D273F" w:rsidP="001D273F">
      <w:pPr>
        <w:spacing w:after="0" w:line="240" w:lineRule="auto"/>
        <w:ind w:left="720" w:hanging="720"/>
        <w:rPr>
          <w:noProof/>
          <w:szCs w:val="24"/>
          <w:lang w:val="en-AU"/>
        </w:rPr>
      </w:pPr>
      <w:bookmarkStart w:id="14" w:name="_ENREF_12"/>
      <w:r w:rsidRPr="001D273F">
        <w:rPr>
          <w:noProof/>
          <w:szCs w:val="24"/>
          <w:lang w:val="en-AU"/>
        </w:rPr>
        <w:t>Haines R.J., Walker S.M., Copley T.R. (1993). Morphology and rooting of shoots developing in response to decapitation and pruning of Caribbean pine. New Forests, 7:133-141.</w:t>
      </w:r>
      <w:bookmarkEnd w:id="14"/>
    </w:p>
    <w:p w:rsidR="001D273F" w:rsidRPr="001D273F" w:rsidRDefault="001D273F" w:rsidP="001D273F">
      <w:pPr>
        <w:spacing w:after="0" w:line="240" w:lineRule="auto"/>
        <w:ind w:left="720" w:hanging="720"/>
        <w:rPr>
          <w:noProof/>
          <w:szCs w:val="24"/>
          <w:lang w:val="en-AU"/>
        </w:rPr>
      </w:pPr>
      <w:bookmarkStart w:id="15" w:name="_ENREF_13"/>
      <w:r w:rsidRPr="001D273F">
        <w:rPr>
          <w:noProof/>
          <w:szCs w:val="24"/>
          <w:lang w:val="en-AU"/>
        </w:rPr>
        <w:t>Hartney V.J. (1980). Vegetative propagation in the eucalypts. Australian Forestry Research, 10:191-211.</w:t>
      </w:r>
      <w:bookmarkEnd w:id="15"/>
    </w:p>
    <w:p w:rsidR="001D273F" w:rsidRPr="001D273F" w:rsidRDefault="001D273F" w:rsidP="001D273F">
      <w:pPr>
        <w:spacing w:after="0" w:line="240" w:lineRule="auto"/>
        <w:ind w:left="720" w:hanging="720"/>
        <w:rPr>
          <w:noProof/>
          <w:szCs w:val="24"/>
          <w:lang w:val="en-AU"/>
        </w:rPr>
      </w:pPr>
      <w:bookmarkStart w:id="16" w:name="_ENREF_14"/>
      <w:r w:rsidRPr="001D273F">
        <w:rPr>
          <w:noProof/>
          <w:szCs w:val="24"/>
          <w:lang w:val="en-AU"/>
        </w:rPr>
        <w:t>Jacobs M.R. (1955). Growth Habits of the Eucalypts. Forestry and Timber Bureau, Department of the Interior. Commonwealth Government Printer, Canberra, 255 pp.</w:t>
      </w:r>
      <w:bookmarkEnd w:id="16"/>
    </w:p>
    <w:p w:rsidR="001D273F" w:rsidRPr="001D273F" w:rsidRDefault="001D273F" w:rsidP="001D273F">
      <w:pPr>
        <w:spacing w:after="0" w:line="240" w:lineRule="auto"/>
        <w:ind w:left="720" w:hanging="720"/>
        <w:rPr>
          <w:noProof/>
          <w:szCs w:val="24"/>
          <w:lang w:val="en-AU"/>
        </w:rPr>
      </w:pPr>
      <w:bookmarkStart w:id="17" w:name="_ENREF_15"/>
      <w:r w:rsidRPr="001D273F">
        <w:rPr>
          <w:noProof/>
          <w:szCs w:val="24"/>
          <w:lang w:val="en-AU"/>
        </w:rPr>
        <w:t xml:space="preserve">Libby W.J., Ahuja J.R. (1993). Clonal forestry. </w:t>
      </w:r>
      <w:r w:rsidRPr="001D273F">
        <w:rPr>
          <w:i/>
          <w:noProof/>
          <w:szCs w:val="24"/>
          <w:lang w:val="en-AU"/>
        </w:rPr>
        <w:t>In</w:t>
      </w:r>
      <w:r w:rsidRPr="001D273F">
        <w:rPr>
          <w:noProof/>
          <w:szCs w:val="24"/>
          <w:lang w:val="en-AU"/>
        </w:rPr>
        <w:t>: Ahuja JR, Libby WJ (eds) Clonal Forestry II: Conservation and Application, vol 2. Springer-Verlag, Berlin: 1-8.</w:t>
      </w:r>
      <w:bookmarkEnd w:id="17"/>
    </w:p>
    <w:p w:rsidR="001D273F" w:rsidRPr="001D273F" w:rsidRDefault="001D273F" w:rsidP="001D273F">
      <w:pPr>
        <w:spacing w:after="0" w:line="240" w:lineRule="auto"/>
        <w:ind w:left="720" w:hanging="720"/>
        <w:rPr>
          <w:noProof/>
          <w:szCs w:val="24"/>
          <w:lang w:val="en-AU"/>
        </w:rPr>
      </w:pPr>
      <w:bookmarkStart w:id="18" w:name="_ENREF_16"/>
      <w:r w:rsidRPr="001D273F">
        <w:rPr>
          <w:noProof/>
          <w:szCs w:val="24"/>
          <w:lang w:val="en-AU"/>
        </w:rPr>
        <w:t xml:space="preserve">List S.E., Brown P.H., Low C.S., Walsh K.B. (1996). A micropropagation protocol for </w:t>
      </w:r>
      <w:r w:rsidRPr="001D273F">
        <w:rPr>
          <w:i/>
          <w:noProof/>
          <w:szCs w:val="24"/>
          <w:lang w:val="en-AU"/>
        </w:rPr>
        <w:t>Melaleuca alternifolia</w:t>
      </w:r>
      <w:r w:rsidRPr="001D273F">
        <w:rPr>
          <w:noProof/>
          <w:szCs w:val="24"/>
          <w:lang w:val="en-AU"/>
        </w:rPr>
        <w:t xml:space="preserve"> (tea tree). Australian Journal of Experimental Agriculture, 36:755-760.</w:t>
      </w:r>
      <w:bookmarkEnd w:id="18"/>
    </w:p>
    <w:p w:rsidR="001D273F" w:rsidRPr="001D273F" w:rsidRDefault="001D273F" w:rsidP="001D273F">
      <w:pPr>
        <w:spacing w:after="0" w:line="240" w:lineRule="auto"/>
        <w:ind w:left="720" w:hanging="720"/>
        <w:rPr>
          <w:noProof/>
          <w:szCs w:val="24"/>
          <w:lang w:val="en-AU"/>
        </w:rPr>
      </w:pPr>
      <w:bookmarkStart w:id="19" w:name="_ENREF_17"/>
      <w:r w:rsidRPr="001D273F">
        <w:rPr>
          <w:noProof/>
          <w:szCs w:val="24"/>
          <w:lang w:val="en-AU"/>
        </w:rPr>
        <w:t xml:space="preserve">Mankessi F., Saya A., Toto M., Monteuuis O. (2011). Cloning field growing </w:t>
      </w:r>
      <w:r w:rsidRPr="001D273F">
        <w:rPr>
          <w:i/>
          <w:noProof/>
          <w:szCs w:val="24"/>
          <w:lang w:val="en-AU"/>
        </w:rPr>
        <w:t>Eucalyptus urophylla</w:t>
      </w:r>
      <w:r w:rsidRPr="001D273F">
        <w:rPr>
          <w:noProof/>
          <w:szCs w:val="24"/>
          <w:lang w:val="en-AU"/>
        </w:rPr>
        <w:t xml:space="preserve"> x </w:t>
      </w:r>
      <w:r w:rsidRPr="001D273F">
        <w:rPr>
          <w:i/>
          <w:noProof/>
          <w:szCs w:val="24"/>
          <w:lang w:val="en-AU"/>
        </w:rPr>
        <w:t>E. grandis</w:t>
      </w:r>
      <w:r w:rsidRPr="001D273F">
        <w:rPr>
          <w:noProof/>
          <w:szCs w:val="24"/>
          <w:lang w:val="en-AU"/>
        </w:rPr>
        <w:t xml:space="preserve"> by rooted cuttings: age, within-shoot position and season effects. Propagation of Ornamental Plants, 11:3-9.</w:t>
      </w:r>
      <w:bookmarkEnd w:id="19"/>
    </w:p>
    <w:p w:rsidR="001D273F" w:rsidRPr="001D273F" w:rsidRDefault="001D273F" w:rsidP="001D273F">
      <w:pPr>
        <w:spacing w:after="0" w:line="240" w:lineRule="auto"/>
        <w:ind w:left="720" w:hanging="720"/>
        <w:rPr>
          <w:noProof/>
          <w:szCs w:val="24"/>
          <w:lang w:val="en-AU"/>
        </w:rPr>
      </w:pPr>
      <w:bookmarkStart w:id="20" w:name="_ENREF_18"/>
      <w:r w:rsidRPr="001D273F">
        <w:rPr>
          <w:noProof/>
          <w:szCs w:val="24"/>
          <w:lang w:val="en-AU"/>
        </w:rPr>
        <w:t xml:space="preserve">Mankessi F., Saya A.R., Toto M., Monteuuis O. (2010). Propagation of </w:t>
      </w:r>
      <w:r w:rsidRPr="001D273F">
        <w:rPr>
          <w:i/>
          <w:noProof/>
          <w:szCs w:val="24"/>
          <w:lang w:val="en-AU"/>
        </w:rPr>
        <w:t>Eucalyptus urophylla x Eucalyptus grandis</w:t>
      </w:r>
      <w:r w:rsidRPr="001D273F">
        <w:rPr>
          <w:noProof/>
          <w:szCs w:val="24"/>
          <w:lang w:val="en-AU"/>
        </w:rPr>
        <w:t xml:space="preserve"> clones by rooted cuttings: Influence of genotype and cutting type on rooting ability. Propagation of Ornamental Plants, 10:42-49.</w:t>
      </w:r>
      <w:bookmarkEnd w:id="20"/>
    </w:p>
    <w:p w:rsidR="001D273F" w:rsidRPr="001D273F" w:rsidRDefault="001D273F" w:rsidP="001D273F">
      <w:pPr>
        <w:spacing w:after="0" w:line="240" w:lineRule="auto"/>
        <w:ind w:left="720" w:hanging="720"/>
        <w:rPr>
          <w:noProof/>
          <w:szCs w:val="24"/>
          <w:lang w:val="en-AU"/>
        </w:rPr>
      </w:pPr>
      <w:bookmarkStart w:id="21" w:name="_ENREF_19"/>
      <w:r w:rsidRPr="001D273F">
        <w:rPr>
          <w:noProof/>
          <w:szCs w:val="24"/>
          <w:lang w:val="en-AU"/>
        </w:rPr>
        <w:t>Olesen P.O. (1978). On cyclophysis and topophysis. Silvae Genetica, 27:173-178.</w:t>
      </w:r>
      <w:bookmarkEnd w:id="21"/>
    </w:p>
    <w:p w:rsidR="001D273F" w:rsidRPr="001D273F" w:rsidRDefault="001D273F" w:rsidP="001D273F">
      <w:pPr>
        <w:spacing w:after="0" w:line="240" w:lineRule="auto"/>
        <w:ind w:left="720" w:hanging="720"/>
        <w:rPr>
          <w:noProof/>
          <w:szCs w:val="24"/>
          <w:lang w:val="en-AU"/>
        </w:rPr>
      </w:pPr>
      <w:bookmarkStart w:id="22" w:name="_ENREF_20"/>
      <w:r w:rsidRPr="001D273F">
        <w:rPr>
          <w:noProof/>
          <w:szCs w:val="24"/>
          <w:lang w:val="en-AU"/>
        </w:rPr>
        <w:t xml:space="preserve">Russell M., Southwell I.A. (2002). Monoterpenoid accummulation in </w:t>
      </w:r>
      <w:r w:rsidRPr="001D273F">
        <w:rPr>
          <w:i/>
          <w:noProof/>
          <w:szCs w:val="24"/>
          <w:lang w:val="en-AU"/>
        </w:rPr>
        <w:t>Melaleuca alternifolia</w:t>
      </w:r>
      <w:r w:rsidRPr="001D273F">
        <w:rPr>
          <w:noProof/>
          <w:szCs w:val="24"/>
          <w:lang w:val="en-AU"/>
        </w:rPr>
        <w:t xml:space="preserve"> seedlings. Phytochemistry, 59:709-716.</w:t>
      </w:r>
      <w:bookmarkEnd w:id="22"/>
    </w:p>
    <w:p w:rsidR="001D273F" w:rsidRPr="001D273F" w:rsidRDefault="001D273F" w:rsidP="001D273F">
      <w:pPr>
        <w:spacing w:after="0" w:line="240" w:lineRule="auto"/>
        <w:ind w:left="720" w:hanging="720"/>
        <w:rPr>
          <w:noProof/>
          <w:szCs w:val="24"/>
          <w:lang w:val="en-AU"/>
        </w:rPr>
      </w:pPr>
      <w:bookmarkStart w:id="23" w:name="_ENREF_21"/>
      <w:r w:rsidRPr="001D273F">
        <w:rPr>
          <w:noProof/>
          <w:szCs w:val="24"/>
          <w:lang w:val="en-AU"/>
        </w:rPr>
        <w:lastRenderedPageBreak/>
        <w:t xml:space="preserve">Russell M.F., Southwell I.A. (2003). Monoterpenoid accumulation in 1,8 cineole, terpinolene and terpinen-4-ol chemotypes of </w:t>
      </w:r>
      <w:r w:rsidRPr="001D273F">
        <w:rPr>
          <w:i/>
          <w:noProof/>
          <w:szCs w:val="24"/>
          <w:lang w:val="en-AU"/>
        </w:rPr>
        <w:t>Melaleuca alternifolia</w:t>
      </w:r>
      <w:r w:rsidRPr="001D273F">
        <w:rPr>
          <w:noProof/>
          <w:szCs w:val="24"/>
          <w:lang w:val="en-AU"/>
        </w:rPr>
        <w:t xml:space="preserve"> seedlings. Phytochemistry, 62:683-689.</w:t>
      </w:r>
      <w:bookmarkEnd w:id="23"/>
    </w:p>
    <w:p w:rsidR="001D273F" w:rsidRPr="001D273F" w:rsidRDefault="001D273F" w:rsidP="001D273F">
      <w:pPr>
        <w:spacing w:after="0" w:line="240" w:lineRule="auto"/>
        <w:ind w:left="720" w:hanging="720"/>
        <w:rPr>
          <w:noProof/>
          <w:szCs w:val="24"/>
          <w:lang w:val="en-AU"/>
        </w:rPr>
      </w:pPr>
      <w:bookmarkStart w:id="24" w:name="_ENREF_22"/>
      <w:r w:rsidRPr="001D273F">
        <w:rPr>
          <w:noProof/>
          <w:szCs w:val="24"/>
          <w:lang w:val="en-AU"/>
        </w:rPr>
        <w:t xml:space="preserve">Shepherd M., Dieters M.J., Baltunis B.S. (2009). Genetic control and architecture of adventitious rooting in forest trees. </w:t>
      </w:r>
      <w:r w:rsidRPr="001D273F">
        <w:rPr>
          <w:i/>
          <w:noProof/>
          <w:szCs w:val="24"/>
          <w:lang w:val="en-AU"/>
        </w:rPr>
        <w:t>In</w:t>
      </w:r>
      <w:r w:rsidRPr="001D273F">
        <w:rPr>
          <w:noProof/>
          <w:szCs w:val="24"/>
          <w:lang w:val="en-AU"/>
        </w:rPr>
        <w:t>: Niemi K, Scagel C (eds) Adventitious root formation of forest trees and horticultural woody plant - from genes to applications. Research Signpost, Kerala, India, Kerala, India: 51-84.</w:t>
      </w:r>
      <w:bookmarkEnd w:id="24"/>
    </w:p>
    <w:p w:rsidR="001D273F" w:rsidRPr="001D273F" w:rsidRDefault="001D273F" w:rsidP="001D273F">
      <w:pPr>
        <w:spacing w:after="0" w:line="240" w:lineRule="auto"/>
        <w:ind w:left="720" w:hanging="720"/>
        <w:rPr>
          <w:noProof/>
          <w:szCs w:val="24"/>
          <w:lang w:val="en-AU"/>
        </w:rPr>
      </w:pPr>
      <w:bookmarkStart w:id="25" w:name="_ENREF_23"/>
      <w:r w:rsidRPr="001D273F">
        <w:rPr>
          <w:noProof/>
          <w:szCs w:val="24"/>
          <w:lang w:val="en-AU"/>
        </w:rPr>
        <w:t xml:space="preserve">Southwell I.A., Stiff I.A. (1989). Ontogenetical changes in monoterpenoids of </w:t>
      </w:r>
      <w:r w:rsidRPr="001D273F">
        <w:rPr>
          <w:i/>
          <w:noProof/>
          <w:szCs w:val="24"/>
          <w:lang w:val="en-AU"/>
        </w:rPr>
        <w:t>Melaleuca alternifolia</w:t>
      </w:r>
      <w:r w:rsidRPr="001D273F">
        <w:rPr>
          <w:noProof/>
          <w:szCs w:val="24"/>
          <w:lang w:val="en-AU"/>
        </w:rPr>
        <w:t xml:space="preserve"> leaf. Phytochemistry, 28:1047-1051.</w:t>
      </w:r>
      <w:bookmarkEnd w:id="25"/>
    </w:p>
    <w:p w:rsidR="001D273F" w:rsidRPr="001D273F" w:rsidRDefault="001D273F" w:rsidP="001D273F">
      <w:pPr>
        <w:spacing w:after="0" w:line="240" w:lineRule="auto"/>
        <w:ind w:left="720" w:hanging="720"/>
        <w:rPr>
          <w:noProof/>
          <w:szCs w:val="24"/>
          <w:lang w:val="en-AU"/>
        </w:rPr>
      </w:pPr>
      <w:bookmarkStart w:id="26" w:name="_ENREF_24"/>
      <w:r w:rsidRPr="001D273F">
        <w:rPr>
          <w:noProof/>
          <w:szCs w:val="24"/>
          <w:lang w:val="en-AU"/>
        </w:rPr>
        <w:t>Trueman S., McMahon T., Bristow M. (2013). Production of cuttings in response to stock plant temperature in the subtropical eucalypts,</w:t>
      </w:r>
      <w:r w:rsidRPr="001D273F">
        <w:rPr>
          <w:i/>
          <w:noProof/>
          <w:szCs w:val="24"/>
          <w:lang w:val="en-AU"/>
        </w:rPr>
        <w:t xml:space="preserve"> Corymbia citriodora</w:t>
      </w:r>
      <w:r w:rsidRPr="001D273F">
        <w:rPr>
          <w:noProof/>
          <w:szCs w:val="24"/>
          <w:lang w:val="en-AU"/>
        </w:rPr>
        <w:t xml:space="preserve"> and </w:t>
      </w:r>
      <w:r w:rsidRPr="001D273F">
        <w:rPr>
          <w:i/>
          <w:noProof/>
          <w:szCs w:val="24"/>
          <w:lang w:val="en-AU"/>
        </w:rPr>
        <w:t>Eucalyptus dunnii</w:t>
      </w:r>
      <w:r w:rsidRPr="001D273F">
        <w:rPr>
          <w:noProof/>
          <w:szCs w:val="24"/>
          <w:lang w:val="en-AU"/>
        </w:rPr>
        <w:t>. New Forests, 44:265-280.</w:t>
      </w:r>
      <w:bookmarkEnd w:id="26"/>
    </w:p>
    <w:p w:rsidR="001D273F" w:rsidRPr="001D273F" w:rsidRDefault="001D273F" w:rsidP="001D273F">
      <w:pPr>
        <w:spacing w:after="0" w:line="240" w:lineRule="auto"/>
        <w:ind w:left="720" w:hanging="720"/>
        <w:rPr>
          <w:noProof/>
          <w:szCs w:val="24"/>
          <w:lang w:val="en-AU"/>
        </w:rPr>
      </w:pPr>
      <w:bookmarkStart w:id="27" w:name="_ENREF_25"/>
      <w:r w:rsidRPr="001D273F">
        <w:rPr>
          <w:noProof/>
          <w:szCs w:val="24"/>
          <w:lang w:val="en-AU"/>
        </w:rPr>
        <w:t>Whish J.P.M. (1994). Improving tea tree oil production : technology, plant selection and propagation. University of New England, 117 pp.</w:t>
      </w:r>
      <w:bookmarkEnd w:id="27"/>
    </w:p>
    <w:p w:rsidR="001D273F" w:rsidRPr="001D273F" w:rsidRDefault="001D273F" w:rsidP="001D273F">
      <w:pPr>
        <w:spacing w:line="240" w:lineRule="auto"/>
        <w:ind w:left="720" w:hanging="720"/>
        <w:rPr>
          <w:noProof/>
          <w:szCs w:val="24"/>
          <w:lang w:val="en-AU"/>
        </w:rPr>
      </w:pPr>
      <w:bookmarkStart w:id="28" w:name="_ENREF_26"/>
      <w:r w:rsidRPr="001D273F">
        <w:rPr>
          <w:noProof/>
          <w:szCs w:val="24"/>
          <w:lang w:val="en-AU"/>
        </w:rPr>
        <w:t xml:space="preserve">Wiltshire R.J.E., Potts B.M., Reid J.B. (1998). The genetic control of reproductive and vegetative phase change in the </w:t>
      </w:r>
      <w:r w:rsidRPr="001D273F">
        <w:rPr>
          <w:i/>
          <w:noProof/>
          <w:szCs w:val="24"/>
          <w:lang w:val="en-AU"/>
        </w:rPr>
        <w:t>Eucalyptus</w:t>
      </w:r>
      <w:r w:rsidRPr="001D273F">
        <w:rPr>
          <w:noProof/>
          <w:szCs w:val="24"/>
          <w:lang w:val="en-AU"/>
        </w:rPr>
        <w:t xml:space="preserve"> </w:t>
      </w:r>
      <w:r w:rsidRPr="001D273F">
        <w:rPr>
          <w:i/>
          <w:noProof/>
          <w:szCs w:val="24"/>
          <w:lang w:val="en-AU"/>
        </w:rPr>
        <w:t>risdonii</w:t>
      </w:r>
      <w:r w:rsidRPr="001D273F">
        <w:rPr>
          <w:noProof/>
          <w:szCs w:val="24"/>
          <w:lang w:val="en-AU"/>
        </w:rPr>
        <w:t>/</w:t>
      </w:r>
      <w:r w:rsidRPr="001D273F">
        <w:rPr>
          <w:i/>
          <w:noProof/>
          <w:szCs w:val="24"/>
          <w:lang w:val="en-AU"/>
        </w:rPr>
        <w:t>E. tenuiramis</w:t>
      </w:r>
      <w:r w:rsidRPr="001D273F">
        <w:rPr>
          <w:noProof/>
          <w:szCs w:val="24"/>
          <w:lang w:val="en-AU"/>
        </w:rPr>
        <w:t xml:space="preserve"> complex. Australian Journal of Botany, 46:45-63.</w:t>
      </w:r>
      <w:bookmarkEnd w:id="28"/>
    </w:p>
    <w:p w:rsidR="001D273F" w:rsidRDefault="001D273F" w:rsidP="001D273F">
      <w:pPr>
        <w:spacing w:line="240" w:lineRule="auto"/>
        <w:rPr>
          <w:noProof/>
          <w:szCs w:val="24"/>
          <w:lang w:val="en-AU"/>
        </w:rPr>
      </w:pPr>
    </w:p>
    <w:p w:rsidR="00334A5A" w:rsidRPr="00C6005A" w:rsidRDefault="000B562F" w:rsidP="0037642C">
      <w:pPr>
        <w:spacing w:line="480" w:lineRule="auto"/>
        <w:rPr>
          <w:rFonts w:ascii="Times New Roman" w:hAnsi="Times New Roman"/>
          <w:sz w:val="24"/>
          <w:szCs w:val="24"/>
          <w:lang w:val="en-AU"/>
        </w:rPr>
      </w:pPr>
      <w:r w:rsidRPr="0037642C">
        <w:rPr>
          <w:rFonts w:ascii="Times New Roman" w:hAnsi="Times New Roman"/>
          <w:sz w:val="24"/>
          <w:szCs w:val="24"/>
          <w:lang w:val="en-AU"/>
        </w:rPr>
        <w:fldChar w:fldCharType="end"/>
      </w:r>
    </w:p>
    <w:sectPr w:rsidR="00334A5A" w:rsidRPr="00C6005A" w:rsidSect="00EB27BB">
      <w:pgSz w:w="11906" w:h="16838"/>
      <w:pgMar w:top="1440" w:right="1440" w:bottom="1440" w:left="1440" w:header="709" w:footer="709" w:gutter="0"/>
      <w:lnNumType w:countBy="1" w:restart="continuous"/>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577FB" w:rsidRDefault="002577FB" w:rsidP="00A04BA7">
      <w:pPr>
        <w:spacing w:after="0" w:line="240" w:lineRule="auto"/>
      </w:pPr>
      <w:r>
        <w:separator/>
      </w:r>
    </w:p>
  </w:endnote>
  <w:endnote w:type="continuationSeparator" w:id="0">
    <w:p w:rsidR="002577FB" w:rsidRDefault="002577FB" w:rsidP="00A04BA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hell Dlg">
    <w:panose1 w:val="020B0604020202020204"/>
    <w:charset w:val="00"/>
    <w:family w:val="swiss"/>
    <w:pitch w:val="variable"/>
    <w:sig w:usb0="61002BDF" w:usb1="80000000" w:usb2="00000008" w:usb3="00000000" w:csb0="000101F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FA9" w:rsidRPr="009331CA" w:rsidRDefault="00000FA9">
    <w:pPr>
      <w:pStyle w:val="Footer"/>
      <w:jc w:val="center"/>
      <w:rPr>
        <w:rFonts w:ascii="Times New Roman" w:hAnsi="Times New Roman"/>
      </w:rPr>
    </w:pPr>
    <w:r w:rsidRPr="009331CA">
      <w:rPr>
        <w:rFonts w:ascii="Times New Roman" w:hAnsi="Times New Roman"/>
      </w:rPr>
      <w:t xml:space="preserve">Page </w:t>
    </w:r>
    <w:r w:rsidR="000B562F" w:rsidRPr="009331CA">
      <w:rPr>
        <w:rFonts w:ascii="Times New Roman" w:hAnsi="Times New Roman"/>
        <w:b/>
      </w:rPr>
      <w:fldChar w:fldCharType="begin"/>
    </w:r>
    <w:r w:rsidRPr="009331CA">
      <w:rPr>
        <w:rFonts w:ascii="Times New Roman" w:hAnsi="Times New Roman"/>
        <w:b/>
      </w:rPr>
      <w:instrText xml:space="preserve"> PAGE </w:instrText>
    </w:r>
    <w:r w:rsidR="000B562F" w:rsidRPr="009331CA">
      <w:rPr>
        <w:rFonts w:ascii="Times New Roman" w:hAnsi="Times New Roman"/>
        <w:b/>
      </w:rPr>
      <w:fldChar w:fldCharType="separate"/>
    </w:r>
    <w:r w:rsidR="00E95331">
      <w:rPr>
        <w:rFonts w:ascii="Times New Roman" w:hAnsi="Times New Roman"/>
        <w:b/>
        <w:noProof/>
      </w:rPr>
      <w:t>18</w:t>
    </w:r>
    <w:r w:rsidR="000B562F" w:rsidRPr="009331CA">
      <w:rPr>
        <w:rFonts w:ascii="Times New Roman" w:hAnsi="Times New Roman"/>
        <w:b/>
      </w:rPr>
      <w:fldChar w:fldCharType="end"/>
    </w:r>
    <w:r w:rsidRPr="009331CA">
      <w:rPr>
        <w:rFonts w:ascii="Times New Roman" w:hAnsi="Times New Roman"/>
      </w:rPr>
      <w:t xml:space="preserve"> of </w:t>
    </w:r>
    <w:r w:rsidR="000B562F" w:rsidRPr="009331CA">
      <w:rPr>
        <w:rFonts w:ascii="Times New Roman" w:hAnsi="Times New Roman"/>
        <w:b/>
      </w:rPr>
      <w:fldChar w:fldCharType="begin"/>
    </w:r>
    <w:r w:rsidRPr="009331CA">
      <w:rPr>
        <w:rFonts w:ascii="Times New Roman" w:hAnsi="Times New Roman"/>
        <w:b/>
      </w:rPr>
      <w:instrText xml:space="preserve"> NUMPAGES  </w:instrText>
    </w:r>
    <w:r w:rsidR="000B562F" w:rsidRPr="009331CA">
      <w:rPr>
        <w:rFonts w:ascii="Times New Roman" w:hAnsi="Times New Roman"/>
        <w:b/>
      </w:rPr>
      <w:fldChar w:fldCharType="separate"/>
    </w:r>
    <w:r w:rsidR="00E95331">
      <w:rPr>
        <w:rFonts w:ascii="Times New Roman" w:hAnsi="Times New Roman"/>
        <w:b/>
        <w:noProof/>
      </w:rPr>
      <w:t>30</w:t>
    </w:r>
    <w:r w:rsidR="000B562F" w:rsidRPr="009331CA">
      <w:rPr>
        <w:rFonts w:ascii="Times New Roman" w:hAnsi="Times New Roman"/>
        <w:b/>
      </w:rPr>
      <w:fldChar w:fldCharType="end"/>
    </w:r>
  </w:p>
  <w:p w:rsidR="00000FA9" w:rsidRDefault="00000F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577FB" w:rsidRDefault="002577FB" w:rsidP="00A04BA7">
      <w:pPr>
        <w:spacing w:after="0" w:line="240" w:lineRule="auto"/>
      </w:pPr>
      <w:r>
        <w:separator/>
      </w:r>
    </w:p>
  </w:footnote>
  <w:footnote w:type="continuationSeparator" w:id="0">
    <w:p w:rsidR="002577FB" w:rsidRDefault="002577FB" w:rsidP="00A04BA7">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00FA9" w:rsidRDefault="00000FA9" w:rsidP="00874981">
    <w:pPr>
      <w:pStyle w:val="Header"/>
      <w:tabs>
        <w:tab w:val="left" w:pos="6293"/>
      </w:tabs>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61A04"/>
    <w:multiLevelType w:val="hybridMultilevel"/>
    <w:tmpl w:val="88BE4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C704474"/>
    <w:multiLevelType w:val="hybridMultilevel"/>
    <w:tmpl w:val="A4AE5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E190068"/>
    <w:multiLevelType w:val="hybridMultilevel"/>
    <w:tmpl w:val="8AA2DD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EB07898"/>
    <w:multiLevelType w:val="hybridMultilevel"/>
    <w:tmpl w:val="5186E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3EA718C"/>
    <w:multiLevelType w:val="hybridMultilevel"/>
    <w:tmpl w:val="A192E728"/>
    <w:lvl w:ilvl="0" w:tplc="08090003">
      <w:start w:val="1"/>
      <w:numFmt w:val="bullet"/>
      <w:lvlText w:val="o"/>
      <w:lvlJc w:val="left"/>
      <w:pPr>
        <w:ind w:left="360" w:hanging="360"/>
      </w:pPr>
      <w:rPr>
        <w:rFonts w:ascii="Courier New" w:hAnsi="Courier New" w:hint="default"/>
      </w:rPr>
    </w:lvl>
    <w:lvl w:ilvl="1" w:tplc="08090003" w:tentative="1">
      <w:start w:val="1"/>
      <w:numFmt w:val="bullet"/>
      <w:lvlText w:val="o"/>
      <w:lvlJc w:val="left"/>
      <w:pPr>
        <w:ind w:left="1080" w:hanging="360"/>
      </w:pPr>
      <w:rPr>
        <w:rFonts w:ascii="Courier New" w:hAnsi="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26373770"/>
    <w:multiLevelType w:val="hybridMultilevel"/>
    <w:tmpl w:val="FC1A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70E09BA"/>
    <w:multiLevelType w:val="hybridMultilevel"/>
    <w:tmpl w:val="349EE9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1163CA4"/>
    <w:multiLevelType w:val="hybridMultilevel"/>
    <w:tmpl w:val="568A6D4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C867A2D"/>
    <w:multiLevelType w:val="hybridMultilevel"/>
    <w:tmpl w:val="4BF43B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E9C473E"/>
    <w:multiLevelType w:val="hybridMultilevel"/>
    <w:tmpl w:val="8C88E2E2"/>
    <w:lvl w:ilvl="0" w:tplc="08090003">
      <w:start w:val="1"/>
      <w:numFmt w:val="bullet"/>
      <w:lvlText w:val="o"/>
      <w:lvlJc w:val="left"/>
      <w:pPr>
        <w:ind w:left="720" w:hanging="360"/>
      </w:pPr>
      <w:rPr>
        <w:rFonts w:ascii="Courier New" w:hAnsi="Courier New"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39209F6"/>
    <w:multiLevelType w:val="hybridMultilevel"/>
    <w:tmpl w:val="881286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6"/>
  </w:num>
  <w:num w:numId="3">
    <w:abstractNumId w:val="0"/>
  </w:num>
  <w:num w:numId="4">
    <w:abstractNumId w:val="8"/>
  </w:num>
  <w:num w:numId="5">
    <w:abstractNumId w:val="7"/>
  </w:num>
  <w:num w:numId="6">
    <w:abstractNumId w:val="3"/>
  </w:num>
  <w:num w:numId="7">
    <w:abstractNumId w:val="5"/>
  </w:num>
  <w:num w:numId="8">
    <w:abstractNumId w:val="10"/>
  </w:num>
  <w:num w:numId="9">
    <w:abstractNumId w:val="4"/>
  </w:num>
  <w:num w:numId="10">
    <w:abstractNumId w:val="9"/>
  </w:num>
  <w:num w:numId="11">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70"/>
  <w:proofState w:spelling="clean" w:grammar="clean"/>
  <w:trackRevisions/>
  <w:defaultTabStop w:val="720"/>
  <w:hyphenationZone w:val="425"/>
  <w:drawingGridHorizontalSpacing w:val="11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Propagation of Ornamental Plan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axvpr2nzrwaaex9sp50f0stp25pre00vst&quot;&gt;mervbib-Converted&lt;record-ids&gt;&lt;item&gt;674&lt;/item&gt;&lt;item&gt;1144&lt;/item&gt;&lt;item&gt;3319&lt;/item&gt;&lt;item&gt;7543&lt;/item&gt;&lt;item&gt;8019&lt;/item&gt;&lt;item&gt;9075&lt;/item&gt;&lt;item&gt;9723&lt;/item&gt;&lt;item&gt;10648&lt;/item&gt;&lt;item&gt;10652&lt;/item&gt;&lt;item&gt;11591&lt;/item&gt;&lt;item&gt;11709&lt;/item&gt;&lt;item&gt;11806&lt;/item&gt;&lt;item&gt;11858&lt;/item&gt;&lt;item&gt;12069&lt;/item&gt;&lt;item&gt;12072&lt;/item&gt;&lt;item&gt;12095&lt;/item&gt;&lt;item&gt;12118&lt;/item&gt;&lt;item&gt;12408&lt;/item&gt;&lt;item&gt;12409&lt;/item&gt;&lt;item&gt;12428&lt;/item&gt;&lt;item&gt;12437&lt;/item&gt;&lt;item&gt;12727&lt;/item&gt;&lt;item&gt;12728&lt;/item&gt;&lt;item&gt;12760&lt;/item&gt;&lt;item&gt;12763&lt;/item&gt;&lt;item&gt;12794&lt;/item&gt;&lt;/record-ids&gt;&lt;/item&gt;&lt;/Libraries&gt;"/>
  </w:docVars>
  <w:rsids>
    <w:rsidRoot w:val="00BD759E"/>
    <w:rsid w:val="0000029E"/>
    <w:rsid w:val="00000FA9"/>
    <w:rsid w:val="000010E4"/>
    <w:rsid w:val="00002F7B"/>
    <w:rsid w:val="00002FE2"/>
    <w:rsid w:val="00004225"/>
    <w:rsid w:val="00004259"/>
    <w:rsid w:val="00004935"/>
    <w:rsid w:val="00004CE5"/>
    <w:rsid w:val="00005245"/>
    <w:rsid w:val="00005554"/>
    <w:rsid w:val="00012FC8"/>
    <w:rsid w:val="0001410F"/>
    <w:rsid w:val="0001416D"/>
    <w:rsid w:val="00015BA9"/>
    <w:rsid w:val="00015F01"/>
    <w:rsid w:val="00016A6A"/>
    <w:rsid w:val="000177C9"/>
    <w:rsid w:val="0001782C"/>
    <w:rsid w:val="00017CAF"/>
    <w:rsid w:val="00021404"/>
    <w:rsid w:val="00022B24"/>
    <w:rsid w:val="00022F2D"/>
    <w:rsid w:val="00023662"/>
    <w:rsid w:val="00024063"/>
    <w:rsid w:val="0002426F"/>
    <w:rsid w:val="000301FD"/>
    <w:rsid w:val="0003058A"/>
    <w:rsid w:val="000329AC"/>
    <w:rsid w:val="0003348E"/>
    <w:rsid w:val="000348A9"/>
    <w:rsid w:val="000356D2"/>
    <w:rsid w:val="00036BBA"/>
    <w:rsid w:val="0003714E"/>
    <w:rsid w:val="000371D2"/>
    <w:rsid w:val="00040194"/>
    <w:rsid w:val="00040804"/>
    <w:rsid w:val="0004207D"/>
    <w:rsid w:val="00042465"/>
    <w:rsid w:val="0004246D"/>
    <w:rsid w:val="00043244"/>
    <w:rsid w:val="0004337B"/>
    <w:rsid w:val="00043BB5"/>
    <w:rsid w:val="00044F2F"/>
    <w:rsid w:val="00045495"/>
    <w:rsid w:val="000459BA"/>
    <w:rsid w:val="00051127"/>
    <w:rsid w:val="000523F3"/>
    <w:rsid w:val="0005375D"/>
    <w:rsid w:val="00054C33"/>
    <w:rsid w:val="00055282"/>
    <w:rsid w:val="000576EA"/>
    <w:rsid w:val="0006115B"/>
    <w:rsid w:val="0006141C"/>
    <w:rsid w:val="0006188C"/>
    <w:rsid w:val="000623BE"/>
    <w:rsid w:val="000626F1"/>
    <w:rsid w:val="000628CF"/>
    <w:rsid w:val="00062F49"/>
    <w:rsid w:val="000639FF"/>
    <w:rsid w:val="00063F4A"/>
    <w:rsid w:val="00067007"/>
    <w:rsid w:val="00071010"/>
    <w:rsid w:val="00074C25"/>
    <w:rsid w:val="00075759"/>
    <w:rsid w:val="00075C0B"/>
    <w:rsid w:val="0007782B"/>
    <w:rsid w:val="00077E5D"/>
    <w:rsid w:val="00080BB8"/>
    <w:rsid w:val="0008105B"/>
    <w:rsid w:val="00082F0B"/>
    <w:rsid w:val="00082F1F"/>
    <w:rsid w:val="00083214"/>
    <w:rsid w:val="000837AD"/>
    <w:rsid w:val="00084B1B"/>
    <w:rsid w:val="00084E0C"/>
    <w:rsid w:val="00084F9D"/>
    <w:rsid w:val="0008513B"/>
    <w:rsid w:val="000857FF"/>
    <w:rsid w:val="00086043"/>
    <w:rsid w:val="0008720B"/>
    <w:rsid w:val="00087A35"/>
    <w:rsid w:val="00091079"/>
    <w:rsid w:val="00092B54"/>
    <w:rsid w:val="00093BA2"/>
    <w:rsid w:val="00093F55"/>
    <w:rsid w:val="00095BD5"/>
    <w:rsid w:val="00095C42"/>
    <w:rsid w:val="00096105"/>
    <w:rsid w:val="00096140"/>
    <w:rsid w:val="000A008D"/>
    <w:rsid w:val="000A23D5"/>
    <w:rsid w:val="000A280A"/>
    <w:rsid w:val="000A3270"/>
    <w:rsid w:val="000A3D7A"/>
    <w:rsid w:val="000A4287"/>
    <w:rsid w:val="000A4A82"/>
    <w:rsid w:val="000A4BD6"/>
    <w:rsid w:val="000A55A7"/>
    <w:rsid w:val="000A7481"/>
    <w:rsid w:val="000B20C1"/>
    <w:rsid w:val="000B223B"/>
    <w:rsid w:val="000B3E00"/>
    <w:rsid w:val="000B46D9"/>
    <w:rsid w:val="000B562F"/>
    <w:rsid w:val="000B59A9"/>
    <w:rsid w:val="000B79A0"/>
    <w:rsid w:val="000C05CA"/>
    <w:rsid w:val="000C061E"/>
    <w:rsid w:val="000C078E"/>
    <w:rsid w:val="000C100F"/>
    <w:rsid w:val="000C18A3"/>
    <w:rsid w:val="000C18C7"/>
    <w:rsid w:val="000C210A"/>
    <w:rsid w:val="000C412A"/>
    <w:rsid w:val="000C582D"/>
    <w:rsid w:val="000C5891"/>
    <w:rsid w:val="000C5AC8"/>
    <w:rsid w:val="000C5DDF"/>
    <w:rsid w:val="000D11F4"/>
    <w:rsid w:val="000D1FE8"/>
    <w:rsid w:val="000D29E6"/>
    <w:rsid w:val="000D3DBA"/>
    <w:rsid w:val="000D432F"/>
    <w:rsid w:val="000E0984"/>
    <w:rsid w:val="000E0A97"/>
    <w:rsid w:val="000E0DEB"/>
    <w:rsid w:val="000E117C"/>
    <w:rsid w:val="000E553E"/>
    <w:rsid w:val="000E56F0"/>
    <w:rsid w:val="000E66AB"/>
    <w:rsid w:val="000E7B13"/>
    <w:rsid w:val="000F0D02"/>
    <w:rsid w:val="000F0D23"/>
    <w:rsid w:val="000F11B2"/>
    <w:rsid w:val="000F1555"/>
    <w:rsid w:val="000F15E6"/>
    <w:rsid w:val="000F180E"/>
    <w:rsid w:val="000F1AA2"/>
    <w:rsid w:val="000F21F9"/>
    <w:rsid w:val="000F2FAD"/>
    <w:rsid w:val="000F339A"/>
    <w:rsid w:val="000F394F"/>
    <w:rsid w:val="000F4A85"/>
    <w:rsid w:val="000F5601"/>
    <w:rsid w:val="00100881"/>
    <w:rsid w:val="00100EA4"/>
    <w:rsid w:val="0010215C"/>
    <w:rsid w:val="00102AC6"/>
    <w:rsid w:val="00102B75"/>
    <w:rsid w:val="001053FE"/>
    <w:rsid w:val="00105996"/>
    <w:rsid w:val="00106374"/>
    <w:rsid w:val="00110F10"/>
    <w:rsid w:val="00111323"/>
    <w:rsid w:val="00111471"/>
    <w:rsid w:val="00115031"/>
    <w:rsid w:val="001157D0"/>
    <w:rsid w:val="001159D3"/>
    <w:rsid w:val="00115D7D"/>
    <w:rsid w:val="00116488"/>
    <w:rsid w:val="0012040B"/>
    <w:rsid w:val="001205E3"/>
    <w:rsid w:val="001215EE"/>
    <w:rsid w:val="0012201D"/>
    <w:rsid w:val="00122D60"/>
    <w:rsid w:val="00123174"/>
    <w:rsid w:val="0012381E"/>
    <w:rsid w:val="00124629"/>
    <w:rsid w:val="00125756"/>
    <w:rsid w:val="001260C5"/>
    <w:rsid w:val="00126C7B"/>
    <w:rsid w:val="00127470"/>
    <w:rsid w:val="00127B94"/>
    <w:rsid w:val="00130596"/>
    <w:rsid w:val="00131F75"/>
    <w:rsid w:val="00132080"/>
    <w:rsid w:val="00132ECE"/>
    <w:rsid w:val="00134AAE"/>
    <w:rsid w:val="001356B1"/>
    <w:rsid w:val="00136B15"/>
    <w:rsid w:val="001372AE"/>
    <w:rsid w:val="00137F6B"/>
    <w:rsid w:val="0014051C"/>
    <w:rsid w:val="001405B9"/>
    <w:rsid w:val="00140687"/>
    <w:rsid w:val="001415E1"/>
    <w:rsid w:val="00142AF2"/>
    <w:rsid w:val="00143A63"/>
    <w:rsid w:val="00143B77"/>
    <w:rsid w:val="001461EF"/>
    <w:rsid w:val="001475C3"/>
    <w:rsid w:val="00147738"/>
    <w:rsid w:val="00152D4E"/>
    <w:rsid w:val="00153483"/>
    <w:rsid w:val="001535EF"/>
    <w:rsid w:val="00153B93"/>
    <w:rsid w:val="0015454A"/>
    <w:rsid w:val="00154DFA"/>
    <w:rsid w:val="001552F6"/>
    <w:rsid w:val="00155541"/>
    <w:rsid w:val="0015648B"/>
    <w:rsid w:val="00156BF0"/>
    <w:rsid w:val="0015717E"/>
    <w:rsid w:val="00157401"/>
    <w:rsid w:val="00157A15"/>
    <w:rsid w:val="001624F9"/>
    <w:rsid w:val="0016298F"/>
    <w:rsid w:val="00163AD6"/>
    <w:rsid w:val="00164E91"/>
    <w:rsid w:val="00165096"/>
    <w:rsid w:val="001709F3"/>
    <w:rsid w:val="00170E50"/>
    <w:rsid w:val="00171616"/>
    <w:rsid w:val="001720F8"/>
    <w:rsid w:val="00172D1B"/>
    <w:rsid w:val="00173E6C"/>
    <w:rsid w:val="00174065"/>
    <w:rsid w:val="00176DAF"/>
    <w:rsid w:val="001771AC"/>
    <w:rsid w:val="001772A1"/>
    <w:rsid w:val="00180556"/>
    <w:rsid w:val="00181324"/>
    <w:rsid w:val="00182AAC"/>
    <w:rsid w:val="00183779"/>
    <w:rsid w:val="00184562"/>
    <w:rsid w:val="00185416"/>
    <w:rsid w:val="00185536"/>
    <w:rsid w:val="0018619E"/>
    <w:rsid w:val="00191F19"/>
    <w:rsid w:val="001920A5"/>
    <w:rsid w:val="00192990"/>
    <w:rsid w:val="0019318F"/>
    <w:rsid w:val="001943C5"/>
    <w:rsid w:val="00194577"/>
    <w:rsid w:val="00194E49"/>
    <w:rsid w:val="00195B55"/>
    <w:rsid w:val="001A0488"/>
    <w:rsid w:val="001A0934"/>
    <w:rsid w:val="001A1389"/>
    <w:rsid w:val="001A28D4"/>
    <w:rsid w:val="001A2A07"/>
    <w:rsid w:val="001A2C14"/>
    <w:rsid w:val="001A31F8"/>
    <w:rsid w:val="001A4580"/>
    <w:rsid w:val="001A6BE3"/>
    <w:rsid w:val="001A6D09"/>
    <w:rsid w:val="001A7342"/>
    <w:rsid w:val="001A760B"/>
    <w:rsid w:val="001B044D"/>
    <w:rsid w:val="001B0693"/>
    <w:rsid w:val="001B3EAB"/>
    <w:rsid w:val="001B4A64"/>
    <w:rsid w:val="001B51B6"/>
    <w:rsid w:val="001B60DF"/>
    <w:rsid w:val="001B669E"/>
    <w:rsid w:val="001B72C4"/>
    <w:rsid w:val="001C0120"/>
    <w:rsid w:val="001C0531"/>
    <w:rsid w:val="001C05A4"/>
    <w:rsid w:val="001C30E0"/>
    <w:rsid w:val="001C3B3E"/>
    <w:rsid w:val="001C3F03"/>
    <w:rsid w:val="001C47C0"/>
    <w:rsid w:val="001C47D4"/>
    <w:rsid w:val="001C5F60"/>
    <w:rsid w:val="001C6B04"/>
    <w:rsid w:val="001D0C83"/>
    <w:rsid w:val="001D1FDC"/>
    <w:rsid w:val="001D22B4"/>
    <w:rsid w:val="001D273F"/>
    <w:rsid w:val="001D295A"/>
    <w:rsid w:val="001D2EAF"/>
    <w:rsid w:val="001D38E2"/>
    <w:rsid w:val="001D3D68"/>
    <w:rsid w:val="001D40E1"/>
    <w:rsid w:val="001D58C4"/>
    <w:rsid w:val="001D7C7C"/>
    <w:rsid w:val="001E01C1"/>
    <w:rsid w:val="001E2913"/>
    <w:rsid w:val="001E3C0A"/>
    <w:rsid w:val="001F006F"/>
    <w:rsid w:val="001F0551"/>
    <w:rsid w:val="001F20FE"/>
    <w:rsid w:val="001F227E"/>
    <w:rsid w:val="001F2B8A"/>
    <w:rsid w:val="001F2C8F"/>
    <w:rsid w:val="001F306C"/>
    <w:rsid w:val="001F5163"/>
    <w:rsid w:val="001F5C74"/>
    <w:rsid w:val="001F5E18"/>
    <w:rsid w:val="001F6899"/>
    <w:rsid w:val="00200BFD"/>
    <w:rsid w:val="00201314"/>
    <w:rsid w:val="00201358"/>
    <w:rsid w:val="00201401"/>
    <w:rsid w:val="00202737"/>
    <w:rsid w:val="0020273A"/>
    <w:rsid w:val="002053CE"/>
    <w:rsid w:val="002058AB"/>
    <w:rsid w:val="00206D57"/>
    <w:rsid w:val="00207426"/>
    <w:rsid w:val="002115A5"/>
    <w:rsid w:val="0021193A"/>
    <w:rsid w:val="00213111"/>
    <w:rsid w:val="002133DC"/>
    <w:rsid w:val="00213938"/>
    <w:rsid w:val="00213F8C"/>
    <w:rsid w:val="002146D1"/>
    <w:rsid w:val="00215BBD"/>
    <w:rsid w:val="002200A6"/>
    <w:rsid w:val="002222B2"/>
    <w:rsid w:val="00222594"/>
    <w:rsid w:val="00224D34"/>
    <w:rsid w:val="00225F0E"/>
    <w:rsid w:val="00226EAA"/>
    <w:rsid w:val="00227448"/>
    <w:rsid w:val="00230191"/>
    <w:rsid w:val="0023024D"/>
    <w:rsid w:val="00231761"/>
    <w:rsid w:val="00231783"/>
    <w:rsid w:val="00232A7D"/>
    <w:rsid w:val="002333F9"/>
    <w:rsid w:val="002339FE"/>
    <w:rsid w:val="00233D7E"/>
    <w:rsid w:val="00233FA1"/>
    <w:rsid w:val="00234B80"/>
    <w:rsid w:val="00234E01"/>
    <w:rsid w:val="00235358"/>
    <w:rsid w:val="002353F9"/>
    <w:rsid w:val="00235563"/>
    <w:rsid w:val="00241167"/>
    <w:rsid w:val="0024206C"/>
    <w:rsid w:val="002425B0"/>
    <w:rsid w:val="00242A3F"/>
    <w:rsid w:val="00242A82"/>
    <w:rsid w:val="0024307D"/>
    <w:rsid w:val="00245EE2"/>
    <w:rsid w:val="00246BF4"/>
    <w:rsid w:val="00247EB7"/>
    <w:rsid w:val="002523EC"/>
    <w:rsid w:val="0025298C"/>
    <w:rsid w:val="00252DE5"/>
    <w:rsid w:val="002537FE"/>
    <w:rsid w:val="0025536A"/>
    <w:rsid w:val="00255679"/>
    <w:rsid w:val="002556D5"/>
    <w:rsid w:val="00257581"/>
    <w:rsid w:val="00257703"/>
    <w:rsid w:val="002577FB"/>
    <w:rsid w:val="00257F87"/>
    <w:rsid w:val="0026185E"/>
    <w:rsid w:val="002622C8"/>
    <w:rsid w:val="00263676"/>
    <w:rsid w:val="00263DFE"/>
    <w:rsid w:val="00265508"/>
    <w:rsid w:val="00265733"/>
    <w:rsid w:val="00265DBF"/>
    <w:rsid w:val="00266EEC"/>
    <w:rsid w:val="00270DC2"/>
    <w:rsid w:val="00270E18"/>
    <w:rsid w:val="00271316"/>
    <w:rsid w:val="00271B35"/>
    <w:rsid w:val="00271DCE"/>
    <w:rsid w:val="00272DF9"/>
    <w:rsid w:val="0027311B"/>
    <w:rsid w:val="0027324E"/>
    <w:rsid w:val="00273A3D"/>
    <w:rsid w:val="0027419B"/>
    <w:rsid w:val="002752F8"/>
    <w:rsid w:val="00275C58"/>
    <w:rsid w:val="00277D2A"/>
    <w:rsid w:val="00277E82"/>
    <w:rsid w:val="00280A61"/>
    <w:rsid w:val="00281360"/>
    <w:rsid w:val="00281AEF"/>
    <w:rsid w:val="002820F3"/>
    <w:rsid w:val="0028216A"/>
    <w:rsid w:val="002827BF"/>
    <w:rsid w:val="00282D9C"/>
    <w:rsid w:val="0028345F"/>
    <w:rsid w:val="002845C1"/>
    <w:rsid w:val="002848A1"/>
    <w:rsid w:val="002857B5"/>
    <w:rsid w:val="002860E4"/>
    <w:rsid w:val="0028649F"/>
    <w:rsid w:val="00287B7E"/>
    <w:rsid w:val="00287C19"/>
    <w:rsid w:val="00287FCF"/>
    <w:rsid w:val="00291581"/>
    <w:rsid w:val="00292BD3"/>
    <w:rsid w:val="00293B1A"/>
    <w:rsid w:val="00293F5B"/>
    <w:rsid w:val="00294290"/>
    <w:rsid w:val="002946F9"/>
    <w:rsid w:val="00295543"/>
    <w:rsid w:val="00295D44"/>
    <w:rsid w:val="002961C0"/>
    <w:rsid w:val="002969A9"/>
    <w:rsid w:val="00296D4D"/>
    <w:rsid w:val="002974A8"/>
    <w:rsid w:val="002A054D"/>
    <w:rsid w:val="002A2B81"/>
    <w:rsid w:val="002A38A6"/>
    <w:rsid w:val="002A4075"/>
    <w:rsid w:val="002A46DF"/>
    <w:rsid w:val="002A47D4"/>
    <w:rsid w:val="002A6169"/>
    <w:rsid w:val="002A64F7"/>
    <w:rsid w:val="002A6647"/>
    <w:rsid w:val="002A6F29"/>
    <w:rsid w:val="002B0F6F"/>
    <w:rsid w:val="002B104E"/>
    <w:rsid w:val="002B130E"/>
    <w:rsid w:val="002B1F48"/>
    <w:rsid w:val="002B3420"/>
    <w:rsid w:val="002B3AAD"/>
    <w:rsid w:val="002B4270"/>
    <w:rsid w:val="002B705A"/>
    <w:rsid w:val="002C0029"/>
    <w:rsid w:val="002C032D"/>
    <w:rsid w:val="002C0746"/>
    <w:rsid w:val="002C2090"/>
    <w:rsid w:val="002C22C6"/>
    <w:rsid w:val="002C3383"/>
    <w:rsid w:val="002C39B0"/>
    <w:rsid w:val="002C40EE"/>
    <w:rsid w:val="002C42A8"/>
    <w:rsid w:val="002C5546"/>
    <w:rsid w:val="002C603C"/>
    <w:rsid w:val="002C6ADD"/>
    <w:rsid w:val="002C6D53"/>
    <w:rsid w:val="002C7BA0"/>
    <w:rsid w:val="002D14F4"/>
    <w:rsid w:val="002D1A1C"/>
    <w:rsid w:val="002D1F09"/>
    <w:rsid w:val="002D282D"/>
    <w:rsid w:val="002D37A8"/>
    <w:rsid w:val="002D37AB"/>
    <w:rsid w:val="002D49A3"/>
    <w:rsid w:val="002D4FCF"/>
    <w:rsid w:val="002D5737"/>
    <w:rsid w:val="002D785E"/>
    <w:rsid w:val="002D795B"/>
    <w:rsid w:val="002E03C6"/>
    <w:rsid w:val="002E05FA"/>
    <w:rsid w:val="002E0690"/>
    <w:rsid w:val="002E250A"/>
    <w:rsid w:val="002E2556"/>
    <w:rsid w:val="002E3056"/>
    <w:rsid w:val="002E435E"/>
    <w:rsid w:val="002E637F"/>
    <w:rsid w:val="002E6473"/>
    <w:rsid w:val="002F1764"/>
    <w:rsid w:val="002F19F4"/>
    <w:rsid w:val="002F2B30"/>
    <w:rsid w:val="002F366F"/>
    <w:rsid w:val="002F3BAD"/>
    <w:rsid w:val="002F5289"/>
    <w:rsid w:val="002F573C"/>
    <w:rsid w:val="002F6B63"/>
    <w:rsid w:val="002F6EC1"/>
    <w:rsid w:val="003003F5"/>
    <w:rsid w:val="00300749"/>
    <w:rsid w:val="00300E25"/>
    <w:rsid w:val="00302512"/>
    <w:rsid w:val="00302D2D"/>
    <w:rsid w:val="00302FBD"/>
    <w:rsid w:val="00303DDE"/>
    <w:rsid w:val="00304E4A"/>
    <w:rsid w:val="003054A6"/>
    <w:rsid w:val="003078A7"/>
    <w:rsid w:val="00310599"/>
    <w:rsid w:val="003105E3"/>
    <w:rsid w:val="00311334"/>
    <w:rsid w:val="003113D6"/>
    <w:rsid w:val="00312328"/>
    <w:rsid w:val="003126C8"/>
    <w:rsid w:val="00312D51"/>
    <w:rsid w:val="00313ADA"/>
    <w:rsid w:val="00313CA0"/>
    <w:rsid w:val="00314B99"/>
    <w:rsid w:val="00315D72"/>
    <w:rsid w:val="00316389"/>
    <w:rsid w:val="0031651A"/>
    <w:rsid w:val="00316D6F"/>
    <w:rsid w:val="003174FC"/>
    <w:rsid w:val="00317945"/>
    <w:rsid w:val="0032067F"/>
    <w:rsid w:val="00320797"/>
    <w:rsid w:val="0032270E"/>
    <w:rsid w:val="003241CC"/>
    <w:rsid w:val="00324B47"/>
    <w:rsid w:val="00324F0A"/>
    <w:rsid w:val="0032702E"/>
    <w:rsid w:val="00327A19"/>
    <w:rsid w:val="0033083B"/>
    <w:rsid w:val="003310A3"/>
    <w:rsid w:val="00331DEB"/>
    <w:rsid w:val="0033261B"/>
    <w:rsid w:val="003326B7"/>
    <w:rsid w:val="00332C41"/>
    <w:rsid w:val="0033464A"/>
    <w:rsid w:val="00334A5A"/>
    <w:rsid w:val="00334A94"/>
    <w:rsid w:val="00334C04"/>
    <w:rsid w:val="00334C10"/>
    <w:rsid w:val="00336B58"/>
    <w:rsid w:val="00337F95"/>
    <w:rsid w:val="003407A4"/>
    <w:rsid w:val="00341368"/>
    <w:rsid w:val="0034626D"/>
    <w:rsid w:val="00346648"/>
    <w:rsid w:val="00347C03"/>
    <w:rsid w:val="00352461"/>
    <w:rsid w:val="00352AFD"/>
    <w:rsid w:val="00352B4B"/>
    <w:rsid w:val="003533DB"/>
    <w:rsid w:val="003535F7"/>
    <w:rsid w:val="00353B0F"/>
    <w:rsid w:val="00353CD6"/>
    <w:rsid w:val="00354D3C"/>
    <w:rsid w:val="00356020"/>
    <w:rsid w:val="00360190"/>
    <w:rsid w:val="00360316"/>
    <w:rsid w:val="00360DDC"/>
    <w:rsid w:val="00362FE1"/>
    <w:rsid w:val="003633FD"/>
    <w:rsid w:val="00364119"/>
    <w:rsid w:val="00365923"/>
    <w:rsid w:val="00366EFD"/>
    <w:rsid w:val="00367AB9"/>
    <w:rsid w:val="00370812"/>
    <w:rsid w:val="00373465"/>
    <w:rsid w:val="00373CFB"/>
    <w:rsid w:val="0037642C"/>
    <w:rsid w:val="003776D8"/>
    <w:rsid w:val="00377A2D"/>
    <w:rsid w:val="00377CB8"/>
    <w:rsid w:val="00377DCF"/>
    <w:rsid w:val="003802BA"/>
    <w:rsid w:val="003817F1"/>
    <w:rsid w:val="00381A6E"/>
    <w:rsid w:val="003829CA"/>
    <w:rsid w:val="00382EC8"/>
    <w:rsid w:val="00382F30"/>
    <w:rsid w:val="0038344E"/>
    <w:rsid w:val="003834C0"/>
    <w:rsid w:val="00384EEF"/>
    <w:rsid w:val="00385D8C"/>
    <w:rsid w:val="00386585"/>
    <w:rsid w:val="00391E36"/>
    <w:rsid w:val="0039230C"/>
    <w:rsid w:val="00392AFD"/>
    <w:rsid w:val="00393C68"/>
    <w:rsid w:val="00393FD7"/>
    <w:rsid w:val="00394072"/>
    <w:rsid w:val="00394521"/>
    <w:rsid w:val="003959F2"/>
    <w:rsid w:val="00396781"/>
    <w:rsid w:val="00396FBA"/>
    <w:rsid w:val="003A196F"/>
    <w:rsid w:val="003A2C61"/>
    <w:rsid w:val="003A41C3"/>
    <w:rsid w:val="003A4493"/>
    <w:rsid w:val="003A4ED6"/>
    <w:rsid w:val="003A53A9"/>
    <w:rsid w:val="003A5941"/>
    <w:rsid w:val="003A59FA"/>
    <w:rsid w:val="003A6887"/>
    <w:rsid w:val="003B0313"/>
    <w:rsid w:val="003B0911"/>
    <w:rsid w:val="003B1562"/>
    <w:rsid w:val="003B2DE8"/>
    <w:rsid w:val="003B35A0"/>
    <w:rsid w:val="003B3927"/>
    <w:rsid w:val="003B4E7B"/>
    <w:rsid w:val="003B519A"/>
    <w:rsid w:val="003B6A91"/>
    <w:rsid w:val="003B6C5A"/>
    <w:rsid w:val="003B79A6"/>
    <w:rsid w:val="003B7DF5"/>
    <w:rsid w:val="003C085E"/>
    <w:rsid w:val="003C14D3"/>
    <w:rsid w:val="003C1A16"/>
    <w:rsid w:val="003C1A20"/>
    <w:rsid w:val="003C1CE9"/>
    <w:rsid w:val="003C3FB5"/>
    <w:rsid w:val="003C5CDE"/>
    <w:rsid w:val="003C6881"/>
    <w:rsid w:val="003C696A"/>
    <w:rsid w:val="003C7DE4"/>
    <w:rsid w:val="003D012F"/>
    <w:rsid w:val="003D098F"/>
    <w:rsid w:val="003D1438"/>
    <w:rsid w:val="003D1C02"/>
    <w:rsid w:val="003D1C9D"/>
    <w:rsid w:val="003D443F"/>
    <w:rsid w:val="003D4C00"/>
    <w:rsid w:val="003D57FC"/>
    <w:rsid w:val="003D760C"/>
    <w:rsid w:val="003E0DCB"/>
    <w:rsid w:val="003E19C4"/>
    <w:rsid w:val="003E2BD7"/>
    <w:rsid w:val="003E594B"/>
    <w:rsid w:val="003E5D0B"/>
    <w:rsid w:val="003E61A9"/>
    <w:rsid w:val="003E6389"/>
    <w:rsid w:val="003E740F"/>
    <w:rsid w:val="003E7DD4"/>
    <w:rsid w:val="003F020E"/>
    <w:rsid w:val="003F0210"/>
    <w:rsid w:val="003F079D"/>
    <w:rsid w:val="003F0CB5"/>
    <w:rsid w:val="003F1A72"/>
    <w:rsid w:val="003F73BD"/>
    <w:rsid w:val="003F75B5"/>
    <w:rsid w:val="004002D1"/>
    <w:rsid w:val="004004C3"/>
    <w:rsid w:val="00400958"/>
    <w:rsid w:val="00401E61"/>
    <w:rsid w:val="0040263E"/>
    <w:rsid w:val="00403729"/>
    <w:rsid w:val="0040380E"/>
    <w:rsid w:val="004075B1"/>
    <w:rsid w:val="00407E3E"/>
    <w:rsid w:val="00410DE0"/>
    <w:rsid w:val="00410F45"/>
    <w:rsid w:val="004134D7"/>
    <w:rsid w:val="0041534B"/>
    <w:rsid w:val="00415B55"/>
    <w:rsid w:val="004167DE"/>
    <w:rsid w:val="0041756C"/>
    <w:rsid w:val="00421165"/>
    <w:rsid w:val="00421FCE"/>
    <w:rsid w:val="0043225D"/>
    <w:rsid w:val="00432635"/>
    <w:rsid w:val="004334F6"/>
    <w:rsid w:val="00435540"/>
    <w:rsid w:val="004358A6"/>
    <w:rsid w:val="00436A13"/>
    <w:rsid w:val="00436E92"/>
    <w:rsid w:val="00437682"/>
    <w:rsid w:val="004401F1"/>
    <w:rsid w:val="004411D5"/>
    <w:rsid w:val="00441D3C"/>
    <w:rsid w:val="00441DBD"/>
    <w:rsid w:val="00441E21"/>
    <w:rsid w:val="00444D56"/>
    <w:rsid w:val="00444E50"/>
    <w:rsid w:val="0044557B"/>
    <w:rsid w:val="00445C3E"/>
    <w:rsid w:val="00445CE0"/>
    <w:rsid w:val="004465BF"/>
    <w:rsid w:val="0044728C"/>
    <w:rsid w:val="0045141A"/>
    <w:rsid w:val="00452D58"/>
    <w:rsid w:val="00454DFC"/>
    <w:rsid w:val="0045516B"/>
    <w:rsid w:val="0045663F"/>
    <w:rsid w:val="004569B0"/>
    <w:rsid w:val="00456A88"/>
    <w:rsid w:val="00457E16"/>
    <w:rsid w:val="00460171"/>
    <w:rsid w:val="00460AA9"/>
    <w:rsid w:val="0046123E"/>
    <w:rsid w:val="00461D81"/>
    <w:rsid w:val="00461FDC"/>
    <w:rsid w:val="0046340E"/>
    <w:rsid w:val="004636E6"/>
    <w:rsid w:val="00464F0A"/>
    <w:rsid w:val="00465997"/>
    <w:rsid w:val="00466051"/>
    <w:rsid w:val="004668AD"/>
    <w:rsid w:val="00466F1F"/>
    <w:rsid w:val="004715F0"/>
    <w:rsid w:val="00472378"/>
    <w:rsid w:val="00472895"/>
    <w:rsid w:val="004729FF"/>
    <w:rsid w:val="00472D02"/>
    <w:rsid w:val="00473381"/>
    <w:rsid w:val="00474EEE"/>
    <w:rsid w:val="004760EF"/>
    <w:rsid w:val="0047679D"/>
    <w:rsid w:val="00477155"/>
    <w:rsid w:val="00480EBC"/>
    <w:rsid w:val="00480FEC"/>
    <w:rsid w:val="00481096"/>
    <w:rsid w:val="00481357"/>
    <w:rsid w:val="004819A9"/>
    <w:rsid w:val="004822A6"/>
    <w:rsid w:val="00483897"/>
    <w:rsid w:val="0048627A"/>
    <w:rsid w:val="00487F11"/>
    <w:rsid w:val="00490314"/>
    <w:rsid w:val="004912BC"/>
    <w:rsid w:val="00491799"/>
    <w:rsid w:val="00491A13"/>
    <w:rsid w:val="0049253E"/>
    <w:rsid w:val="0049454A"/>
    <w:rsid w:val="004945A1"/>
    <w:rsid w:val="00494736"/>
    <w:rsid w:val="004956D0"/>
    <w:rsid w:val="004A0713"/>
    <w:rsid w:val="004A0C53"/>
    <w:rsid w:val="004A1AAC"/>
    <w:rsid w:val="004A2847"/>
    <w:rsid w:val="004A49BD"/>
    <w:rsid w:val="004A4C25"/>
    <w:rsid w:val="004A5C53"/>
    <w:rsid w:val="004B019B"/>
    <w:rsid w:val="004B1121"/>
    <w:rsid w:val="004B2242"/>
    <w:rsid w:val="004B22A6"/>
    <w:rsid w:val="004B4B43"/>
    <w:rsid w:val="004B7E77"/>
    <w:rsid w:val="004C0D8A"/>
    <w:rsid w:val="004C2141"/>
    <w:rsid w:val="004C2445"/>
    <w:rsid w:val="004C30AA"/>
    <w:rsid w:val="004C360F"/>
    <w:rsid w:val="004C59B2"/>
    <w:rsid w:val="004C683E"/>
    <w:rsid w:val="004C68DD"/>
    <w:rsid w:val="004D10B5"/>
    <w:rsid w:val="004D1F03"/>
    <w:rsid w:val="004D236B"/>
    <w:rsid w:val="004D50F1"/>
    <w:rsid w:val="004D5A31"/>
    <w:rsid w:val="004D5E2F"/>
    <w:rsid w:val="004D757A"/>
    <w:rsid w:val="004D7A49"/>
    <w:rsid w:val="004D7FF4"/>
    <w:rsid w:val="004E11C5"/>
    <w:rsid w:val="004E267F"/>
    <w:rsid w:val="004E4301"/>
    <w:rsid w:val="004E495D"/>
    <w:rsid w:val="004E5AC1"/>
    <w:rsid w:val="004E60C4"/>
    <w:rsid w:val="004E704A"/>
    <w:rsid w:val="004E7B1A"/>
    <w:rsid w:val="004E7DA8"/>
    <w:rsid w:val="004F0D3B"/>
    <w:rsid w:val="004F17D7"/>
    <w:rsid w:val="004F20F7"/>
    <w:rsid w:val="004F296E"/>
    <w:rsid w:val="004F31C0"/>
    <w:rsid w:val="004F3441"/>
    <w:rsid w:val="004F4119"/>
    <w:rsid w:val="004F58CC"/>
    <w:rsid w:val="004F68C0"/>
    <w:rsid w:val="004F68E0"/>
    <w:rsid w:val="004F7313"/>
    <w:rsid w:val="005025F8"/>
    <w:rsid w:val="005035F0"/>
    <w:rsid w:val="00503A9E"/>
    <w:rsid w:val="00503F6E"/>
    <w:rsid w:val="005044D3"/>
    <w:rsid w:val="00504B7F"/>
    <w:rsid w:val="00505242"/>
    <w:rsid w:val="00506942"/>
    <w:rsid w:val="00507A00"/>
    <w:rsid w:val="00507BA6"/>
    <w:rsid w:val="00510D92"/>
    <w:rsid w:val="00511CC5"/>
    <w:rsid w:val="00511CC6"/>
    <w:rsid w:val="00512E7C"/>
    <w:rsid w:val="00515D16"/>
    <w:rsid w:val="005164A5"/>
    <w:rsid w:val="005167B7"/>
    <w:rsid w:val="00516850"/>
    <w:rsid w:val="00516BB2"/>
    <w:rsid w:val="005179A3"/>
    <w:rsid w:val="00517BB9"/>
    <w:rsid w:val="00520204"/>
    <w:rsid w:val="0052022C"/>
    <w:rsid w:val="00522B56"/>
    <w:rsid w:val="00522CD2"/>
    <w:rsid w:val="00523621"/>
    <w:rsid w:val="005243F3"/>
    <w:rsid w:val="005249CB"/>
    <w:rsid w:val="005265AC"/>
    <w:rsid w:val="0052751E"/>
    <w:rsid w:val="00527E41"/>
    <w:rsid w:val="00530CBB"/>
    <w:rsid w:val="005311DF"/>
    <w:rsid w:val="00532272"/>
    <w:rsid w:val="00534E53"/>
    <w:rsid w:val="00535A15"/>
    <w:rsid w:val="00536D4C"/>
    <w:rsid w:val="005370BB"/>
    <w:rsid w:val="00540E78"/>
    <w:rsid w:val="00542903"/>
    <w:rsid w:val="00543585"/>
    <w:rsid w:val="0054478F"/>
    <w:rsid w:val="00544D31"/>
    <w:rsid w:val="00545297"/>
    <w:rsid w:val="00545370"/>
    <w:rsid w:val="00545412"/>
    <w:rsid w:val="00545B71"/>
    <w:rsid w:val="00547552"/>
    <w:rsid w:val="00547EF4"/>
    <w:rsid w:val="00550004"/>
    <w:rsid w:val="005506C8"/>
    <w:rsid w:val="005508FC"/>
    <w:rsid w:val="00551115"/>
    <w:rsid w:val="00551B74"/>
    <w:rsid w:val="00552B58"/>
    <w:rsid w:val="0055355F"/>
    <w:rsid w:val="00553A38"/>
    <w:rsid w:val="00554C0D"/>
    <w:rsid w:val="00554C8D"/>
    <w:rsid w:val="00554EC7"/>
    <w:rsid w:val="00555252"/>
    <w:rsid w:val="00555FBD"/>
    <w:rsid w:val="0056070F"/>
    <w:rsid w:val="00560FC8"/>
    <w:rsid w:val="00561383"/>
    <w:rsid w:val="00562FEF"/>
    <w:rsid w:val="0056354E"/>
    <w:rsid w:val="00563BAE"/>
    <w:rsid w:val="0056431B"/>
    <w:rsid w:val="00565357"/>
    <w:rsid w:val="00565ECE"/>
    <w:rsid w:val="00566BBB"/>
    <w:rsid w:val="00566C3C"/>
    <w:rsid w:val="0056720C"/>
    <w:rsid w:val="0056791D"/>
    <w:rsid w:val="00567DD5"/>
    <w:rsid w:val="00571B7F"/>
    <w:rsid w:val="00573A75"/>
    <w:rsid w:val="005742A8"/>
    <w:rsid w:val="005751D7"/>
    <w:rsid w:val="00581D44"/>
    <w:rsid w:val="00591595"/>
    <w:rsid w:val="00592232"/>
    <w:rsid w:val="00593368"/>
    <w:rsid w:val="00593681"/>
    <w:rsid w:val="00593BDF"/>
    <w:rsid w:val="00594B39"/>
    <w:rsid w:val="005951FB"/>
    <w:rsid w:val="00596127"/>
    <w:rsid w:val="005A062E"/>
    <w:rsid w:val="005A0859"/>
    <w:rsid w:val="005A39FE"/>
    <w:rsid w:val="005A40FD"/>
    <w:rsid w:val="005A4B80"/>
    <w:rsid w:val="005A5D92"/>
    <w:rsid w:val="005A5EB9"/>
    <w:rsid w:val="005A6300"/>
    <w:rsid w:val="005A6678"/>
    <w:rsid w:val="005B1BDC"/>
    <w:rsid w:val="005B2397"/>
    <w:rsid w:val="005B30F1"/>
    <w:rsid w:val="005B3B3C"/>
    <w:rsid w:val="005B468C"/>
    <w:rsid w:val="005B5C49"/>
    <w:rsid w:val="005B667F"/>
    <w:rsid w:val="005B6955"/>
    <w:rsid w:val="005B6CD0"/>
    <w:rsid w:val="005B7806"/>
    <w:rsid w:val="005C235B"/>
    <w:rsid w:val="005C2ADF"/>
    <w:rsid w:val="005C30C7"/>
    <w:rsid w:val="005C3ABA"/>
    <w:rsid w:val="005C4595"/>
    <w:rsid w:val="005C49FE"/>
    <w:rsid w:val="005C503D"/>
    <w:rsid w:val="005C5057"/>
    <w:rsid w:val="005C524B"/>
    <w:rsid w:val="005C7914"/>
    <w:rsid w:val="005D01EF"/>
    <w:rsid w:val="005D0658"/>
    <w:rsid w:val="005D0A7D"/>
    <w:rsid w:val="005D1310"/>
    <w:rsid w:val="005D1790"/>
    <w:rsid w:val="005D1AFF"/>
    <w:rsid w:val="005D1EC7"/>
    <w:rsid w:val="005D22FE"/>
    <w:rsid w:val="005D291E"/>
    <w:rsid w:val="005D40B1"/>
    <w:rsid w:val="005D43FD"/>
    <w:rsid w:val="005D479F"/>
    <w:rsid w:val="005D482A"/>
    <w:rsid w:val="005D543F"/>
    <w:rsid w:val="005D57AF"/>
    <w:rsid w:val="005D59E8"/>
    <w:rsid w:val="005D5F66"/>
    <w:rsid w:val="005D6A83"/>
    <w:rsid w:val="005D7A76"/>
    <w:rsid w:val="005E02EE"/>
    <w:rsid w:val="005E1511"/>
    <w:rsid w:val="005E2761"/>
    <w:rsid w:val="005E3712"/>
    <w:rsid w:val="005E4751"/>
    <w:rsid w:val="005E475B"/>
    <w:rsid w:val="005E62AB"/>
    <w:rsid w:val="005E7B8B"/>
    <w:rsid w:val="005F05A0"/>
    <w:rsid w:val="005F2877"/>
    <w:rsid w:val="005F370F"/>
    <w:rsid w:val="005F566F"/>
    <w:rsid w:val="005F5BD5"/>
    <w:rsid w:val="005F5E7D"/>
    <w:rsid w:val="005F7218"/>
    <w:rsid w:val="005F73CD"/>
    <w:rsid w:val="00600473"/>
    <w:rsid w:val="00600F6F"/>
    <w:rsid w:val="006010C3"/>
    <w:rsid w:val="00601F5D"/>
    <w:rsid w:val="00602505"/>
    <w:rsid w:val="006027BD"/>
    <w:rsid w:val="00603109"/>
    <w:rsid w:val="0060355A"/>
    <w:rsid w:val="00603DAD"/>
    <w:rsid w:val="006041E2"/>
    <w:rsid w:val="006052C4"/>
    <w:rsid w:val="00605A7B"/>
    <w:rsid w:val="00606810"/>
    <w:rsid w:val="00606BC7"/>
    <w:rsid w:val="006077B1"/>
    <w:rsid w:val="00607CFD"/>
    <w:rsid w:val="0061031B"/>
    <w:rsid w:val="0061111A"/>
    <w:rsid w:val="006129A0"/>
    <w:rsid w:val="00613C31"/>
    <w:rsid w:val="006146BB"/>
    <w:rsid w:val="00616471"/>
    <w:rsid w:val="006169E2"/>
    <w:rsid w:val="006177DC"/>
    <w:rsid w:val="00617DA3"/>
    <w:rsid w:val="00621AC2"/>
    <w:rsid w:val="00621FBD"/>
    <w:rsid w:val="00622232"/>
    <w:rsid w:val="00624027"/>
    <w:rsid w:val="00624DAC"/>
    <w:rsid w:val="006255F6"/>
    <w:rsid w:val="0062653A"/>
    <w:rsid w:val="0062786C"/>
    <w:rsid w:val="00627942"/>
    <w:rsid w:val="00630563"/>
    <w:rsid w:val="0063112C"/>
    <w:rsid w:val="00631BED"/>
    <w:rsid w:val="006329B7"/>
    <w:rsid w:val="00632EB8"/>
    <w:rsid w:val="006345DC"/>
    <w:rsid w:val="00636BBF"/>
    <w:rsid w:val="006371E9"/>
    <w:rsid w:val="006376D3"/>
    <w:rsid w:val="006404DB"/>
    <w:rsid w:val="0064081D"/>
    <w:rsid w:val="006408EA"/>
    <w:rsid w:val="0064154A"/>
    <w:rsid w:val="006416FB"/>
    <w:rsid w:val="00641C52"/>
    <w:rsid w:val="00641D96"/>
    <w:rsid w:val="00644FC7"/>
    <w:rsid w:val="00645953"/>
    <w:rsid w:val="006466D2"/>
    <w:rsid w:val="0065015A"/>
    <w:rsid w:val="00650184"/>
    <w:rsid w:val="00650BF8"/>
    <w:rsid w:val="00650FEE"/>
    <w:rsid w:val="006511F0"/>
    <w:rsid w:val="006526A6"/>
    <w:rsid w:val="00652A38"/>
    <w:rsid w:val="00653CB7"/>
    <w:rsid w:val="00655640"/>
    <w:rsid w:val="00656947"/>
    <w:rsid w:val="00656AC1"/>
    <w:rsid w:val="0065729F"/>
    <w:rsid w:val="006574CF"/>
    <w:rsid w:val="006579C8"/>
    <w:rsid w:val="00657A43"/>
    <w:rsid w:val="006625DE"/>
    <w:rsid w:val="00662ED5"/>
    <w:rsid w:val="006643D3"/>
    <w:rsid w:val="00664851"/>
    <w:rsid w:val="00664DD1"/>
    <w:rsid w:val="00667D31"/>
    <w:rsid w:val="00667FC2"/>
    <w:rsid w:val="00670144"/>
    <w:rsid w:val="00670791"/>
    <w:rsid w:val="00672256"/>
    <w:rsid w:val="00672E98"/>
    <w:rsid w:val="00674970"/>
    <w:rsid w:val="006766C8"/>
    <w:rsid w:val="00677BBA"/>
    <w:rsid w:val="0068025C"/>
    <w:rsid w:val="0068030A"/>
    <w:rsid w:val="00680901"/>
    <w:rsid w:val="00680921"/>
    <w:rsid w:val="00681255"/>
    <w:rsid w:val="00683207"/>
    <w:rsid w:val="006836EC"/>
    <w:rsid w:val="006850C2"/>
    <w:rsid w:val="006857EE"/>
    <w:rsid w:val="006862C4"/>
    <w:rsid w:val="00687CC3"/>
    <w:rsid w:val="0069022F"/>
    <w:rsid w:val="006917AC"/>
    <w:rsid w:val="00692264"/>
    <w:rsid w:val="00692B8A"/>
    <w:rsid w:val="006930B7"/>
    <w:rsid w:val="006930E1"/>
    <w:rsid w:val="0069523F"/>
    <w:rsid w:val="006959E9"/>
    <w:rsid w:val="00695AC9"/>
    <w:rsid w:val="00695BAA"/>
    <w:rsid w:val="006976C0"/>
    <w:rsid w:val="00697D04"/>
    <w:rsid w:val="006A118C"/>
    <w:rsid w:val="006A1457"/>
    <w:rsid w:val="006A4A84"/>
    <w:rsid w:val="006A61D5"/>
    <w:rsid w:val="006A6907"/>
    <w:rsid w:val="006A7AE1"/>
    <w:rsid w:val="006A7C23"/>
    <w:rsid w:val="006B0556"/>
    <w:rsid w:val="006B1142"/>
    <w:rsid w:val="006B158D"/>
    <w:rsid w:val="006B1795"/>
    <w:rsid w:val="006B1CFC"/>
    <w:rsid w:val="006B5328"/>
    <w:rsid w:val="006B5A34"/>
    <w:rsid w:val="006B6240"/>
    <w:rsid w:val="006B6A41"/>
    <w:rsid w:val="006B730C"/>
    <w:rsid w:val="006B7A44"/>
    <w:rsid w:val="006B7DD8"/>
    <w:rsid w:val="006C0B95"/>
    <w:rsid w:val="006C0EC6"/>
    <w:rsid w:val="006C20BE"/>
    <w:rsid w:val="006C21F9"/>
    <w:rsid w:val="006C36C2"/>
    <w:rsid w:val="006C3F36"/>
    <w:rsid w:val="006C4876"/>
    <w:rsid w:val="006C4DC4"/>
    <w:rsid w:val="006C5B8B"/>
    <w:rsid w:val="006C7703"/>
    <w:rsid w:val="006C7853"/>
    <w:rsid w:val="006C7ECC"/>
    <w:rsid w:val="006D03B4"/>
    <w:rsid w:val="006D0DCC"/>
    <w:rsid w:val="006D0DCE"/>
    <w:rsid w:val="006D1C8C"/>
    <w:rsid w:val="006D21AE"/>
    <w:rsid w:val="006D21BC"/>
    <w:rsid w:val="006D3029"/>
    <w:rsid w:val="006D38D3"/>
    <w:rsid w:val="006D44E9"/>
    <w:rsid w:val="006D4646"/>
    <w:rsid w:val="006D49B2"/>
    <w:rsid w:val="006D52EC"/>
    <w:rsid w:val="006D60E8"/>
    <w:rsid w:val="006D6CFD"/>
    <w:rsid w:val="006D713E"/>
    <w:rsid w:val="006E09FB"/>
    <w:rsid w:val="006E12A9"/>
    <w:rsid w:val="006E1913"/>
    <w:rsid w:val="006E2326"/>
    <w:rsid w:val="006E26CA"/>
    <w:rsid w:val="006E34BF"/>
    <w:rsid w:val="006E3566"/>
    <w:rsid w:val="006E3CB3"/>
    <w:rsid w:val="006E468A"/>
    <w:rsid w:val="006E5DA0"/>
    <w:rsid w:val="006E6C0F"/>
    <w:rsid w:val="006E6C39"/>
    <w:rsid w:val="006F0249"/>
    <w:rsid w:val="006F0CA7"/>
    <w:rsid w:val="006F37A0"/>
    <w:rsid w:val="006F384E"/>
    <w:rsid w:val="006F3FA7"/>
    <w:rsid w:val="006F54EA"/>
    <w:rsid w:val="006F5B98"/>
    <w:rsid w:val="006F5C85"/>
    <w:rsid w:val="006F6FB5"/>
    <w:rsid w:val="006F7062"/>
    <w:rsid w:val="006F77CF"/>
    <w:rsid w:val="006F7D75"/>
    <w:rsid w:val="007019AB"/>
    <w:rsid w:val="007019F3"/>
    <w:rsid w:val="00701FF4"/>
    <w:rsid w:val="0070276E"/>
    <w:rsid w:val="00703352"/>
    <w:rsid w:val="00703F3E"/>
    <w:rsid w:val="00704047"/>
    <w:rsid w:val="007047C3"/>
    <w:rsid w:val="0070526E"/>
    <w:rsid w:val="0071044A"/>
    <w:rsid w:val="007117C3"/>
    <w:rsid w:val="00711A36"/>
    <w:rsid w:val="007124CB"/>
    <w:rsid w:val="0071250B"/>
    <w:rsid w:val="00713112"/>
    <w:rsid w:val="0071351D"/>
    <w:rsid w:val="00713761"/>
    <w:rsid w:val="00713E57"/>
    <w:rsid w:val="00715041"/>
    <w:rsid w:val="00715D59"/>
    <w:rsid w:val="00715FE4"/>
    <w:rsid w:val="00716273"/>
    <w:rsid w:val="0071664F"/>
    <w:rsid w:val="00720A1B"/>
    <w:rsid w:val="00721630"/>
    <w:rsid w:val="007218AE"/>
    <w:rsid w:val="007220DE"/>
    <w:rsid w:val="007228A3"/>
    <w:rsid w:val="00722CAD"/>
    <w:rsid w:val="00723BB5"/>
    <w:rsid w:val="00723D7D"/>
    <w:rsid w:val="00724383"/>
    <w:rsid w:val="00726020"/>
    <w:rsid w:val="0072712C"/>
    <w:rsid w:val="007276B3"/>
    <w:rsid w:val="00730A80"/>
    <w:rsid w:val="00731219"/>
    <w:rsid w:val="00733114"/>
    <w:rsid w:val="00736AB3"/>
    <w:rsid w:val="0073739B"/>
    <w:rsid w:val="0073793D"/>
    <w:rsid w:val="00737EF6"/>
    <w:rsid w:val="007404B9"/>
    <w:rsid w:val="007407B0"/>
    <w:rsid w:val="00740CE3"/>
    <w:rsid w:val="00741992"/>
    <w:rsid w:val="0074209A"/>
    <w:rsid w:val="007432C9"/>
    <w:rsid w:val="00744860"/>
    <w:rsid w:val="00745054"/>
    <w:rsid w:val="00745EFE"/>
    <w:rsid w:val="00745F6D"/>
    <w:rsid w:val="00746E5C"/>
    <w:rsid w:val="007475F5"/>
    <w:rsid w:val="00747CEB"/>
    <w:rsid w:val="007505A9"/>
    <w:rsid w:val="00750D57"/>
    <w:rsid w:val="00751BBF"/>
    <w:rsid w:val="007523E6"/>
    <w:rsid w:val="0075279F"/>
    <w:rsid w:val="007532AA"/>
    <w:rsid w:val="00753A73"/>
    <w:rsid w:val="00753E22"/>
    <w:rsid w:val="00754062"/>
    <w:rsid w:val="0075479C"/>
    <w:rsid w:val="0075555E"/>
    <w:rsid w:val="007570FF"/>
    <w:rsid w:val="00757F46"/>
    <w:rsid w:val="007609CA"/>
    <w:rsid w:val="007624B8"/>
    <w:rsid w:val="007627CA"/>
    <w:rsid w:val="00762A9F"/>
    <w:rsid w:val="0076331C"/>
    <w:rsid w:val="00763E91"/>
    <w:rsid w:val="007641AD"/>
    <w:rsid w:val="00764BF6"/>
    <w:rsid w:val="00773252"/>
    <w:rsid w:val="007735B4"/>
    <w:rsid w:val="007778B0"/>
    <w:rsid w:val="007819B9"/>
    <w:rsid w:val="00782040"/>
    <w:rsid w:val="00783902"/>
    <w:rsid w:val="00783B20"/>
    <w:rsid w:val="00783C11"/>
    <w:rsid w:val="00784E96"/>
    <w:rsid w:val="00785A62"/>
    <w:rsid w:val="00790724"/>
    <w:rsid w:val="00790EFD"/>
    <w:rsid w:val="007917D9"/>
    <w:rsid w:val="00791F72"/>
    <w:rsid w:val="007922E3"/>
    <w:rsid w:val="0079290C"/>
    <w:rsid w:val="007930B6"/>
    <w:rsid w:val="00793557"/>
    <w:rsid w:val="00793C2A"/>
    <w:rsid w:val="007943F0"/>
    <w:rsid w:val="0079545C"/>
    <w:rsid w:val="007955CA"/>
    <w:rsid w:val="00796564"/>
    <w:rsid w:val="0079728C"/>
    <w:rsid w:val="007A0CA7"/>
    <w:rsid w:val="007A2D64"/>
    <w:rsid w:val="007A314F"/>
    <w:rsid w:val="007A38AB"/>
    <w:rsid w:val="007A6263"/>
    <w:rsid w:val="007A62E1"/>
    <w:rsid w:val="007A6CF9"/>
    <w:rsid w:val="007B3CB1"/>
    <w:rsid w:val="007B5670"/>
    <w:rsid w:val="007B572B"/>
    <w:rsid w:val="007B6BCE"/>
    <w:rsid w:val="007B6D90"/>
    <w:rsid w:val="007B7063"/>
    <w:rsid w:val="007C0D72"/>
    <w:rsid w:val="007C19F5"/>
    <w:rsid w:val="007C23C8"/>
    <w:rsid w:val="007C264C"/>
    <w:rsid w:val="007C2D78"/>
    <w:rsid w:val="007C3149"/>
    <w:rsid w:val="007C6659"/>
    <w:rsid w:val="007C6BC6"/>
    <w:rsid w:val="007C6DBD"/>
    <w:rsid w:val="007C70D5"/>
    <w:rsid w:val="007D192B"/>
    <w:rsid w:val="007D1A50"/>
    <w:rsid w:val="007D1D50"/>
    <w:rsid w:val="007D2B31"/>
    <w:rsid w:val="007D420E"/>
    <w:rsid w:val="007D44A4"/>
    <w:rsid w:val="007D63A5"/>
    <w:rsid w:val="007D67F3"/>
    <w:rsid w:val="007D6A50"/>
    <w:rsid w:val="007D6B47"/>
    <w:rsid w:val="007D6F9F"/>
    <w:rsid w:val="007D73F0"/>
    <w:rsid w:val="007E027C"/>
    <w:rsid w:val="007E0863"/>
    <w:rsid w:val="007E0993"/>
    <w:rsid w:val="007E15C9"/>
    <w:rsid w:val="007E2E1C"/>
    <w:rsid w:val="007E49F4"/>
    <w:rsid w:val="007E5568"/>
    <w:rsid w:val="007E590E"/>
    <w:rsid w:val="007E668A"/>
    <w:rsid w:val="007E7CD7"/>
    <w:rsid w:val="007F1C93"/>
    <w:rsid w:val="007F1D64"/>
    <w:rsid w:val="007F1E36"/>
    <w:rsid w:val="007F34B4"/>
    <w:rsid w:val="00800D2A"/>
    <w:rsid w:val="008011C1"/>
    <w:rsid w:val="00801937"/>
    <w:rsid w:val="00801986"/>
    <w:rsid w:val="00802F58"/>
    <w:rsid w:val="008049F4"/>
    <w:rsid w:val="00805AE4"/>
    <w:rsid w:val="008068EF"/>
    <w:rsid w:val="00807552"/>
    <w:rsid w:val="00811A12"/>
    <w:rsid w:val="00811F3B"/>
    <w:rsid w:val="00811F55"/>
    <w:rsid w:val="008127C6"/>
    <w:rsid w:val="00812B88"/>
    <w:rsid w:val="00812F16"/>
    <w:rsid w:val="008130FD"/>
    <w:rsid w:val="008133ED"/>
    <w:rsid w:val="00814E5F"/>
    <w:rsid w:val="008162F1"/>
    <w:rsid w:val="0081689B"/>
    <w:rsid w:val="008171DF"/>
    <w:rsid w:val="00820CF5"/>
    <w:rsid w:val="008213F4"/>
    <w:rsid w:val="00821C18"/>
    <w:rsid w:val="00822D2C"/>
    <w:rsid w:val="00822D9B"/>
    <w:rsid w:val="00824272"/>
    <w:rsid w:val="00824F74"/>
    <w:rsid w:val="00825AD5"/>
    <w:rsid w:val="00826949"/>
    <w:rsid w:val="00827681"/>
    <w:rsid w:val="008278A2"/>
    <w:rsid w:val="00832B26"/>
    <w:rsid w:val="00833551"/>
    <w:rsid w:val="008350A6"/>
    <w:rsid w:val="008353FF"/>
    <w:rsid w:val="0083556A"/>
    <w:rsid w:val="00836A94"/>
    <w:rsid w:val="00836BA6"/>
    <w:rsid w:val="00837C92"/>
    <w:rsid w:val="008409B9"/>
    <w:rsid w:val="00841411"/>
    <w:rsid w:val="00842AF5"/>
    <w:rsid w:val="00842DC5"/>
    <w:rsid w:val="008437E9"/>
    <w:rsid w:val="0084442D"/>
    <w:rsid w:val="00846702"/>
    <w:rsid w:val="008468AC"/>
    <w:rsid w:val="00846E45"/>
    <w:rsid w:val="00847165"/>
    <w:rsid w:val="00847560"/>
    <w:rsid w:val="008475BE"/>
    <w:rsid w:val="008478E9"/>
    <w:rsid w:val="008501C5"/>
    <w:rsid w:val="0085041D"/>
    <w:rsid w:val="00850AA3"/>
    <w:rsid w:val="00851C07"/>
    <w:rsid w:val="00851FC1"/>
    <w:rsid w:val="008520F2"/>
    <w:rsid w:val="00854BC1"/>
    <w:rsid w:val="00857567"/>
    <w:rsid w:val="008575B6"/>
    <w:rsid w:val="008575E3"/>
    <w:rsid w:val="00857ABB"/>
    <w:rsid w:val="00857D87"/>
    <w:rsid w:val="0086548F"/>
    <w:rsid w:val="00865A1B"/>
    <w:rsid w:val="00866DEF"/>
    <w:rsid w:val="0087048F"/>
    <w:rsid w:val="008713A8"/>
    <w:rsid w:val="00872345"/>
    <w:rsid w:val="008726D9"/>
    <w:rsid w:val="00872B8B"/>
    <w:rsid w:val="00874981"/>
    <w:rsid w:val="008756A6"/>
    <w:rsid w:val="00875C0C"/>
    <w:rsid w:val="0087634D"/>
    <w:rsid w:val="008778A5"/>
    <w:rsid w:val="008821DA"/>
    <w:rsid w:val="00883B46"/>
    <w:rsid w:val="00883D0B"/>
    <w:rsid w:val="008868AE"/>
    <w:rsid w:val="00890821"/>
    <w:rsid w:val="00890B18"/>
    <w:rsid w:val="00891564"/>
    <w:rsid w:val="008921B2"/>
    <w:rsid w:val="00894E3C"/>
    <w:rsid w:val="0089560B"/>
    <w:rsid w:val="008956B2"/>
    <w:rsid w:val="008957D4"/>
    <w:rsid w:val="00896306"/>
    <w:rsid w:val="008969A7"/>
    <w:rsid w:val="00897451"/>
    <w:rsid w:val="008A0374"/>
    <w:rsid w:val="008A0E0A"/>
    <w:rsid w:val="008A0ED2"/>
    <w:rsid w:val="008A3436"/>
    <w:rsid w:val="008A355C"/>
    <w:rsid w:val="008A5545"/>
    <w:rsid w:val="008A585C"/>
    <w:rsid w:val="008A6357"/>
    <w:rsid w:val="008A66DA"/>
    <w:rsid w:val="008B06F8"/>
    <w:rsid w:val="008B2691"/>
    <w:rsid w:val="008B402A"/>
    <w:rsid w:val="008B43A4"/>
    <w:rsid w:val="008B4638"/>
    <w:rsid w:val="008B4C9A"/>
    <w:rsid w:val="008B4DB4"/>
    <w:rsid w:val="008B683D"/>
    <w:rsid w:val="008C08A0"/>
    <w:rsid w:val="008C0B65"/>
    <w:rsid w:val="008C2585"/>
    <w:rsid w:val="008C3A10"/>
    <w:rsid w:val="008C4532"/>
    <w:rsid w:val="008C5557"/>
    <w:rsid w:val="008C6B45"/>
    <w:rsid w:val="008C758A"/>
    <w:rsid w:val="008C79E6"/>
    <w:rsid w:val="008D137F"/>
    <w:rsid w:val="008D2B04"/>
    <w:rsid w:val="008D5D7E"/>
    <w:rsid w:val="008D739A"/>
    <w:rsid w:val="008E00BB"/>
    <w:rsid w:val="008E055F"/>
    <w:rsid w:val="008E0ACA"/>
    <w:rsid w:val="008E0DDC"/>
    <w:rsid w:val="008E17AF"/>
    <w:rsid w:val="008E20D0"/>
    <w:rsid w:val="008E23CA"/>
    <w:rsid w:val="008E36A6"/>
    <w:rsid w:val="008E451B"/>
    <w:rsid w:val="008E60D0"/>
    <w:rsid w:val="008E7419"/>
    <w:rsid w:val="008E7B3C"/>
    <w:rsid w:val="008F1723"/>
    <w:rsid w:val="008F3628"/>
    <w:rsid w:val="008F4CB8"/>
    <w:rsid w:val="008F53C8"/>
    <w:rsid w:val="008F5582"/>
    <w:rsid w:val="008F5780"/>
    <w:rsid w:val="008F5FF6"/>
    <w:rsid w:val="008F7567"/>
    <w:rsid w:val="008F7BCC"/>
    <w:rsid w:val="00900F89"/>
    <w:rsid w:val="009013EB"/>
    <w:rsid w:val="00901E63"/>
    <w:rsid w:val="0090264F"/>
    <w:rsid w:val="00904DE0"/>
    <w:rsid w:val="009052E4"/>
    <w:rsid w:val="009053AC"/>
    <w:rsid w:val="00905EBF"/>
    <w:rsid w:val="009061A3"/>
    <w:rsid w:val="009067AA"/>
    <w:rsid w:val="0090718E"/>
    <w:rsid w:val="00907B9A"/>
    <w:rsid w:val="00907DBC"/>
    <w:rsid w:val="00914565"/>
    <w:rsid w:val="00914FDB"/>
    <w:rsid w:val="00915453"/>
    <w:rsid w:val="00915629"/>
    <w:rsid w:val="00916273"/>
    <w:rsid w:val="009163EA"/>
    <w:rsid w:val="009175CC"/>
    <w:rsid w:val="0092049B"/>
    <w:rsid w:val="00920C79"/>
    <w:rsid w:val="00922CC6"/>
    <w:rsid w:val="009238EC"/>
    <w:rsid w:val="00923957"/>
    <w:rsid w:val="00925362"/>
    <w:rsid w:val="00926215"/>
    <w:rsid w:val="00926C20"/>
    <w:rsid w:val="00927504"/>
    <w:rsid w:val="00927F41"/>
    <w:rsid w:val="00930450"/>
    <w:rsid w:val="00930C71"/>
    <w:rsid w:val="009317A2"/>
    <w:rsid w:val="00931FAE"/>
    <w:rsid w:val="009326B5"/>
    <w:rsid w:val="009327FE"/>
    <w:rsid w:val="00932BCE"/>
    <w:rsid w:val="009331CA"/>
    <w:rsid w:val="00933A1F"/>
    <w:rsid w:val="009342E5"/>
    <w:rsid w:val="00935164"/>
    <w:rsid w:val="00935321"/>
    <w:rsid w:val="009379A5"/>
    <w:rsid w:val="0094129A"/>
    <w:rsid w:val="009444DC"/>
    <w:rsid w:val="00945D1D"/>
    <w:rsid w:val="00945D96"/>
    <w:rsid w:val="00946FEF"/>
    <w:rsid w:val="00947686"/>
    <w:rsid w:val="00947A97"/>
    <w:rsid w:val="0095012A"/>
    <w:rsid w:val="00950B22"/>
    <w:rsid w:val="009513C2"/>
    <w:rsid w:val="00952129"/>
    <w:rsid w:val="00954943"/>
    <w:rsid w:val="009550A3"/>
    <w:rsid w:val="0095585F"/>
    <w:rsid w:val="0095723F"/>
    <w:rsid w:val="009574C6"/>
    <w:rsid w:val="0096044A"/>
    <w:rsid w:val="00960F70"/>
    <w:rsid w:val="009638D5"/>
    <w:rsid w:val="00963CF6"/>
    <w:rsid w:val="00965818"/>
    <w:rsid w:val="00966105"/>
    <w:rsid w:val="0096718A"/>
    <w:rsid w:val="0096795C"/>
    <w:rsid w:val="00967DA5"/>
    <w:rsid w:val="00970099"/>
    <w:rsid w:val="009722E5"/>
    <w:rsid w:val="009724F9"/>
    <w:rsid w:val="0097288C"/>
    <w:rsid w:val="00972ADA"/>
    <w:rsid w:val="00972AFE"/>
    <w:rsid w:val="00973D5B"/>
    <w:rsid w:val="00974445"/>
    <w:rsid w:val="00974D77"/>
    <w:rsid w:val="00974F00"/>
    <w:rsid w:val="00975658"/>
    <w:rsid w:val="00975B65"/>
    <w:rsid w:val="00976AD3"/>
    <w:rsid w:val="00977445"/>
    <w:rsid w:val="009816EA"/>
    <w:rsid w:val="00981A7F"/>
    <w:rsid w:val="009822D9"/>
    <w:rsid w:val="00982398"/>
    <w:rsid w:val="00982EED"/>
    <w:rsid w:val="00983364"/>
    <w:rsid w:val="00983E12"/>
    <w:rsid w:val="00985CFC"/>
    <w:rsid w:val="00986D5F"/>
    <w:rsid w:val="00986DAA"/>
    <w:rsid w:val="009875FB"/>
    <w:rsid w:val="009901AD"/>
    <w:rsid w:val="0099164F"/>
    <w:rsid w:val="00993321"/>
    <w:rsid w:val="00993571"/>
    <w:rsid w:val="00993747"/>
    <w:rsid w:val="0099675C"/>
    <w:rsid w:val="00997C9B"/>
    <w:rsid w:val="00997CD0"/>
    <w:rsid w:val="009A0752"/>
    <w:rsid w:val="009A0848"/>
    <w:rsid w:val="009A08EF"/>
    <w:rsid w:val="009A1F12"/>
    <w:rsid w:val="009A214B"/>
    <w:rsid w:val="009A2400"/>
    <w:rsid w:val="009A35A1"/>
    <w:rsid w:val="009A419E"/>
    <w:rsid w:val="009A4343"/>
    <w:rsid w:val="009A4A7C"/>
    <w:rsid w:val="009A4AF4"/>
    <w:rsid w:val="009A4D17"/>
    <w:rsid w:val="009A577A"/>
    <w:rsid w:val="009A5918"/>
    <w:rsid w:val="009A604C"/>
    <w:rsid w:val="009A73C6"/>
    <w:rsid w:val="009B0647"/>
    <w:rsid w:val="009B07F7"/>
    <w:rsid w:val="009B0FED"/>
    <w:rsid w:val="009B1616"/>
    <w:rsid w:val="009B1BFF"/>
    <w:rsid w:val="009B20DB"/>
    <w:rsid w:val="009B2A16"/>
    <w:rsid w:val="009B394E"/>
    <w:rsid w:val="009B4BB4"/>
    <w:rsid w:val="009B5368"/>
    <w:rsid w:val="009B5E77"/>
    <w:rsid w:val="009B5FCF"/>
    <w:rsid w:val="009B60C6"/>
    <w:rsid w:val="009B6D9E"/>
    <w:rsid w:val="009B6EF0"/>
    <w:rsid w:val="009C1D52"/>
    <w:rsid w:val="009C2118"/>
    <w:rsid w:val="009C2505"/>
    <w:rsid w:val="009C2BD6"/>
    <w:rsid w:val="009C30E8"/>
    <w:rsid w:val="009C4769"/>
    <w:rsid w:val="009C498A"/>
    <w:rsid w:val="009C49BD"/>
    <w:rsid w:val="009C502B"/>
    <w:rsid w:val="009C5D52"/>
    <w:rsid w:val="009C5D60"/>
    <w:rsid w:val="009C60A1"/>
    <w:rsid w:val="009C62E4"/>
    <w:rsid w:val="009D0FA3"/>
    <w:rsid w:val="009D2F8D"/>
    <w:rsid w:val="009D574D"/>
    <w:rsid w:val="009D577C"/>
    <w:rsid w:val="009D61F0"/>
    <w:rsid w:val="009D757E"/>
    <w:rsid w:val="009E0011"/>
    <w:rsid w:val="009E0426"/>
    <w:rsid w:val="009E18ED"/>
    <w:rsid w:val="009E1978"/>
    <w:rsid w:val="009E244A"/>
    <w:rsid w:val="009E36C0"/>
    <w:rsid w:val="009E3F81"/>
    <w:rsid w:val="009E4BC2"/>
    <w:rsid w:val="009E50C1"/>
    <w:rsid w:val="009E6277"/>
    <w:rsid w:val="009F0491"/>
    <w:rsid w:val="009F2923"/>
    <w:rsid w:val="009F2F03"/>
    <w:rsid w:val="009F3825"/>
    <w:rsid w:val="009F3913"/>
    <w:rsid w:val="009F45FC"/>
    <w:rsid w:val="009F5BCF"/>
    <w:rsid w:val="009F5CB3"/>
    <w:rsid w:val="009F6B73"/>
    <w:rsid w:val="009F759B"/>
    <w:rsid w:val="009F786E"/>
    <w:rsid w:val="00A00A74"/>
    <w:rsid w:val="00A01CBF"/>
    <w:rsid w:val="00A01D1C"/>
    <w:rsid w:val="00A027EF"/>
    <w:rsid w:val="00A03031"/>
    <w:rsid w:val="00A0355F"/>
    <w:rsid w:val="00A04BA7"/>
    <w:rsid w:val="00A06C40"/>
    <w:rsid w:val="00A11010"/>
    <w:rsid w:val="00A1198B"/>
    <w:rsid w:val="00A120EB"/>
    <w:rsid w:val="00A13032"/>
    <w:rsid w:val="00A14444"/>
    <w:rsid w:val="00A147FF"/>
    <w:rsid w:val="00A152C8"/>
    <w:rsid w:val="00A1547C"/>
    <w:rsid w:val="00A178D5"/>
    <w:rsid w:val="00A17A98"/>
    <w:rsid w:val="00A21CFA"/>
    <w:rsid w:val="00A2242D"/>
    <w:rsid w:val="00A227AC"/>
    <w:rsid w:val="00A24A95"/>
    <w:rsid w:val="00A250D1"/>
    <w:rsid w:val="00A2684D"/>
    <w:rsid w:val="00A30004"/>
    <w:rsid w:val="00A302AF"/>
    <w:rsid w:val="00A320D2"/>
    <w:rsid w:val="00A321BD"/>
    <w:rsid w:val="00A322BE"/>
    <w:rsid w:val="00A32DB1"/>
    <w:rsid w:val="00A3342F"/>
    <w:rsid w:val="00A36797"/>
    <w:rsid w:val="00A36E88"/>
    <w:rsid w:val="00A4163E"/>
    <w:rsid w:val="00A41D00"/>
    <w:rsid w:val="00A41D0A"/>
    <w:rsid w:val="00A4213F"/>
    <w:rsid w:val="00A433FC"/>
    <w:rsid w:val="00A4347C"/>
    <w:rsid w:val="00A4359C"/>
    <w:rsid w:val="00A43A6D"/>
    <w:rsid w:val="00A46931"/>
    <w:rsid w:val="00A4789C"/>
    <w:rsid w:val="00A503F9"/>
    <w:rsid w:val="00A50470"/>
    <w:rsid w:val="00A50703"/>
    <w:rsid w:val="00A50D07"/>
    <w:rsid w:val="00A50DF9"/>
    <w:rsid w:val="00A547A1"/>
    <w:rsid w:val="00A547F1"/>
    <w:rsid w:val="00A54C29"/>
    <w:rsid w:val="00A55807"/>
    <w:rsid w:val="00A55A96"/>
    <w:rsid w:val="00A5725B"/>
    <w:rsid w:val="00A60929"/>
    <w:rsid w:val="00A61E44"/>
    <w:rsid w:val="00A62757"/>
    <w:rsid w:val="00A62BE5"/>
    <w:rsid w:val="00A64352"/>
    <w:rsid w:val="00A659B6"/>
    <w:rsid w:val="00A71574"/>
    <w:rsid w:val="00A72156"/>
    <w:rsid w:val="00A7313C"/>
    <w:rsid w:val="00A741DC"/>
    <w:rsid w:val="00A74D07"/>
    <w:rsid w:val="00A75EDC"/>
    <w:rsid w:val="00A760B2"/>
    <w:rsid w:val="00A80141"/>
    <w:rsid w:val="00A809E6"/>
    <w:rsid w:val="00A80F72"/>
    <w:rsid w:val="00A811E7"/>
    <w:rsid w:val="00A8226D"/>
    <w:rsid w:val="00A83853"/>
    <w:rsid w:val="00A8387A"/>
    <w:rsid w:val="00A84FE8"/>
    <w:rsid w:val="00A859B8"/>
    <w:rsid w:val="00A85E97"/>
    <w:rsid w:val="00A85EB6"/>
    <w:rsid w:val="00A86F2C"/>
    <w:rsid w:val="00A879FB"/>
    <w:rsid w:val="00A90606"/>
    <w:rsid w:val="00A908EE"/>
    <w:rsid w:val="00A90C6C"/>
    <w:rsid w:val="00A91566"/>
    <w:rsid w:val="00A91A68"/>
    <w:rsid w:val="00A92102"/>
    <w:rsid w:val="00A92EB4"/>
    <w:rsid w:val="00A931E6"/>
    <w:rsid w:val="00A94404"/>
    <w:rsid w:val="00A950C7"/>
    <w:rsid w:val="00A9563D"/>
    <w:rsid w:val="00A95752"/>
    <w:rsid w:val="00A958CE"/>
    <w:rsid w:val="00AA1D1E"/>
    <w:rsid w:val="00AA234B"/>
    <w:rsid w:val="00AA2ACC"/>
    <w:rsid w:val="00AA3A43"/>
    <w:rsid w:val="00AA3B8A"/>
    <w:rsid w:val="00AA6394"/>
    <w:rsid w:val="00AA6E29"/>
    <w:rsid w:val="00AB0738"/>
    <w:rsid w:val="00AB25AC"/>
    <w:rsid w:val="00AB3691"/>
    <w:rsid w:val="00AB3ADB"/>
    <w:rsid w:val="00AB45E0"/>
    <w:rsid w:val="00AB46CA"/>
    <w:rsid w:val="00AB5280"/>
    <w:rsid w:val="00AB5C1C"/>
    <w:rsid w:val="00AB6083"/>
    <w:rsid w:val="00AC1847"/>
    <w:rsid w:val="00AC2015"/>
    <w:rsid w:val="00AC213C"/>
    <w:rsid w:val="00AC2861"/>
    <w:rsid w:val="00AC3777"/>
    <w:rsid w:val="00AC3A7E"/>
    <w:rsid w:val="00AC3F1D"/>
    <w:rsid w:val="00AC7252"/>
    <w:rsid w:val="00AC7767"/>
    <w:rsid w:val="00AD0371"/>
    <w:rsid w:val="00AD05C2"/>
    <w:rsid w:val="00AD122D"/>
    <w:rsid w:val="00AD23DB"/>
    <w:rsid w:val="00AD2712"/>
    <w:rsid w:val="00AD296C"/>
    <w:rsid w:val="00AD2AEA"/>
    <w:rsid w:val="00AD3178"/>
    <w:rsid w:val="00AD3E8B"/>
    <w:rsid w:val="00AD645B"/>
    <w:rsid w:val="00AD673A"/>
    <w:rsid w:val="00AE4AC4"/>
    <w:rsid w:val="00AE52B7"/>
    <w:rsid w:val="00AE55E9"/>
    <w:rsid w:val="00AE6F2C"/>
    <w:rsid w:val="00AF12D6"/>
    <w:rsid w:val="00AF2DD8"/>
    <w:rsid w:val="00AF3119"/>
    <w:rsid w:val="00AF31BB"/>
    <w:rsid w:val="00AF3A76"/>
    <w:rsid w:val="00AF4189"/>
    <w:rsid w:val="00AF6764"/>
    <w:rsid w:val="00AF76A4"/>
    <w:rsid w:val="00B0095B"/>
    <w:rsid w:val="00B03668"/>
    <w:rsid w:val="00B036F4"/>
    <w:rsid w:val="00B04473"/>
    <w:rsid w:val="00B0509A"/>
    <w:rsid w:val="00B05764"/>
    <w:rsid w:val="00B05835"/>
    <w:rsid w:val="00B05B6D"/>
    <w:rsid w:val="00B05C07"/>
    <w:rsid w:val="00B05E6D"/>
    <w:rsid w:val="00B077DF"/>
    <w:rsid w:val="00B07B52"/>
    <w:rsid w:val="00B07E34"/>
    <w:rsid w:val="00B1005E"/>
    <w:rsid w:val="00B10A14"/>
    <w:rsid w:val="00B1102F"/>
    <w:rsid w:val="00B11235"/>
    <w:rsid w:val="00B1213A"/>
    <w:rsid w:val="00B14067"/>
    <w:rsid w:val="00B15561"/>
    <w:rsid w:val="00B1592C"/>
    <w:rsid w:val="00B15CDA"/>
    <w:rsid w:val="00B16CDE"/>
    <w:rsid w:val="00B16D5D"/>
    <w:rsid w:val="00B20C90"/>
    <w:rsid w:val="00B20EC5"/>
    <w:rsid w:val="00B2179E"/>
    <w:rsid w:val="00B22CCF"/>
    <w:rsid w:val="00B23D60"/>
    <w:rsid w:val="00B23DC4"/>
    <w:rsid w:val="00B24DA8"/>
    <w:rsid w:val="00B25685"/>
    <w:rsid w:val="00B25736"/>
    <w:rsid w:val="00B257B8"/>
    <w:rsid w:val="00B27402"/>
    <w:rsid w:val="00B27DB7"/>
    <w:rsid w:val="00B27E52"/>
    <w:rsid w:val="00B30352"/>
    <w:rsid w:val="00B32288"/>
    <w:rsid w:val="00B346EE"/>
    <w:rsid w:val="00B34E93"/>
    <w:rsid w:val="00B352FE"/>
    <w:rsid w:val="00B35BAF"/>
    <w:rsid w:val="00B35C6E"/>
    <w:rsid w:val="00B377CF"/>
    <w:rsid w:val="00B37841"/>
    <w:rsid w:val="00B40251"/>
    <w:rsid w:val="00B403DE"/>
    <w:rsid w:val="00B410BB"/>
    <w:rsid w:val="00B41B95"/>
    <w:rsid w:val="00B42F64"/>
    <w:rsid w:val="00B438D6"/>
    <w:rsid w:val="00B475DC"/>
    <w:rsid w:val="00B50F99"/>
    <w:rsid w:val="00B514CE"/>
    <w:rsid w:val="00B51FEB"/>
    <w:rsid w:val="00B52E34"/>
    <w:rsid w:val="00B54D57"/>
    <w:rsid w:val="00B55828"/>
    <w:rsid w:val="00B55A9B"/>
    <w:rsid w:val="00B55CDF"/>
    <w:rsid w:val="00B564D0"/>
    <w:rsid w:val="00B60D05"/>
    <w:rsid w:val="00B6123A"/>
    <w:rsid w:val="00B63840"/>
    <w:rsid w:val="00B6529B"/>
    <w:rsid w:val="00B65B08"/>
    <w:rsid w:val="00B65C48"/>
    <w:rsid w:val="00B65DBF"/>
    <w:rsid w:val="00B65F9A"/>
    <w:rsid w:val="00B662CD"/>
    <w:rsid w:val="00B66B68"/>
    <w:rsid w:val="00B66C6F"/>
    <w:rsid w:val="00B66E93"/>
    <w:rsid w:val="00B70410"/>
    <w:rsid w:val="00B711CC"/>
    <w:rsid w:val="00B720FC"/>
    <w:rsid w:val="00B724A6"/>
    <w:rsid w:val="00B72D21"/>
    <w:rsid w:val="00B74411"/>
    <w:rsid w:val="00B75A5A"/>
    <w:rsid w:val="00B75FCF"/>
    <w:rsid w:val="00B767FD"/>
    <w:rsid w:val="00B77C10"/>
    <w:rsid w:val="00B77F74"/>
    <w:rsid w:val="00B802AD"/>
    <w:rsid w:val="00B8043D"/>
    <w:rsid w:val="00B80454"/>
    <w:rsid w:val="00B80EAD"/>
    <w:rsid w:val="00B816BC"/>
    <w:rsid w:val="00B82557"/>
    <w:rsid w:val="00B828A4"/>
    <w:rsid w:val="00B832D5"/>
    <w:rsid w:val="00B83AD1"/>
    <w:rsid w:val="00B83D20"/>
    <w:rsid w:val="00B8420C"/>
    <w:rsid w:val="00B85473"/>
    <w:rsid w:val="00B8598A"/>
    <w:rsid w:val="00B85DC2"/>
    <w:rsid w:val="00B8788C"/>
    <w:rsid w:val="00B914E6"/>
    <w:rsid w:val="00B92705"/>
    <w:rsid w:val="00B92C6D"/>
    <w:rsid w:val="00B935ED"/>
    <w:rsid w:val="00B9376B"/>
    <w:rsid w:val="00B9496B"/>
    <w:rsid w:val="00B955B0"/>
    <w:rsid w:val="00B972B2"/>
    <w:rsid w:val="00B9755E"/>
    <w:rsid w:val="00B975D6"/>
    <w:rsid w:val="00BA0087"/>
    <w:rsid w:val="00BA038E"/>
    <w:rsid w:val="00BA184E"/>
    <w:rsid w:val="00BA1CAF"/>
    <w:rsid w:val="00BA250D"/>
    <w:rsid w:val="00BA3087"/>
    <w:rsid w:val="00BA5375"/>
    <w:rsid w:val="00BA5B0B"/>
    <w:rsid w:val="00BA62E2"/>
    <w:rsid w:val="00BA698B"/>
    <w:rsid w:val="00BB0F36"/>
    <w:rsid w:val="00BB188F"/>
    <w:rsid w:val="00BB2E6A"/>
    <w:rsid w:val="00BB35F4"/>
    <w:rsid w:val="00BB44DD"/>
    <w:rsid w:val="00BB5109"/>
    <w:rsid w:val="00BB5B0D"/>
    <w:rsid w:val="00BB64B7"/>
    <w:rsid w:val="00BB75EF"/>
    <w:rsid w:val="00BC1327"/>
    <w:rsid w:val="00BC3A6D"/>
    <w:rsid w:val="00BC5124"/>
    <w:rsid w:val="00BC5796"/>
    <w:rsid w:val="00BC5F93"/>
    <w:rsid w:val="00BC6B8D"/>
    <w:rsid w:val="00BC6B93"/>
    <w:rsid w:val="00BC6E00"/>
    <w:rsid w:val="00BC7680"/>
    <w:rsid w:val="00BC7A30"/>
    <w:rsid w:val="00BD0EA4"/>
    <w:rsid w:val="00BD1D9D"/>
    <w:rsid w:val="00BD20FB"/>
    <w:rsid w:val="00BD471C"/>
    <w:rsid w:val="00BD4CD9"/>
    <w:rsid w:val="00BD759E"/>
    <w:rsid w:val="00BE12E6"/>
    <w:rsid w:val="00BE3080"/>
    <w:rsid w:val="00BE3D19"/>
    <w:rsid w:val="00BE4779"/>
    <w:rsid w:val="00BE6B88"/>
    <w:rsid w:val="00BF04B7"/>
    <w:rsid w:val="00BF07E5"/>
    <w:rsid w:val="00BF0EB3"/>
    <w:rsid w:val="00BF1DF9"/>
    <w:rsid w:val="00BF1E47"/>
    <w:rsid w:val="00BF2834"/>
    <w:rsid w:val="00BF451B"/>
    <w:rsid w:val="00BF45DB"/>
    <w:rsid w:val="00BF4CC5"/>
    <w:rsid w:val="00BF4EC0"/>
    <w:rsid w:val="00BF5F0D"/>
    <w:rsid w:val="00BF70B6"/>
    <w:rsid w:val="00BF71CC"/>
    <w:rsid w:val="00BF7AE3"/>
    <w:rsid w:val="00C00136"/>
    <w:rsid w:val="00C019B8"/>
    <w:rsid w:val="00C01C89"/>
    <w:rsid w:val="00C03C8C"/>
    <w:rsid w:val="00C04095"/>
    <w:rsid w:val="00C0430B"/>
    <w:rsid w:val="00C046C3"/>
    <w:rsid w:val="00C071E3"/>
    <w:rsid w:val="00C072E8"/>
    <w:rsid w:val="00C07E3E"/>
    <w:rsid w:val="00C105A1"/>
    <w:rsid w:val="00C1074B"/>
    <w:rsid w:val="00C108AD"/>
    <w:rsid w:val="00C12E84"/>
    <w:rsid w:val="00C12EB7"/>
    <w:rsid w:val="00C13195"/>
    <w:rsid w:val="00C15940"/>
    <w:rsid w:val="00C15E03"/>
    <w:rsid w:val="00C163E3"/>
    <w:rsid w:val="00C20ACF"/>
    <w:rsid w:val="00C20C55"/>
    <w:rsid w:val="00C22C54"/>
    <w:rsid w:val="00C2369B"/>
    <w:rsid w:val="00C236AB"/>
    <w:rsid w:val="00C24080"/>
    <w:rsid w:val="00C242B2"/>
    <w:rsid w:val="00C2689B"/>
    <w:rsid w:val="00C26F2C"/>
    <w:rsid w:val="00C27CC7"/>
    <w:rsid w:val="00C30218"/>
    <w:rsid w:val="00C30AE0"/>
    <w:rsid w:val="00C30C15"/>
    <w:rsid w:val="00C318E3"/>
    <w:rsid w:val="00C32E64"/>
    <w:rsid w:val="00C333D7"/>
    <w:rsid w:val="00C33C80"/>
    <w:rsid w:val="00C33E70"/>
    <w:rsid w:val="00C340D7"/>
    <w:rsid w:val="00C346BC"/>
    <w:rsid w:val="00C34CC3"/>
    <w:rsid w:val="00C376CA"/>
    <w:rsid w:val="00C37A35"/>
    <w:rsid w:val="00C37D51"/>
    <w:rsid w:val="00C37F0C"/>
    <w:rsid w:val="00C4152C"/>
    <w:rsid w:val="00C4158E"/>
    <w:rsid w:val="00C4304D"/>
    <w:rsid w:val="00C4433C"/>
    <w:rsid w:val="00C44F25"/>
    <w:rsid w:val="00C4582E"/>
    <w:rsid w:val="00C4774F"/>
    <w:rsid w:val="00C47BB7"/>
    <w:rsid w:val="00C50742"/>
    <w:rsid w:val="00C519E0"/>
    <w:rsid w:val="00C51BA8"/>
    <w:rsid w:val="00C51F2A"/>
    <w:rsid w:val="00C5401B"/>
    <w:rsid w:val="00C5433C"/>
    <w:rsid w:val="00C54F84"/>
    <w:rsid w:val="00C55DF2"/>
    <w:rsid w:val="00C57911"/>
    <w:rsid w:val="00C6005A"/>
    <w:rsid w:val="00C60487"/>
    <w:rsid w:val="00C625F1"/>
    <w:rsid w:val="00C627C1"/>
    <w:rsid w:val="00C62E62"/>
    <w:rsid w:val="00C6384F"/>
    <w:rsid w:val="00C65E93"/>
    <w:rsid w:val="00C668EB"/>
    <w:rsid w:val="00C670E9"/>
    <w:rsid w:val="00C7076D"/>
    <w:rsid w:val="00C707FC"/>
    <w:rsid w:val="00C70CE1"/>
    <w:rsid w:val="00C718C2"/>
    <w:rsid w:val="00C7513C"/>
    <w:rsid w:val="00C753F7"/>
    <w:rsid w:val="00C76AD6"/>
    <w:rsid w:val="00C80188"/>
    <w:rsid w:val="00C806A4"/>
    <w:rsid w:val="00C81AAF"/>
    <w:rsid w:val="00C83F50"/>
    <w:rsid w:val="00C86233"/>
    <w:rsid w:val="00C86B1A"/>
    <w:rsid w:val="00C8770C"/>
    <w:rsid w:val="00C87C82"/>
    <w:rsid w:val="00C90046"/>
    <w:rsid w:val="00C91313"/>
    <w:rsid w:val="00C913D5"/>
    <w:rsid w:val="00C917B1"/>
    <w:rsid w:val="00C9285D"/>
    <w:rsid w:val="00C93766"/>
    <w:rsid w:val="00C950D0"/>
    <w:rsid w:val="00C96C3E"/>
    <w:rsid w:val="00C96D83"/>
    <w:rsid w:val="00CA06D5"/>
    <w:rsid w:val="00CA17B6"/>
    <w:rsid w:val="00CA2318"/>
    <w:rsid w:val="00CA41FF"/>
    <w:rsid w:val="00CA511E"/>
    <w:rsid w:val="00CA5767"/>
    <w:rsid w:val="00CA5988"/>
    <w:rsid w:val="00CA5E5D"/>
    <w:rsid w:val="00CA69F0"/>
    <w:rsid w:val="00CA6FAB"/>
    <w:rsid w:val="00CA7327"/>
    <w:rsid w:val="00CA77C2"/>
    <w:rsid w:val="00CA7BBF"/>
    <w:rsid w:val="00CB0216"/>
    <w:rsid w:val="00CB0AA7"/>
    <w:rsid w:val="00CB0D32"/>
    <w:rsid w:val="00CB14CE"/>
    <w:rsid w:val="00CB2BE7"/>
    <w:rsid w:val="00CB31A4"/>
    <w:rsid w:val="00CB3B14"/>
    <w:rsid w:val="00CB547D"/>
    <w:rsid w:val="00CB61EA"/>
    <w:rsid w:val="00CC1C67"/>
    <w:rsid w:val="00CC2F6C"/>
    <w:rsid w:val="00CC39BB"/>
    <w:rsid w:val="00CC3F32"/>
    <w:rsid w:val="00CC40B3"/>
    <w:rsid w:val="00CC4C73"/>
    <w:rsid w:val="00CC5493"/>
    <w:rsid w:val="00CC55DE"/>
    <w:rsid w:val="00CC7130"/>
    <w:rsid w:val="00CC76AC"/>
    <w:rsid w:val="00CC7D85"/>
    <w:rsid w:val="00CD064A"/>
    <w:rsid w:val="00CD1847"/>
    <w:rsid w:val="00CD200B"/>
    <w:rsid w:val="00CD4572"/>
    <w:rsid w:val="00CD4CF5"/>
    <w:rsid w:val="00CD64D7"/>
    <w:rsid w:val="00CD64F1"/>
    <w:rsid w:val="00CD6C88"/>
    <w:rsid w:val="00CD7E1C"/>
    <w:rsid w:val="00CE1637"/>
    <w:rsid w:val="00CE1D03"/>
    <w:rsid w:val="00CE3D63"/>
    <w:rsid w:val="00CE40DF"/>
    <w:rsid w:val="00CE476F"/>
    <w:rsid w:val="00CE4A53"/>
    <w:rsid w:val="00CE50CC"/>
    <w:rsid w:val="00CE55E0"/>
    <w:rsid w:val="00CE5959"/>
    <w:rsid w:val="00CE6F03"/>
    <w:rsid w:val="00CE75DC"/>
    <w:rsid w:val="00CE7CD4"/>
    <w:rsid w:val="00CF0DBF"/>
    <w:rsid w:val="00CF2715"/>
    <w:rsid w:val="00CF2A00"/>
    <w:rsid w:val="00CF301F"/>
    <w:rsid w:val="00CF322E"/>
    <w:rsid w:val="00CF3862"/>
    <w:rsid w:val="00CF38CA"/>
    <w:rsid w:val="00CF3C89"/>
    <w:rsid w:val="00CF71BB"/>
    <w:rsid w:val="00CF778B"/>
    <w:rsid w:val="00D00448"/>
    <w:rsid w:val="00D053A1"/>
    <w:rsid w:val="00D05513"/>
    <w:rsid w:val="00D05B67"/>
    <w:rsid w:val="00D05F62"/>
    <w:rsid w:val="00D06B63"/>
    <w:rsid w:val="00D06EC2"/>
    <w:rsid w:val="00D10460"/>
    <w:rsid w:val="00D10D73"/>
    <w:rsid w:val="00D10D84"/>
    <w:rsid w:val="00D10EDD"/>
    <w:rsid w:val="00D11003"/>
    <w:rsid w:val="00D11583"/>
    <w:rsid w:val="00D11A77"/>
    <w:rsid w:val="00D138CF"/>
    <w:rsid w:val="00D139BF"/>
    <w:rsid w:val="00D1418D"/>
    <w:rsid w:val="00D1448B"/>
    <w:rsid w:val="00D1514E"/>
    <w:rsid w:val="00D152C8"/>
    <w:rsid w:val="00D16BD7"/>
    <w:rsid w:val="00D16F37"/>
    <w:rsid w:val="00D22775"/>
    <w:rsid w:val="00D23012"/>
    <w:rsid w:val="00D23474"/>
    <w:rsid w:val="00D23828"/>
    <w:rsid w:val="00D252A1"/>
    <w:rsid w:val="00D265B9"/>
    <w:rsid w:val="00D266CD"/>
    <w:rsid w:val="00D30C18"/>
    <w:rsid w:val="00D32166"/>
    <w:rsid w:val="00D32CC9"/>
    <w:rsid w:val="00D33522"/>
    <w:rsid w:val="00D33647"/>
    <w:rsid w:val="00D34CF3"/>
    <w:rsid w:val="00D35E82"/>
    <w:rsid w:val="00D36598"/>
    <w:rsid w:val="00D37E73"/>
    <w:rsid w:val="00D42383"/>
    <w:rsid w:val="00D423A0"/>
    <w:rsid w:val="00D423EA"/>
    <w:rsid w:val="00D425BF"/>
    <w:rsid w:val="00D442EE"/>
    <w:rsid w:val="00D46403"/>
    <w:rsid w:val="00D46EE5"/>
    <w:rsid w:val="00D47955"/>
    <w:rsid w:val="00D47AAB"/>
    <w:rsid w:val="00D5076E"/>
    <w:rsid w:val="00D50A90"/>
    <w:rsid w:val="00D50BB1"/>
    <w:rsid w:val="00D516D7"/>
    <w:rsid w:val="00D51BB8"/>
    <w:rsid w:val="00D521D1"/>
    <w:rsid w:val="00D53049"/>
    <w:rsid w:val="00D54D9F"/>
    <w:rsid w:val="00D55C2B"/>
    <w:rsid w:val="00D55D15"/>
    <w:rsid w:val="00D564DE"/>
    <w:rsid w:val="00D605C4"/>
    <w:rsid w:val="00D60FC3"/>
    <w:rsid w:val="00D612A9"/>
    <w:rsid w:val="00D61B3B"/>
    <w:rsid w:val="00D625BD"/>
    <w:rsid w:val="00D62DD7"/>
    <w:rsid w:val="00D6420C"/>
    <w:rsid w:val="00D64D5D"/>
    <w:rsid w:val="00D65360"/>
    <w:rsid w:val="00D65F30"/>
    <w:rsid w:val="00D65FCF"/>
    <w:rsid w:val="00D66FF8"/>
    <w:rsid w:val="00D7051A"/>
    <w:rsid w:val="00D72842"/>
    <w:rsid w:val="00D7566E"/>
    <w:rsid w:val="00D76504"/>
    <w:rsid w:val="00D76967"/>
    <w:rsid w:val="00D8034D"/>
    <w:rsid w:val="00D81362"/>
    <w:rsid w:val="00D813E4"/>
    <w:rsid w:val="00D81B8D"/>
    <w:rsid w:val="00D820C1"/>
    <w:rsid w:val="00D8260C"/>
    <w:rsid w:val="00D82C96"/>
    <w:rsid w:val="00D82DF1"/>
    <w:rsid w:val="00D846B1"/>
    <w:rsid w:val="00D84DB1"/>
    <w:rsid w:val="00D870AA"/>
    <w:rsid w:val="00D875A9"/>
    <w:rsid w:val="00D87F96"/>
    <w:rsid w:val="00D9149C"/>
    <w:rsid w:val="00D9186F"/>
    <w:rsid w:val="00D93946"/>
    <w:rsid w:val="00D93A90"/>
    <w:rsid w:val="00D946B0"/>
    <w:rsid w:val="00D957E7"/>
    <w:rsid w:val="00D95D07"/>
    <w:rsid w:val="00D96709"/>
    <w:rsid w:val="00D97276"/>
    <w:rsid w:val="00DA0095"/>
    <w:rsid w:val="00DA0F26"/>
    <w:rsid w:val="00DA15DE"/>
    <w:rsid w:val="00DA1739"/>
    <w:rsid w:val="00DA17A2"/>
    <w:rsid w:val="00DA1D83"/>
    <w:rsid w:val="00DA2E65"/>
    <w:rsid w:val="00DA5E87"/>
    <w:rsid w:val="00DA7374"/>
    <w:rsid w:val="00DB0877"/>
    <w:rsid w:val="00DB0AB3"/>
    <w:rsid w:val="00DB2051"/>
    <w:rsid w:val="00DB35DD"/>
    <w:rsid w:val="00DB44AA"/>
    <w:rsid w:val="00DB4998"/>
    <w:rsid w:val="00DB55A6"/>
    <w:rsid w:val="00DB5784"/>
    <w:rsid w:val="00DB5F80"/>
    <w:rsid w:val="00DB632E"/>
    <w:rsid w:val="00DB65F1"/>
    <w:rsid w:val="00DB6942"/>
    <w:rsid w:val="00DB69FD"/>
    <w:rsid w:val="00DB74B8"/>
    <w:rsid w:val="00DB7B0A"/>
    <w:rsid w:val="00DC0189"/>
    <w:rsid w:val="00DC081D"/>
    <w:rsid w:val="00DC0EBF"/>
    <w:rsid w:val="00DC2153"/>
    <w:rsid w:val="00DC36D5"/>
    <w:rsid w:val="00DC3E84"/>
    <w:rsid w:val="00DC47A3"/>
    <w:rsid w:val="00DC5695"/>
    <w:rsid w:val="00DC66D1"/>
    <w:rsid w:val="00DC79F4"/>
    <w:rsid w:val="00DC7A53"/>
    <w:rsid w:val="00DD0320"/>
    <w:rsid w:val="00DD0862"/>
    <w:rsid w:val="00DD15DC"/>
    <w:rsid w:val="00DD26CF"/>
    <w:rsid w:val="00DD2A2A"/>
    <w:rsid w:val="00DD2F07"/>
    <w:rsid w:val="00DD2FDF"/>
    <w:rsid w:val="00DD3C00"/>
    <w:rsid w:val="00DD401A"/>
    <w:rsid w:val="00DD4324"/>
    <w:rsid w:val="00DD4CF0"/>
    <w:rsid w:val="00DD5B15"/>
    <w:rsid w:val="00DD6E9B"/>
    <w:rsid w:val="00DD71C1"/>
    <w:rsid w:val="00DD7622"/>
    <w:rsid w:val="00DE0181"/>
    <w:rsid w:val="00DE23A3"/>
    <w:rsid w:val="00DE2BDB"/>
    <w:rsid w:val="00DE3A78"/>
    <w:rsid w:val="00DE6722"/>
    <w:rsid w:val="00DE67A8"/>
    <w:rsid w:val="00DE77A8"/>
    <w:rsid w:val="00DF1FCE"/>
    <w:rsid w:val="00DF3EE8"/>
    <w:rsid w:val="00DF41CF"/>
    <w:rsid w:val="00DF42DB"/>
    <w:rsid w:val="00DF47B2"/>
    <w:rsid w:val="00DF5C81"/>
    <w:rsid w:val="00DF6237"/>
    <w:rsid w:val="00DF6364"/>
    <w:rsid w:val="00DF698B"/>
    <w:rsid w:val="00DF7178"/>
    <w:rsid w:val="00DF7755"/>
    <w:rsid w:val="00E014C7"/>
    <w:rsid w:val="00E01663"/>
    <w:rsid w:val="00E03A5B"/>
    <w:rsid w:val="00E050A6"/>
    <w:rsid w:val="00E0689F"/>
    <w:rsid w:val="00E06E22"/>
    <w:rsid w:val="00E07491"/>
    <w:rsid w:val="00E07831"/>
    <w:rsid w:val="00E07ACA"/>
    <w:rsid w:val="00E10907"/>
    <w:rsid w:val="00E10909"/>
    <w:rsid w:val="00E111AE"/>
    <w:rsid w:val="00E120A6"/>
    <w:rsid w:val="00E12420"/>
    <w:rsid w:val="00E12669"/>
    <w:rsid w:val="00E12CD5"/>
    <w:rsid w:val="00E15906"/>
    <w:rsid w:val="00E159D2"/>
    <w:rsid w:val="00E15FBA"/>
    <w:rsid w:val="00E161D7"/>
    <w:rsid w:val="00E17127"/>
    <w:rsid w:val="00E1740D"/>
    <w:rsid w:val="00E20061"/>
    <w:rsid w:val="00E2018F"/>
    <w:rsid w:val="00E205E3"/>
    <w:rsid w:val="00E209AF"/>
    <w:rsid w:val="00E20D4F"/>
    <w:rsid w:val="00E21125"/>
    <w:rsid w:val="00E214FC"/>
    <w:rsid w:val="00E22002"/>
    <w:rsid w:val="00E22D36"/>
    <w:rsid w:val="00E22D7E"/>
    <w:rsid w:val="00E245F3"/>
    <w:rsid w:val="00E247C4"/>
    <w:rsid w:val="00E24D07"/>
    <w:rsid w:val="00E250C9"/>
    <w:rsid w:val="00E25951"/>
    <w:rsid w:val="00E267A3"/>
    <w:rsid w:val="00E300BE"/>
    <w:rsid w:val="00E30702"/>
    <w:rsid w:val="00E32143"/>
    <w:rsid w:val="00E325E4"/>
    <w:rsid w:val="00E346E2"/>
    <w:rsid w:val="00E3488B"/>
    <w:rsid w:val="00E37A2E"/>
    <w:rsid w:val="00E37C84"/>
    <w:rsid w:val="00E409E2"/>
    <w:rsid w:val="00E418D6"/>
    <w:rsid w:val="00E41CA6"/>
    <w:rsid w:val="00E420E2"/>
    <w:rsid w:val="00E437E4"/>
    <w:rsid w:val="00E441BB"/>
    <w:rsid w:val="00E445B9"/>
    <w:rsid w:val="00E4513E"/>
    <w:rsid w:val="00E451D6"/>
    <w:rsid w:val="00E45A98"/>
    <w:rsid w:val="00E45AD1"/>
    <w:rsid w:val="00E45BDE"/>
    <w:rsid w:val="00E463C5"/>
    <w:rsid w:val="00E47F9C"/>
    <w:rsid w:val="00E501C4"/>
    <w:rsid w:val="00E51D28"/>
    <w:rsid w:val="00E51E5C"/>
    <w:rsid w:val="00E53283"/>
    <w:rsid w:val="00E535C0"/>
    <w:rsid w:val="00E53EAE"/>
    <w:rsid w:val="00E56696"/>
    <w:rsid w:val="00E5762F"/>
    <w:rsid w:val="00E57DF8"/>
    <w:rsid w:val="00E57E5D"/>
    <w:rsid w:val="00E609AA"/>
    <w:rsid w:val="00E61BBE"/>
    <w:rsid w:val="00E650AF"/>
    <w:rsid w:val="00E654B4"/>
    <w:rsid w:val="00E65A7F"/>
    <w:rsid w:val="00E6683A"/>
    <w:rsid w:val="00E7043C"/>
    <w:rsid w:val="00E70D6F"/>
    <w:rsid w:val="00E710B7"/>
    <w:rsid w:val="00E71D77"/>
    <w:rsid w:val="00E740CC"/>
    <w:rsid w:val="00E74B4D"/>
    <w:rsid w:val="00E80462"/>
    <w:rsid w:val="00E81568"/>
    <w:rsid w:val="00E82965"/>
    <w:rsid w:val="00E85ADF"/>
    <w:rsid w:val="00E85DE2"/>
    <w:rsid w:val="00E8639B"/>
    <w:rsid w:val="00E903E7"/>
    <w:rsid w:val="00E90D0D"/>
    <w:rsid w:val="00E90F79"/>
    <w:rsid w:val="00E91034"/>
    <w:rsid w:val="00E93E5E"/>
    <w:rsid w:val="00E93EFE"/>
    <w:rsid w:val="00E94B8C"/>
    <w:rsid w:val="00E95331"/>
    <w:rsid w:val="00E96301"/>
    <w:rsid w:val="00E96A27"/>
    <w:rsid w:val="00E96A49"/>
    <w:rsid w:val="00E9726F"/>
    <w:rsid w:val="00E97489"/>
    <w:rsid w:val="00E97802"/>
    <w:rsid w:val="00EA0B42"/>
    <w:rsid w:val="00EA0F98"/>
    <w:rsid w:val="00EA138B"/>
    <w:rsid w:val="00EA1504"/>
    <w:rsid w:val="00EA5073"/>
    <w:rsid w:val="00EA54F9"/>
    <w:rsid w:val="00EA5911"/>
    <w:rsid w:val="00EA62E3"/>
    <w:rsid w:val="00EA65C2"/>
    <w:rsid w:val="00EA6D73"/>
    <w:rsid w:val="00EB27BB"/>
    <w:rsid w:val="00EB3908"/>
    <w:rsid w:val="00EB3C97"/>
    <w:rsid w:val="00EB4184"/>
    <w:rsid w:val="00EB4628"/>
    <w:rsid w:val="00EB471E"/>
    <w:rsid w:val="00EB4F21"/>
    <w:rsid w:val="00EB54B8"/>
    <w:rsid w:val="00EC112F"/>
    <w:rsid w:val="00EC2E74"/>
    <w:rsid w:val="00EC3C0B"/>
    <w:rsid w:val="00EC41B1"/>
    <w:rsid w:val="00EC48A9"/>
    <w:rsid w:val="00EC597D"/>
    <w:rsid w:val="00EC5C60"/>
    <w:rsid w:val="00EC60D0"/>
    <w:rsid w:val="00EC70CF"/>
    <w:rsid w:val="00ED032E"/>
    <w:rsid w:val="00ED0C1F"/>
    <w:rsid w:val="00ED1BA1"/>
    <w:rsid w:val="00ED1F28"/>
    <w:rsid w:val="00ED2D66"/>
    <w:rsid w:val="00ED2E66"/>
    <w:rsid w:val="00ED3D5E"/>
    <w:rsid w:val="00ED3D90"/>
    <w:rsid w:val="00ED3EDE"/>
    <w:rsid w:val="00ED5322"/>
    <w:rsid w:val="00ED55EA"/>
    <w:rsid w:val="00ED5D66"/>
    <w:rsid w:val="00ED5FD6"/>
    <w:rsid w:val="00ED6B3D"/>
    <w:rsid w:val="00EE0289"/>
    <w:rsid w:val="00EE05AF"/>
    <w:rsid w:val="00EE087A"/>
    <w:rsid w:val="00EE1009"/>
    <w:rsid w:val="00EE128C"/>
    <w:rsid w:val="00EE15C9"/>
    <w:rsid w:val="00EE520F"/>
    <w:rsid w:val="00EE596E"/>
    <w:rsid w:val="00EE5E15"/>
    <w:rsid w:val="00EE5E7F"/>
    <w:rsid w:val="00EE619C"/>
    <w:rsid w:val="00EE6803"/>
    <w:rsid w:val="00EE6A53"/>
    <w:rsid w:val="00EE7365"/>
    <w:rsid w:val="00EE739C"/>
    <w:rsid w:val="00EF07BE"/>
    <w:rsid w:val="00EF0972"/>
    <w:rsid w:val="00EF1355"/>
    <w:rsid w:val="00EF2329"/>
    <w:rsid w:val="00EF2E71"/>
    <w:rsid w:val="00EF3EE3"/>
    <w:rsid w:val="00EF45B6"/>
    <w:rsid w:val="00EF554B"/>
    <w:rsid w:val="00EF58D9"/>
    <w:rsid w:val="00EF5AFB"/>
    <w:rsid w:val="00EF5E51"/>
    <w:rsid w:val="00EF796E"/>
    <w:rsid w:val="00EF7BBD"/>
    <w:rsid w:val="00F04502"/>
    <w:rsid w:val="00F0461F"/>
    <w:rsid w:val="00F04A46"/>
    <w:rsid w:val="00F0544B"/>
    <w:rsid w:val="00F05B73"/>
    <w:rsid w:val="00F06601"/>
    <w:rsid w:val="00F1092A"/>
    <w:rsid w:val="00F109C1"/>
    <w:rsid w:val="00F124FE"/>
    <w:rsid w:val="00F15579"/>
    <w:rsid w:val="00F16480"/>
    <w:rsid w:val="00F16D80"/>
    <w:rsid w:val="00F20173"/>
    <w:rsid w:val="00F202D7"/>
    <w:rsid w:val="00F205A9"/>
    <w:rsid w:val="00F20F06"/>
    <w:rsid w:val="00F22505"/>
    <w:rsid w:val="00F23719"/>
    <w:rsid w:val="00F23B2E"/>
    <w:rsid w:val="00F24183"/>
    <w:rsid w:val="00F2486F"/>
    <w:rsid w:val="00F24E87"/>
    <w:rsid w:val="00F25729"/>
    <w:rsid w:val="00F25E02"/>
    <w:rsid w:val="00F31210"/>
    <w:rsid w:val="00F331D7"/>
    <w:rsid w:val="00F33768"/>
    <w:rsid w:val="00F3406F"/>
    <w:rsid w:val="00F34578"/>
    <w:rsid w:val="00F350F3"/>
    <w:rsid w:val="00F35437"/>
    <w:rsid w:val="00F37606"/>
    <w:rsid w:val="00F379DA"/>
    <w:rsid w:val="00F4092D"/>
    <w:rsid w:val="00F40A91"/>
    <w:rsid w:val="00F41014"/>
    <w:rsid w:val="00F418C1"/>
    <w:rsid w:val="00F4196B"/>
    <w:rsid w:val="00F41D1D"/>
    <w:rsid w:val="00F43604"/>
    <w:rsid w:val="00F43E4B"/>
    <w:rsid w:val="00F441FA"/>
    <w:rsid w:val="00F44CFA"/>
    <w:rsid w:val="00F4660F"/>
    <w:rsid w:val="00F47F10"/>
    <w:rsid w:val="00F5197F"/>
    <w:rsid w:val="00F536F6"/>
    <w:rsid w:val="00F5373C"/>
    <w:rsid w:val="00F5385E"/>
    <w:rsid w:val="00F568A1"/>
    <w:rsid w:val="00F5733D"/>
    <w:rsid w:val="00F575F9"/>
    <w:rsid w:val="00F57D76"/>
    <w:rsid w:val="00F605AB"/>
    <w:rsid w:val="00F606DB"/>
    <w:rsid w:val="00F60DC1"/>
    <w:rsid w:val="00F622CD"/>
    <w:rsid w:val="00F62303"/>
    <w:rsid w:val="00F62778"/>
    <w:rsid w:val="00F62FC0"/>
    <w:rsid w:val="00F63353"/>
    <w:rsid w:val="00F63675"/>
    <w:rsid w:val="00F652E5"/>
    <w:rsid w:val="00F656D0"/>
    <w:rsid w:val="00F65C5C"/>
    <w:rsid w:val="00F663F8"/>
    <w:rsid w:val="00F66990"/>
    <w:rsid w:val="00F6708F"/>
    <w:rsid w:val="00F67DB7"/>
    <w:rsid w:val="00F71D12"/>
    <w:rsid w:val="00F7247A"/>
    <w:rsid w:val="00F72C59"/>
    <w:rsid w:val="00F736DE"/>
    <w:rsid w:val="00F75EF9"/>
    <w:rsid w:val="00F76217"/>
    <w:rsid w:val="00F7624C"/>
    <w:rsid w:val="00F765D2"/>
    <w:rsid w:val="00F7674D"/>
    <w:rsid w:val="00F76E1A"/>
    <w:rsid w:val="00F82100"/>
    <w:rsid w:val="00F83112"/>
    <w:rsid w:val="00F84F10"/>
    <w:rsid w:val="00F8524D"/>
    <w:rsid w:val="00F85387"/>
    <w:rsid w:val="00F85A66"/>
    <w:rsid w:val="00F85FB7"/>
    <w:rsid w:val="00F868C7"/>
    <w:rsid w:val="00F90BD2"/>
    <w:rsid w:val="00F90D28"/>
    <w:rsid w:val="00F9342A"/>
    <w:rsid w:val="00F93B62"/>
    <w:rsid w:val="00F93CD8"/>
    <w:rsid w:val="00F96478"/>
    <w:rsid w:val="00F9680C"/>
    <w:rsid w:val="00F96A89"/>
    <w:rsid w:val="00FA04CD"/>
    <w:rsid w:val="00FA2477"/>
    <w:rsid w:val="00FA30C4"/>
    <w:rsid w:val="00FA313E"/>
    <w:rsid w:val="00FA3AE0"/>
    <w:rsid w:val="00FA7264"/>
    <w:rsid w:val="00FA75FF"/>
    <w:rsid w:val="00FA7A36"/>
    <w:rsid w:val="00FB1F09"/>
    <w:rsid w:val="00FB2236"/>
    <w:rsid w:val="00FB259D"/>
    <w:rsid w:val="00FB26CE"/>
    <w:rsid w:val="00FB37CB"/>
    <w:rsid w:val="00FB3B5F"/>
    <w:rsid w:val="00FB3C94"/>
    <w:rsid w:val="00FB3CED"/>
    <w:rsid w:val="00FB5271"/>
    <w:rsid w:val="00FB74A9"/>
    <w:rsid w:val="00FB75E6"/>
    <w:rsid w:val="00FB7D0B"/>
    <w:rsid w:val="00FC007D"/>
    <w:rsid w:val="00FC30D7"/>
    <w:rsid w:val="00FC41DB"/>
    <w:rsid w:val="00FC4C79"/>
    <w:rsid w:val="00FC53FD"/>
    <w:rsid w:val="00FC69FD"/>
    <w:rsid w:val="00FC758A"/>
    <w:rsid w:val="00FD0A03"/>
    <w:rsid w:val="00FD2218"/>
    <w:rsid w:val="00FD3E3D"/>
    <w:rsid w:val="00FD652A"/>
    <w:rsid w:val="00FD6F25"/>
    <w:rsid w:val="00FD7850"/>
    <w:rsid w:val="00FE116C"/>
    <w:rsid w:val="00FE1CF8"/>
    <w:rsid w:val="00FE25EF"/>
    <w:rsid w:val="00FE3662"/>
    <w:rsid w:val="00FE3968"/>
    <w:rsid w:val="00FE4F77"/>
    <w:rsid w:val="00FE69AF"/>
    <w:rsid w:val="00FE6EBD"/>
    <w:rsid w:val="00FF09C6"/>
    <w:rsid w:val="00FF1A31"/>
    <w:rsid w:val="00FF355E"/>
    <w:rsid w:val="00FF7EFB"/>
  </w:rsids>
  <m:mathPr>
    <m:mathFont m:val="Cambria Math"/>
    <m:brkBin m:val="before"/>
    <m:brkBinSub m:val="--"/>
    <m:smallFrac m:val="off"/>
    <m:dispDef/>
    <m:lMargin m:val="0"/>
    <m:rMargin m:val="0"/>
    <m:defJc m:val="centerGroup"/>
    <m:wrapIndent m:val="1440"/>
    <m:intLim m:val="subSup"/>
    <m:naryLim m:val="undOvr"/>
  </m:mathPr>
  <w:attachedSchema w:val="urn:schemas-microsoft-com:office:smarttags"/>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bg-BG" w:eastAsia="bg-BG"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uiPriority="0"/>
    <w:lsdException w:name="header" w:uiPriority="0"/>
    <w:lsdException w:name="footer" w:uiPriority="0"/>
    <w:lsdException w:name="caption" w:locked="1" w:uiPriority="0" w:qFormat="1"/>
    <w:lsdException w:name="annotation reference" w:uiPriority="0"/>
    <w:lsdException w:name="line number" w:uiPriority="0"/>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Hyperlink" w:uiPriority="0"/>
    <w:lsdException w:name="FollowedHyperlink" w:uiPriority="0"/>
    <w:lsdException w:name="Strong" w:locked="1" w:semiHidden="0" w:uiPriority="0" w:unhideWhenUsed="0" w:qFormat="1"/>
    <w:lsdException w:name="Emphasis" w:locked="1" w:semiHidden="0" w:uiPriority="0" w:unhideWhenUsed="0" w:qFormat="1"/>
    <w:lsdException w:name="Normal (Web)" w:uiPriority="0"/>
    <w:lsdException w:name="annotation subject" w:uiPriority="0"/>
    <w:lsdException w:name="Balloon Text" w:uiPriority="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F5BCF"/>
    <w:pPr>
      <w:spacing w:after="200" w:line="276" w:lineRule="auto"/>
    </w:pPr>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BD759E"/>
    <w:pPr>
      <w:ind w:left="720"/>
      <w:contextualSpacing/>
    </w:pPr>
  </w:style>
  <w:style w:type="paragraph" w:styleId="Header">
    <w:name w:val="header"/>
    <w:basedOn w:val="Normal"/>
    <w:link w:val="HeaderChar"/>
    <w:semiHidden/>
    <w:rsid w:val="00A04BA7"/>
    <w:pPr>
      <w:tabs>
        <w:tab w:val="center" w:pos="4513"/>
        <w:tab w:val="right" w:pos="9026"/>
      </w:tabs>
      <w:spacing w:after="0" w:line="240" w:lineRule="auto"/>
    </w:pPr>
  </w:style>
  <w:style w:type="character" w:customStyle="1" w:styleId="HeaderChar">
    <w:name w:val="Header Char"/>
    <w:basedOn w:val="DefaultParagraphFont"/>
    <w:link w:val="Header"/>
    <w:semiHidden/>
    <w:locked/>
    <w:rsid w:val="00A04BA7"/>
    <w:rPr>
      <w:rFonts w:cs="Times New Roman"/>
    </w:rPr>
  </w:style>
  <w:style w:type="paragraph" w:styleId="Footer">
    <w:name w:val="footer"/>
    <w:basedOn w:val="Normal"/>
    <w:link w:val="FooterChar"/>
    <w:rsid w:val="00A04BA7"/>
    <w:pPr>
      <w:tabs>
        <w:tab w:val="center" w:pos="4513"/>
        <w:tab w:val="right" w:pos="9026"/>
      </w:tabs>
      <w:spacing w:after="0" w:line="240" w:lineRule="auto"/>
    </w:pPr>
  </w:style>
  <w:style w:type="character" w:customStyle="1" w:styleId="FooterChar">
    <w:name w:val="Footer Char"/>
    <w:basedOn w:val="DefaultParagraphFont"/>
    <w:link w:val="Footer"/>
    <w:locked/>
    <w:rsid w:val="00A04BA7"/>
    <w:rPr>
      <w:rFonts w:cs="Times New Roman"/>
    </w:rPr>
  </w:style>
  <w:style w:type="table" w:styleId="TableGrid">
    <w:name w:val="Table Grid"/>
    <w:basedOn w:val="TableNormal"/>
    <w:rsid w:val="007D2B31"/>
    <w:rPr>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rsid w:val="00353B0F"/>
    <w:rPr>
      <w:rFonts w:cs="Times New Roman"/>
      <w:color w:val="0000FF"/>
      <w:u w:val="single"/>
    </w:rPr>
  </w:style>
  <w:style w:type="paragraph" w:styleId="NormalWeb">
    <w:name w:val="Normal (Web)"/>
    <w:basedOn w:val="Normal"/>
    <w:rsid w:val="00353B0F"/>
    <w:pPr>
      <w:spacing w:after="0" w:line="336" w:lineRule="atLeast"/>
      <w:ind w:left="234" w:right="94"/>
    </w:pPr>
    <w:rPr>
      <w:rFonts w:ascii="Arial" w:eastAsia="Times New Roman" w:hAnsi="Arial" w:cs="Arial"/>
      <w:color w:val="272D35"/>
      <w:sz w:val="24"/>
      <w:szCs w:val="24"/>
      <w:lang w:eastAsia="en-GB"/>
    </w:rPr>
  </w:style>
  <w:style w:type="character" w:styleId="Strong">
    <w:name w:val="Strong"/>
    <w:basedOn w:val="DefaultParagraphFont"/>
    <w:qFormat/>
    <w:rsid w:val="00353B0F"/>
    <w:rPr>
      <w:rFonts w:cs="Times New Roman"/>
      <w:b/>
      <w:bCs/>
    </w:rPr>
  </w:style>
  <w:style w:type="paragraph" w:styleId="BalloonText">
    <w:name w:val="Balloon Text"/>
    <w:basedOn w:val="Normal"/>
    <w:link w:val="BalloonTextChar"/>
    <w:semiHidden/>
    <w:rsid w:val="00CB61E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CB61EA"/>
    <w:rPr>
      <w:rFonts w:ascii="Tahoma" w:hAnsi="Tahoma" w:cs="Tahoma"/>
      <w:sz w:val="16"/>
      <w:szCs w:val="16"/>
    </w:rPr>
  </w:style>
  <w:style w:type="character" w:styleId="Emphasis">
    <w:name w:val="Emphasis"/>
    <w:basedOn w:val="DefaultParagraphFont"/>
    <w:qFormat/>
    <w:rsid w:val="00E47F9C"/>
    <w:rPr>
      <w:rFonts w:cs="Times New Roman"/>
      <w:b/>
      <w:bCs/>
    </w:rPr>
  </w:style>
  <w:style w:type="character" w:customStyle="1" w:styleId="googqs-tidbit1">
    <w:name w:val="goog_qs-tidbit1"/>
    <w:basedOn w:val="DefaultParagraphFont"/>
    <w:rsid w:val="007922E3"/>
    <w:rPr>
      <w:rFonts w:cs="Times New Roman"/>
    </w:rPr>
  </w:style>
  <w:style w:type="character" w:styleId="FollowedHyperlink">
    <w:name w:val="FollowedHyperlink"/>
    <w:basedOn w:val="DefaultParagraphFont"/>
    <w:semiHidden/>
    <w:rsid w:val="003E2BD7"/>
    <w:rPr>
      <w:rFonts w:cs="Times New Roman"/>
      <w:color w:val="800080"/>
      <w:u w:val="single"/>
    </w:rPr>
  </w:style>
  <w:style w:type="character" w:styleId="LineNumber">
    <w:name w:val="line number"/>
    <w:basedOn w:val="DefaultParagraphFont"/>
    <w:semiHidden/>
    <w:rsid w:val="003B3927"/>
    <w:rPr>
      <w:rFonts w:cs="Times New Roman"/>
    </w:rPr>
  </w:style>
  <w:style w:type="paragraph" w:styleId="Revision">
    <w:name w:val="Revision"/>
    <w:hidden/>
    <w:semiHidden/>
    <w:rsid w:val="003B4E7B"/>
    <w:rPr>
      <w:lang w:val="en-GB" w:eastAsia="en-US"/>
    </w:rPr>
  </w:style>
  <w:style w:type="character" w:styleId="CommentReference">
    <w:name w:val="annotation reference"/>
    <w:basedOn w:val="DefaultParagraphFont"/>
    <w:semiHidden/>
    <w:rsid w:val="0056431B"/>
    <w:rPr>
      <w:sz w:val="16"/>
      <w:szCs w:val="16"/>
    </w:rPr>
  </w:style>
  <w:style w:type="paragraph" w:styleId="CommentText">
    <w:name w:val="annotation text"/>
    <w:basedOn w:val="Normal"/>
    <w:link w:val="CommentTextChar"/>
    <w:semiHidden/>
    <w:rsid w:val="0056431B"/>
    <w:rPr>
      <w:rFonts w:eastAsia="Times New Roman"/>
      <w:sz w:val="20"/>
      <w:szCs w:val="20"/>
    </w:rPr>
  </w:style>
  <w:style w:type="character" w:customStyle="1" w:styleId="CommentTextChar">
    <w:name w:val="Comment Text Char"/>
    <w:basedOn w:val="DefaultParagraphFont"/>
    <w:link w:val="CommentText"/>
    <w:semiHidden/>
    <w:rsid w:val="0056431B"/>
    <w:rPr>
      <w:rFonts w:eastAsia="Times New Roman"/>
      <w:sz w:val="20"/>
      <w:szCs w:val="20"/>
      <w:lang w:val="en-GB" w:eastAsia="en-US"/>
    </w:rPr>
  </w:style>
  <w:style w:type="paragraph" w:styleId="CommentSubject">
    <w:name w:val="annotation subject"/>
    <w:basedOn w:val="CommentText"/>
    <w:next w:val="CommentText"/>
    <w:link w:val="CommentSubjectChar"/>
    <w:semiHidden/>
    <w:rsid w:val="0056431B"/>
    <w:rPr>
      <w:b/>
      <w:bCs/>
    </w:rPr>
  </w:style>
  <w:style w:type="character" w:customStyle="1" w:styleId="CommentSubjectChar">
    <w:name w:val="Comment Subject Char"/>
    <w:basedOn w:val="CommentTextChar"/>
    <w:link w:val="CommentSubject"/>
    <w:semiHidden/>
    <w:rsid w:val="0056431B"/>
    <w:rPr>
      <w:b/>
      <w:bCs/>
    </w:rPr>
  </w:style>
</w:styles>
</file>

<file path=word/webSettings.xml><?xml version="1.0" encoding="utf-8"?>
<w:webSettings xmlns:r="http://schemas.openxmlformats.org/officeDocument/2006/relationships" xmlns:w="http://schemas.openxmlformats.org/wordprocessingml/2006/main">
  <w:divs>
    <w:div w:id="5">
      <w:marLeft w:val="0"/>
      <w:marRight w:val="0"/>
      <w:marTop w:val="0"/>
      <w:marBottom w:val="0"/>
      <w:divBdr>
        <w:top w:val="none" w:sz="0" w:space="0" w:color="auto"/>
        <w:left w:val="none" w:sz="0" w:space="0" w:color="auto"/>
        <w:bottom w:val="none" w:sz="0" w:space="0" w:color="auto"/>
        <w:right w:val="none" w:sz="0" w:space="0" w:color="auto"/>
      </w:divBdr>
      <w:divsChild>
        <w:div w:id="1">
          <w:marLeft w:val="28"/>
          <w:marRight w:val="0"/>
          <w:marTop w:val="0"/>
          <w:marBottom w:val="0"/>
          <w:divBdr>
            <w:top w:val="none" w:sz="0" w:space="0" w:color="auto"/>
            <w:left w:val="none" w:sz="0" w:space="0" w:color="auto"/>
            <w:bottom w:val="none" w:sz="0" w:space="0" w:color="auto"/>
            <w:right w:val="none" w:sz="0" w:space="0" w:color="auto"/>
          </w:divBdr>
          <w:divsChild>
            <w:div w:id="3">
              <w:marLeft w:val="0"/>
              <w:marRight w:val="0"/>
              <w:marTop w:val="47"/>
              <w:marBottom w:val="0"/>
              <w:divBdr>
                <w:top w:val="single" w:sz="8" w:space="0" w:color="006600"/>
                <w:left w:val="single" w:sz="8" w:space="0" w:color="006600"/>
                <w:bottom w:val="single" w:sz="8" w:space="0" w:color="006600"/>
                <w:right w:val="single" w:sz="8" w:space="0" w:color="006600"/>
              </w:divBdr>
              <w:divsChild>
                <w:div w:id="9">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6">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4">
          <w:marLeft w:val="0"/>
          <w:marRight w:val="0"/>
          <w:marTop w:val="0"/>
          <w:marBottom w:val="0"/>
          <w:divBdr>
            <w:top w:val="none" w:sz="0" w:space="0" w:color="auto"/>
            <w:left w:val="none" w:sz="0" w:space="0" w:color="auto"/>
            <w:bottom w:val="none" w:sz="0" w:space="0" w:color="auto"/>
            <w:right w:val="none" w:sz="0" w:space="0" w:color="auto"/>
          </w:divBdr>
          <w:divsChild>
            <w:div w:id="11">
              <w:marLeft w:val="0"/>
              <w:marRight w:val="0"/>
              <w:marTop w:val="0"/>
              <w:marBottom w:val="0"/>
              <w:divBdr>
                <w:top w:val="none" w:sz="0" w:space="0" w:color="auto"/>
                <w:left w:val="none" w:sz="0" w:space="0" w:color="auto"/>
                <w:bottom w:val="none" w:sz="0" w:space="0" w:color="auto"/>
                <w:right w:val="none" w:sz="0" w:space="0" w:color="auto"/>
              </w:divBdr>
              <w:divsChild>
                <w:div w:id="8">
                  <w:marLeft w:val="0"/>
                  <w:marRight w:val="0"/>
                  <w:marTop w:val="0"/>
                  <w:marBottom w:val="0"/>
                  <w:divBdr>
                    <w:top w:val="none" w:sz="0" w:space="0" w:color="auto"/>
                    <w:left w:val="none" w:sz="0" w:space="0" w:color="auto"/>
                    <w:bottom w:val="none" w:sz="0" w:space="0" w:color="auto"/>
                    <w:right w:val="none" w:sz="0" w:space="0" w:color="auto"/>
                  </w:divBdr>
                  <w:divsChild>
                    <w:div w:id="12">
                      <w:marLeft w:val="0"/>
                      <w:marRight w:val="0"/>
                      <w:marTop w:val="0"/>
                      <w:marBottom w:val="0"/>
                      <w:divBdr>
                        <w:top w:val="none" w:sz="0" w:space="0" w:color="auto"/>
                        <w:left w:val="none" w:sz="0" w:space="0" w:color="auto"/>
                        <w:bottom w:val="none" w:sz="0" w:space="0" w:color="auto"/>
                        <w:right w:val="none" w:sz="0" w:space="0" w:color="auto"/>
                      </w:divBdr>
                      <w:divsChild>
                        <w:div w:id="17">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sChild>
                                <w:div w:id="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08159499">
      <w:marLeft w:val="0"/>
      <w:marRight w:val="0"/>
      <w:marTop w:val="0"/>
      <w:marBottom w:val="0"/>
      <w:divBdr>
        <w:top w:val="none" w:sz="0" w:space="0" w:color="auto"/>
        <w:left w:val="none" w:sz="0" w:space="0" w:color="auto"/>
        <w:bottom w:val="none" w:sz="0" w:space="0" w:color="auto"/>
        <w:right w:val="none" w:sz="0" w:space="0" w:color="auto"/>
      </w:divBdr>
      <w:divsChild>
        <w:div w:id="108159495">
          <w:marLeft w:val="28"/>
          <w:marRight w:val="0"/>
          <w:marTop w:val="0"/>
          <w:marBottom w:val="0"/>
          <w:divBdr>
            <w:top w:val="none" w:sz="0" w:space="0" w:color="auto"/>
            <w:left w:val="none" w:sz="0" w:space="0" w:color="auto"/>
            <w:bottom w:val="none" w:sz="0" w:space="0" w:color="auto"/>
            <w:right w:val="none" w:sz="0" w:space="0" w:color="auto"/>
          </w:divBdr>
          <w:divsChild>
            <w:div w:id="108159497">
              <w:marLeft w:val="0"/>
              <w:marRight w:val="0"/>
              <w:marTop w:val="47"/>
              <w:marBottom w:val="0"/>
              <w:divBdr>
                <w:top w:val="single" w:sz="8" w:space="0" w:color="006600"/>
                <w:left w:val="single" w:sz="8" w:space="0" w:color="006600"/>
                <w:bottom w:val="single" w:sz="8" w:space="0" w:color="006600"/>
                <w:right w:val="single" w:sz="8" w:space="0" w:color="006600"/>
              </w:divBdr>
              <w:divsChild>
                <w:div w:id="108159503">
                  <w:marLeft w:val="19"/>
                  <w:marRight w:val="19"/>
                  <w:marTop w:val="19"/>
                  <w:marBottom w:val="19"/>
                  <w:divBdr>
                    <w:top w:val="none" w:sz="0" w:space="0" w:color="auto"/>
                    <w:left w:val="none" w:sz="0" w:space="0" w:color="auto"/>
                    <w:bottom w:val="none" w:sz="0" w:space="0" w:color="auto"/>
                    <w:right w:val="none" w:sz="0" w:space="0" w:color="auto"/>
                  </w:divBdr>
                </w:div>
              </w:divsChild>
            </w:div>
          </w:divsChild>
        </w:div>
      </w:divsChild>
    </w:div>
    <w:div w:id="108159500">
      <w:marLeft w:val="0"/>
      <w:marRight w:val="0"/>
      <w:marTop w:val="0"/>
      <w:marBottom w:val="0"/>
      <w:divBdr>
        <w:top w:val="none" w:sz="0" w:space="0" w:color="auto"/>
        <w:left w:val="none" w:sz="0" w:space="0" w:color="auto"/>
        <w:bottom w:val="none" w:sz="0" w:space="0" w:color="auto"/>
        <w:right w:val="none" w:sz="0" w:space="0" w:color="auto"/>
      </w:divBdr>
    </w:div>
    <w:div w:id="108159501">
      <w:marLeft w:val="0"/>
      <w:marRight w:val="0"/>
      <w:marTop w:val="0"/>
      <w:marBottom w:val="0"/>
      <w:divBdr>
        <w:top w:val="none" w:sz="0" w:space="0" w:color="auto"/>
        <w:left w:val="none" w:sz="0" w:space="0" w:color="auto"/>
        <w:bottom w:val="none" w:sz="0" w:space="0" w:color="auto"/>
        <w:right w:val="none" w:sz="0" w:space="0" w:color="auto"/>
      </w:divBdr>
    </w:div>
    <w:div w:id="108159504">
      <w:marLeft w:val="0"/>
      <w:marRight w:val="0"/>
      <w:marTop w:val="0"/>
      <w:marBottom w:val="0"/>
      <w:divBdr>
        <w:top w:val="none" w:sz="0" w:space="0" w:color="auto"/>
        <w:left w:val="none" w:sz="0" w:space="0" w:color="auto"/>
        <w:bottom w:val="none" w:sz="0" w:space="0" w:color="auto"/>
        <w:right w:val="none" w:sz="0" w:space="0" w:color="auto"/>
      </w:divBdr>
      <w:divsChild>
        <w:div w:id="108159498">
          <w:marLeft w:val="0"/>
          <w:marRight w:val="0"/>
          <w:marTop w:val="0"/>
          <w:marBottom w:val="0"/>
          <w:divBdr>
            <w:top w:val="none" w:sz="0" w:space="0" w:color="auto"/>
            <w:left w:val="none" w:sz="0" w:space="0" w:color="auto"/>
            <w:bottom w:val="none" w:sz="0" w:space="0" w:color="auto"/>
            <w:right w:val="none" w:sz="0" w:space="0" w:color="auto"/>
          </w:divBdr>
          <w:divsChild>
            <w:div w:id="108159505">
              <w:marLeft w:val="0"/>
              <w:marRight w:val="0"/>
              <w:marTop w:val="0"/>
              <w:marBottom w:val="0"/>
              <w:divBdr>
                <w:top w:val="none" w:sz="0" w:space="0" w:color="auto"/>
                <w:left w:val="none" w:sz="0" w:space="0" w:color="auto"/>
                <w:bottom w:val="none" w:sz="0" w:space="0" w:color="auto"/>
                <w:right w:val="none" w:sz="0" w:space="0" w:color="auto"/>
              </w:divBdr>
              <w:divsChild>
                <w:div w:id="108159502">
                  <w:marLeft w:val="0"/>
                  <w:marRight w:val="0"/>
                  <w:marTop w:val="0"/>
                  <w:marBottom w:val="0"/>
                  <w:divBdr>
                    <w:top w:val="none" w:sz="0" w:space="0" w:color="auto"/>
                    <w:left w:val="none" w:sz="0" w:space="0" w:color="auto"/>
                    <w:bottom w:val="none" w:sz="0" w:space="0" w:color="auto"/>
                    <w:right w:val="none" w:sz="0" w:space="0" w:color="auto"/>
                  </w:divBdr>
                  <w:divsChild>
                    <w:div w:id="108159506">
                      <w:marLeft w:val="0"/>
                      <w:marRight w:val="0"/>
                      <w:marTop w:val="0"/>
                      <w:marBottom w:val="0"/>
                      <w:divBdr>
                        <w:top w:val="none" w:sz="0" w:space="0" w:color="auto"/>
                        <w:left w:val="none" w:sz="0" w:space="0" w:color="auto"/>
                        <w:bottom w:val="none" w:sz="0" w:space="0" w:color="auto"/>
                        <w:right w:val="none" w:sz="0" w:space="0" w:color="auto"/>
                      </w:divBdr>
                      <w:divsChild>
                        <w:div w:id="108159511">
                          <w:marLeft w:val="0"/>
                          <w:marRight w:val="0"/>
                          <w:marTop w:val="0"/>
                          <w:marBottom w:val="0"/>
                          <w:divBdr>
                            <w:top w:val="none" w:sz="0" w:space="0" w:color="auto"/>
                            <w:left w:val="none" w:sz="0" w:space="0" w:color="auto"/>
                            <w:bottom w:val="none" w:sz="0" w:space="0" w:color="auto"/>
                            <w:right w:val="none" w:sz="0" w:space="0" w:color="auto"/>
                          </w:divBdr>
                          <w:divsChild>
                            <w:div w:id="108159496">
                              <w:marLeft w:val="0"/>
                              <w:marRight w:val="0"/>
                              <w:marTop w:val="0"/>
                              <w:marBottom w:val="0"/>
                              <w:divBdr>
                                <w:top w:val="none" w:sz="0" w:space="0" w:color="auto"/>
                                <w:left w:val="none" w:sz="0" w:space="0" w:color="auto"/>
                                <w:bottom w:val="none" w:sz="0" w:space="0" w:color="auto"/>
                                <w:right w:val="none" w:sz="0" w:space="0" w:color="auto"/>
                              </w:divBdr>
                              <w:divsChild>
                                <w:div w:id="10815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159507">
      <w:marLeft w:val="0"/>
      <w:marRight w:val="0"/>
      <w:marTop w:val="0"/>
      <w:marBottom w:val="0"/>
      <w:divBdr>
        <w:top w:val="none" w:sz="0" w:space="0" w:color="auto"/>
        <w:left w:val="none" w:sz="0" w:space="0" w:color="auto"/>
        <w:bottom w:val="none" w:sz="0" w:space="0" w:color="auto"/>
        <w:right w:val="none" w:sz="0" w:space="0" w:color="auto"/>
      </w:divBdr>
    </w:div>
    <w:div w:id="108159508">
      <w:marLeft w:val="0"/>
      <w:marRight w:val="0"/>
      <w:marTop w:val="0"/>
      <w:marBottom w:val="0"/>
      <w:divBdr>
        <w:top w:val="none" w:sz="0" w:space="0" w:color="auto"/>
        <w:left w:val="none" w:sz="0" w:space="0" w:color="auto"/>
        <w:bottom w:val="none" w:sz="0" w:space="0" w:color="auto"/>
        <w:right w:val="none" w:sz="0" w:space="0" w:color="auto"/>
      </w:divBdr>
    </w:div>
    <w:div w:id="108159510">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mervyn.shepherd@scu.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anpsa.org.au/melaleu2.html" TargetMode="External"/><Relationship Id="rId5" Type="http://schemas.openxmlformats.org/officeDocument/2006/relationships/footnotes" Target="footnotes.xml"/><Relationship Id="rId10" Type="http://schemas.openxmlformats.org/officeDocument/2006/relationships/hyperlink" Target="http://www.anbg.gov.au/gnp/interns-2003/melaleuca-exuvia.html" TargetMode="Externa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7</TotalTime>
  <Pages>30</Pages>
  <Words>10138</Words>
  <Characters>57791</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Mild rejuvenation of mature native Tea Tree (Melaleuca alternifolia) for vegetative propagation</vt:lpstr>
    </vt:vector>
  </TitlesOfParts>
  <Company>Southern Cross University</Company>
  <LinksUpToDate>false</LinksUpToDate>
  <CharactersWithSpaces>677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ld rejuvenation of mature native Tea Tree (Melaleuca alternifolia) for vegetative propagation</dc:title>
  <dc:subject/>
  <dc:creator>mshepher</dc:creator>
  <cp:keywords/>
  <dc:description/>
  <cp:lastModifiedBy>mshepher</cp:lastModifiedBy>
  <cp:revision>55</cp:revision>
  <cp:lastPrinted>2013-07-12T02:43:00Z</cp:lastPrinted>
  <dcterms:created xsi:type="dcterms:W3CDTF">2013-08-01T23:31:00Z</dcterms:created>
  <dcterms:modified xsi:type="dcterms:W3CDTF">2013-08-26T00:38:00Z</dcterms:modified>
</cp:coreProperties>
</file>